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9B83B7" w14:textId="2D791B49" w:rsidR="00916697" w:rsidRDefault="00456D9D" w:rsidP="00117CA9">
      <w:pPr>
        <w:spacing w:line="480" w:lineRule="auto"/>
        <w:jc w:val="both"/>
        <w:rPr>
          <w:rFonts w:ascii="Times New Roman" w:hAnsi="Times New Roman" w:cs="Times New Roman"/>
          <w:b/>
          <w:sz w:val="28"/>
          <w:szCs w:val="28"/>
          <w:lang w:eastAsia="zh-CN"/>
        </w:rPr>
      </w:pPr>
      <w:r w:rsidRPr="00456D9D">
        <w:rPr>
          <w:rFonts w:ascii="Times New Roman" w:hAnsi="Times New Roman" w:cs="Times New Roman"/>
          <w:b/>
          <w:sz w:val="28"/>
          <w:szCs w:val="28"/>
          <w:lang w:eastAsia="zh-CN"/>
        </w:rPr>
        <w:t xml:space="preserve">Corneal biomechanics </w:t>
      </w:r>
      <w:r w:rsidR="007942AE">
        <w:rPr>
          <w:rFonts w:ascii="Times New Roman" w:hAnsi="Times New Roman" w:cs="Times New Roman"/>
          <w:b/>
          <w:sz w:val="28"/>
          <w:szCs w:val="28"/>
          <w:lang w:eastAsia="zh-CN"/>
        </w:rPr>
        <w:t>losses</w:t>
      </w:r>
      <w:r w:rsidR="007942AE" w:rsidRPr="00456D9D">
        <w:rPr>
          <w:rFonts w:ascii="Times New Roman" w:hAnsi="Times New Roman" w:cs="Times New Roman"/>
          <w:b/>
          <w:sz w:val="28"/>
          <w:szCs w:val="28"/>
          <w:lang w:eastAsia="zh-CN"/>
        </w:rPr>
        <w:t xml:space="preserve"> </w:t>
      </w:r>
      <w:r w:rsidRPr="00456D9D">
        <w:rPr>
          <w:rFonts w:ascii="Times New Roman" w:hAnsi="Times New Roman" w:cs="Times New Roman"/>
          <w:b/>
          <w:sz w:val="28"/>
          <w:szCs w:val="28"/>
          <w:lang w:eastAsia="zh-CN"/>
        </w:rPr>
        <w:t>due to refractive surgery</w:t>
      </w:r>
    </w:p>
    <w:p w14:paraId="4041A31C" w14:textId="0D4B316D" w:rsidR="00C95E6E" w:rsidRPr="0082474C" w:rsidRDefault="00C95E6E" w:rsidP="00C95E6E">
      <w:pPr>
        <w:spacing w:line="480" w:lineRule="auto"/>
        <w:rPr>
          <w:rFonts w:ascii="Arial" w:hAnsi="Arial" w:cs="Arial"/>
          <w:color w:val="000000"/>
          <w:sz w:val="24"/>
          <w:szCs w:val="24"/>
          <w:lang w:eastAsia="zh-CN"/>
        </w:rPr>
      </w:pPr>
      <w:proofErr w:type="spellStart"/>
      <w:r w:rsidRPr="0082474C">
        <w:rPr>
          <w:rFonts w:ascii="Arial" w:hAnsi="Arial" w:cs="Arial"/>
          <w:color w:val="000000"/>
          <w:sz w:val="24"/>
          <w:szCs w:val="24"/>
        </w:rPr>
        <w:t>FangJun</w:t>
      </w:r>
      <w:proofErr w:type="spellEnd"/>
      <w:r w:rsidRPr="0082474C">
        <w:rPr>
          <w:rFonts w:ascii="Arial" w:hAnsi="Arial" w:cs="Arial"/>
          <w:color w:val="000000"/>
          <w:sz w:val="24"/>
          <w:szCs w:val="24"/>
        </w:rPr>
        <w:t xml:space="preserve"> Bao, MD, PhD </w:t>
      </w:r>
      <w:r w:rsidRPr="0082474C">
        <w:rPr>
          <w:rFonts w:ascii="Arial" w:hAnsi="Arial" w:cs="Arial"/>
          <w:color w:val="000000"/>
          <w:sz w:val="24"/>
          <w:szCs w:val="24"/>
          <w:vertAlign w:val="superscript"/>
        </w:rPr>
        <w:t>1,2</w:t>
      </w:r>
      <w:r w:rsidRPr="0082474C">
        <w:rPr>
          <w:rFonts w:ascii="Arial" w:hAnsi="Arial" w:cs="Arial"/>
          <w:color w:val="000000"/>
          <w:sz w:val="24"/>
          <w:szCs w:val="24"/>
        </w:rPr>
        <w:t xml:space="preserve">; Bernardo T Lopes, MD, PhD </w:t>
      </w:r>
      <w:r w:rsidRPr="0082474C">
        <w:rPr>
          <w:rFonts w:ascii="Arial" w:hAnsi="Arial" w:cs="Arial"/>
          <w:color w:val="000000"/>
          <w:sz w:val="24"/>
          <w:szCs w:val="24"/>
          <w:vertAlign w:val="superscript"/>
          <w:lang w:eastAsia="zh-CN"/>
        </w:rPr>
        <w:t>3</w:t>
      </w:r>
      <w:r w:rsidRPr="0082474C">
        <w:rPr>
          <w:rFonts w:ascii="Arial" w:hAnsi="Arial" w:cs="Arial"/>
          <w:color w:val="000000"/>
          <w:sz w:val="24"/>
          <w:szCs w:val="24"/>
          <w:vertAlign w:val="superscript"/>
        </w:rPr>
        <w:t>,4</w:t>
      </w:r>
      <w:r w:rsidRPr="0082474C">
        <w:rPr>
          <w:rFonts w:ascii="Arial" w:hAnsi="Arial" w:cs="Arial"/>
          <w:color w:val="000000"/>
          <w:sz w:val="24"/>
          <w:szCs w:val="24"/>
        </w:rPr>
        <w:t>,</w:t>
      </w:r>
      <w:r>
        <w:rPr>
          <w:rFonts w:ascii="Arial" w:hAnsi="Arial" w:cs="Arial"/>
          <w:color w:val="000000"/>
          <w:sz w:val="24"/>
          <w:szCs w:val="24"/>
        </w:rPr>
        <w:t xml:space="preserve"> </w:t>
      </w:r>
      <w:proofErr w:type="spellStart"/>
      <w:r w:rsidRPr="0082474C">
        <w:rPr>
          <w:rFonts w:ascii="Arial" w:hAnsi="Arial" w:cs="Arial"/>
          <w:color w:val="000000"/>
          <w:sz w:val="24"/>
          <w:szCs w:val="24"/>
        </w:rPr>
        <w:t>XiaoBo</w:t>
      </w:r>
      <w:proofErr w:type="spellEnd"/>
      <w:r w:rsidRPr="0082474C">
        <w:rPr>
          <w:rFonts w:ascii="Arial" w:hAnsi="Arial" w:cs="Arial"/>
          <w:color w:val="000000"/>
          <w:sz w:val="24"/>
          <w:szCs w:val="24"/>
        </w:rPr>
        <w:t xml:space="preserve"> Zheng, MSc</w:t>
      </w:r>
      <w:r w:rsidRPr="0082474C">
        <w:rPr>
          <w:rFonts w:ascii="Arial" w:hAnsi="Arial" w:cs="Arial"/>
          <w:color w:val="000000"/>
          <w:sz w:val="24"/>
          <w:szCs w:val="24"/>
          <w:lang w:eastAsia="zh-CN"/>
        </w:rPr>
        <w:t xml:space="preserve"> </w:t>
      </w:r>
      <w:r w:rsidRPr="0082474C">
        <w:rPr>
          <w:rFonts w:ascii="Arial" w:hAnsi="Arial" w:cs="Arial"/>
          <w:color w:val="000000"/>
          <w:sz w:val="24"/>
          <w:szCs w:val="24"/>
          <w:vertAlign w:val="superscript"/>
        </w:rPr>
        <w:t>1,2</w:t>
      </w:r>
      <w:r w:rsidRPr="0082474C">
        <w:rPr>
          <w:rFonts w:ascii="Arial" w:hAnsi="Arial" w:cs="Arial"/>
          <w:color w:val="000000"/>
          <w:sz w:val="24"/>
          <w:szCs w:val="24"/>
        </w:rPr>
        <w:t xml:space="preserve">; </w:t>
      </w:r>
      <w:proofErr w:type="spellStart"/>
      <w:r w:rsidR="0027457D">
        <w:rPr>
          <w:rFonts w:ascii="Arial" w:hAnsi="Arial" w:cs="Arial"/>
          <w:color w:val="000000"/>
          <w:sz w:val="24"/>
          <w:szCs w:val="24"/>
        </w:rPr>
        <w:t>YuXin</w:t>
      </w:r>
      <w:proofErr w:type="spellEnd"/>
      <w:r w:rsidR="0027457D">
        <w:rPr>
          <w:rFonts w:ascii="Arial" w:hAnsi="Arial" w:cs="Arial"/>
          <w:color w:val="000000"/>
          <w:sz w:val="24"/>
          <w:szCs w:val="24"/>
        </w:rPr>
        <w:t xml:space="preserve"> Ji </w:t>
      </w:r>
      <w:r w:rsidR="0027457D" w:rsidRPr="005D3B87">
        <w:rPr>
          <w:rFonts w:ascii="Arial" w:hAnsi="Arial" w:cs="Arial"/>
          <w:color w:val="000000"/>
          <w:sz w:val="24"/>
          <w:szCs w:val="24"/>
          <w:vertAlign w:val="superscript"/>
        </w:rPr>
        <w:t>1</w:t>
      </w:r>
      <w:r w:rsidR="0027457D">
        <w:rPr>
          <w:rFonts w:ascii="Arial" w:hAnsi="Arial" w:cs="Arial"/>
          <w:color w:val="000000"/>
          <w:sz w:val="24"/>
          <w:szCs w:val="24"/>
        </w:rPr>
        <w:t xml:space="preserve">, </w:t>
      </w:r>
      <w:proofErr w:type="spellStart"/>
      <w:r w:rsidRPr="0082474C">
        <w:rPr>
          <w:rFonts w:ascii="Arial" w:hAnsi="Arial" w:cs="Arial"/>
          <w:color w:val="000000"/>
          <w:sz w:val="24"/>
          <w:szCs w:val="24"/>
        </w:rPr>
        <w:t>JunJie</w:t>
      </w:r>
      <w:proofErr w:type="spellEnd"/>
      <w:r w:rsidRPr="0082474C">
        <w:rPr>
          <w:rFonts w:ascii="Arial" w:hAnsi="Arial" w:cs="Arial"/>
          <w:color w:val="000000"/>
          <w:sz w:val="24"/>
          <w:szCs w:val="24"/>
        </w:rPr>
        <w:t xml:space="preserve"> Wang, PhD </w:t>
      </w:r>
      <w:r w:rsidRPr="0082474C">
        <w:rPr>
          <w:rFonts w:ascii="Arial" w:hAnsi="Arial" w:cs="Arial"/>
          <w:color w:val="000000"/>
          <w:sz w:val="24"/>
          <w:szCs w:val="24"/>
          <w:vertAlign w:val="superscript"/>
        </w:rPr>
        <w:t>1,2</w:t>
      </w:r>
      <w:r w:rsidRPr="0082474C">
        <w:rPr>
          <w:rFonts w:ascii="Arial" w:hAnsi="Arial" w:cs="Arial"/>
          <w:color w:val="000000"/>
          <w:sz w:val="24"/>
          <w:szCs w:val="24"/>
        </w:rPr>
        <w:t xml:space="preserve">; Ahmed Elsheikh, PhD </w:t>
      </w:r>
      <w:r w:rsidRPr="0082474C">
        <w:rPr>
          <w:rFonts w:ascii="Arial" w:hAnsi="Arial" w:cs="Arial"/>
          <w:color w:val="000000"/>
          <w:sz w:val="24"/>
          <w:szCs w:val="24"/>
          <w:vertAlign w:val="superscript"/>
        </w:rPr>
        <w:t>3,5,6</w:t>
      </w:r>
    </w:p>
    <w:p w14:paraId="311B4389" w14:textId="77777777" w:rsidR="00C95E6E" w:rsidRPr="0082474C" w:rsidRDefault="00C95E6E" w:rsidP="00C95E6E">
      <w:pPr>
        <w:pStyle w:val="NormalWeb"/>
        <w:spacing w:before="0" w:beforeAutospacing="0" w:after="0" w:afterAutospacing="0" w:line="480" w:lineRule="auto"/>
        <w:jc w:val="both"/>
        <w:rPr>
          <w:rFonts w:ascii="Arial" w:hAnsi="Arial" w:cs="Arial"/>
          <w:b/>
          <w:bCs/>
          <w:color w:val="000000" w:themeColor="text1"/>
        </w:rPr>
      </w:pPr>
    </w:p>
    <w:p w14:paraId="7DFABADA" w14:textId="77777777" w:rsidR="00C95E6E" w:rsidRPr="0082474C" w:rsidRDefault="00C95E6E" w:rsidP="00C95E6E">
      <w:pPr>
        <w:pStyle w:val="NormalWeb"/>
        <w:spacing w:before="0" w:beforeAutospacing="0" w:after="0" w:afterAutospacing="0" w:line="480" w:lineRule="auto"/>
        <w:jc w:val="both"/>
        <w:rPr>
          <w:rFonts w:ascii="Arial" w:hAnsi="Arial" w:cs="Arial"/>
          <w:color w:val="000000" w:themeColor="text1"/>
        </w:rPr>
      </w:pPr>
      <w:r w:rsidRPr="0082474C">
        <w:rPr>
          <w:rFonts w:ascii="Arial" w:hAnsi="Arial" w:cs="Arial"/>
          <w:color w:val="000000" w:themeColor="text1"/>
        </w:rPr>
        <w:t>1 - Eye Hospital, Wenzhou Medical University, Wenzhou, China</w:t>
      </w:r>
    </w:p>
    <w:p w14:paraId="16DF4677" w14:textId="77777777" w:rsidR="00C95E6E" w:rsidRPr="0082474C" w:rsidRDefault="00C95E6E" w:rsidP="00C95E6E">
      <w:pPr>
        <w:pStyle w:val="NormalWeb"/>
        <w:spacing w:before="0" w:beforeAutospacing="0" w:after="0" w:afterAutospacing="0" w:line="480" w:lineRule="auto"/>
        <w:jc w:val="both"/>
        <w:rPr>
          <w:rFonts w:ascii="Arial" w:hAnsi="Arial" w:cs="Arial"/>
          <w:color w:val="000000" w:themeColor="text1"/>
        </w:rPr>
      </w:pPr>
      <w:r w:rsidRPr="0082474C">
        <w:rPr>
          <w:rFonts w:ascii="Arial" w:hAnsi="Arial" w:cs="Arial"/>
          <w:color w:val="000000" w:themeColor="text1"/>
        </w:rPr>
        <w:t>2 - The Institute of Ocular Biomechanics, Wenzhou Medical University, Wenzhou, China</w:t>
      </w:r>
    </w:p>
    <w:p w14:paraId="0E9F1415" w14:textId="77777777" w:rsidR="00C95E6E" w:rsidRPr="0082474C" w:rsidRDefault="00C95E6E" w:rsidP="00C95E6E">
      <w:pPr>
        <w:pStyle w:val="NormalWeb"/>
        <w:spacing w:before="0" w:beforeAutospacing="0" w:after="0" w:afterAutospacing="0" w:line="480" w:lineRule="auto"/>
        <w:jc w:val="both"/>
        <w:rPr>
          <w:rFonts w:ascii="Arial" w:hAnsi="Arial" w:cs="Arial"/>
          <w:color w:val="000000" w:themeColor="text1"/>
        </w:rPr>
      </w:pPr>
      <w:r w:rsidRPr="0082474C">
        <w:rPr>
          <w:rFonts w:ascii="Arial" w:hAnsi="Arial" w:cs="Arial"/>
          <w:color w:val="000000" w:themeColor="text1"/>
        </w:rPr>
        <w:t xml:space="preserve">3 - School of Engineering, University of Liverpool, Liverpool, </w:t>
      </w:r>
      <w:proofErr w:type="gramStart"/>
      <w:r w:rsidRPr="0082474C">
        <w:rPr>
          <w:rFonts w:ascii="Arial" w:hAnsi="Arial" w:cs="Arial"/>
          <w:color w:val="000000" w:themeColor="text1"/>
        </w:rPr>
        <w:t>UK;</w:t>
      </w:r>
      <w:proofErr w:type="gramEnd"/>
    </w:p>
    <w:p w14:paraId="07D21CBC" w14:textId="77777777" w:rsidR="00C95E6E" w:rsidRPr="0082474C" w:rsidRDefault="00C95E6E" w:rsidP="00C95E6E">
      <w:pPr>
        <w:pStyle w:val="NormalWeb"/>
        <w:spacing w:before="0" w:beforeAutospacing="0" w:after="0" w:afterAutospacing="0" w:line="480" w:lineRule="auto"/>
        <w:jc w:val="both"/>
        <w:rPr>
          <w:rFonts w:ascii="Arial" w:hAnsi="Arial" w:cs="Arial"/>
          <w:color w:val="000000" w:themeColor="text1"/>
        </w:rPr>
      </w:pPr>
      <w:r w:rsidRPr="0082474C">
        <w:rPr>
          <w:rFonts w:ascii="Arial" w:hAnsi="Arial" w:cs="Arial"/>
          <w:color w:val="000000" w:themeColor="text1"/>
        </w:rPr>
        <w:t xml:space="preserve">4 - Department of Ophthalmology, Federal </w:t>
      </w:r>
      <w:proofErr w:type="spellStart"/>
      <w:r w:rsidRPr="0082474C">
        <w:rPr>
          <w:rFonts w:ascii="Arial" w:hAnsi="Arial" w:cs="Arial"/>
          <w:color w:val="000000" w:themeColor="text1"/>
        </w:rPr>
        <w:t>Univerisity</w:t>
      </w:r>
      <w:proofErr w:type="spellEnd"/>
      <w:r w:rsidRPr="0082474C">
        <w:rPr>
          <w:rFonts w:ascii="Arial" w:hAnsi="Arial" w:cs="Arial"/>
          <w:color w:val="000000" w:themeColor="text1"/>
        </w:rPr>
        <w:t xml:space="preserve"> of Sao Paulo (UNIFESP), Sao Paulo, Brazil.</w:t>
      </w:r>
    </w:p>
    <w:p w14:paraId="22A50721" w14:textId="77777777" w:rsidR="00C95E6E" w:rsidRPr="0082474C" w:rsidRDefault="00C95E6E" w:rsidP="00C95E6E">
      <w:pPr>
        <w:pStyle w:val="NormalWeb"/>
        <w:spacing w:before="0" w:beforeAutospacing="0" w:after="0" w:afterAutospacing="0" w:line="480" w:lineRule="auto"/>
        <w:jc w:val="both"/>
        <w:rPr>
          <w:rFonts w:ascii="Arial" w:hAnsi="Arial" w:cs="Arial"/>
          <w:color w:val="000000" w:themeColor="text1"/>
        </w:rPr>
      </w:pPr>
      <w:r w:rsidRPr="0082474C">
        <w:rPr>
          <w:rFonts w:ascii="Arial" w:hAnsi="Arial" w:cs="Arial"/>
          <w:color w:val="000000" w:themeColor="text1"/>
        </w:rPr>
        <w:t xml:space="preserve">5 - Beijing Advanced Innovation Centre for Biomedical Engineering, </w:t>
      </w:r>
      <w:proofErr w:type="spellStart"/>
      <w:r w:rsidRPr="0082474C">
        <w:rPr>
          <w:rFonts w:ascii="Arial" w:hAnsi="Arial" w:cs="Arial"/>
          <w:color w:val="000000" w:themeColor="text1"/>
        </w:rPr>
        <w:t>Beihang</w:t>
      </w:r>
      <w:proofErr w:type="spellEnd"/>
      <w:r w:rsidRPr="0082474C">
        <w:rPr>
          <w:rFonts w:ascii="Arial" w:hAnsi="Arial" w:cs="Arial"/>
          <w:color w:val="000000" w:themeColor="text1"/>
        </w:rPr>
        <w:t xml:space="preserve"> University, Beijing, China.</w:t>
      </w:r>
    </w:p>
    <w:p w14:paraId="300F449F" w14:textId="77777777" w:rsidR="00C95E6E" w:rsidRPr="0082474C" w:rsidRDefault="00C95E6E" w:rsidP="00C95E6E">
      <w:pPr>
        <w:pStyle w:val="NormalWeb"/>
        <w:spacing w:before="0" w:beforeAutospacing="0" w:after="0" w:afterAutospacing="0" w:line="480" w:lineRule="auto"/>
        <w:jc w:val="both"/>
        <w:rPr>
          <w:rFonts w:ascii="Arial" w:hAnsi="Arial" w:cs="Arial"/>
          <w:color w:val="000000" w:themeColor="text1"/>
        </w:rPr>
      </w:pPr>
      <w:r w:rsidRPr="0082474C">
        <w:rPr>
          <w:rFonts w:ascii="Arial" w:hAnsi="Arial" w:cs="Arial"/>
          <w:color w:val="000000" w:themeColor="text1"/>
        </w:rPr>
        <w:t>6 - National Institute for Health Research (NIHR) Biomedical Research Centre for Ophthalmology, Moorfields Eye Hospital NHS Foundation Trust and UCL Institute of Ophthalmology, London, UK</w:t>
      </w:r>
    </w:p>
    <w:p w14:paraId="54C8541D" w14:textId="77777777" w:rsidR="00C95E6E" w:rsidRPr="0082474C" w:rsidRDefault="00C95E6E" w:rsidP="00C95E6E">
      <w:pPr>
        <w:pStyle w:val="NormalWeb"/>
        <w:spacing w:line="480" w:lineRule="auto"/>
        <w:rPr>
          <w:rFonts w:ascii="Arial" w:hAnsi="Arial" w:cs="Arial"/>
          <w:szCs w:val="21"/>
        </w:rPr>
      </w:pPr>
    </w:p>
    <w:p w14:paraId="244FB9E6" w14:textId="77777777" w:rsidR="00C95E6E" w:rsidRPr="0082474C" w:rsidRDefault="00C95E6E" w:rsidP="00C95E6E">
      <w:pPr>
        <w:pStyle w:val="NormalWeb"/>
        <w:rPr>
          <w:rFonts w:ascii="Arial" w:hAnsi="Arial" w:cs="Arial"/>
          <w:b/>
          <w:bCs/>
          <w:szCs w:val="21"/>
        </w:rPr>
      </w:pPr>
      <w:r w:rsidRPr="0082474C">
        <w:rPr>
          <w:rFonts w:ascii="Arial" w:hAnsi="Arial" w:cs="Arial"/>
          <w:b/>
          <w:bCs/>
          <w:szCs w:val="21"/>
        </w:rPr>
        <w:t>Corresponding authors:</w:t>
      </w:r>
    </w:p>
    <w:p w14:paraId="219B6C79" w14:textId="77777777" w:rsidR="00C95E6E" w:rsidRPr="0082474C" w:rsidRDefault="00C95E6E" w:rsidP="00C95E6E">
      <w:pPr>
        <w:pStyle w:val="NormalWeb"/>
        <w:spacing w:before="0" w:beforeAutospacing="0" w:after="0" w:afterAutospacing="0" w:line="480" w:lineRule="auto"/>
        <w:rPr>
          <w:rFonts w:ascii="Arial" w:hAnsi="Arial" w:cs="Arial"/>
          <w:szCs w:val="21"/>
        </w:rPr>
      </w:pPr>
      <w:proofErr w:type="spellStart"/>
      <w:r w:rsidRPr="0082474C">
        <w:rPr>
          <w:rFonts w:ascii="Arial" w:hAnsi="Arial" w:cs="Arial"/>
          <w:szCs w:val="21"/>
        </w:rPr>
        <w:t>JunJie</w:t>
      </w:r>
      <w:proofErr w:type="spellEnd"/>
      <w:r w:rsidRPr="0082474C">
        <w:rPr>
          <w:rFonts w:ascii="Arial" w:hAnsi="Arial" w:cs="Arial"/>
          <w:szCs w:val="21"/>
        </w:rPr>
        <w:t xml:space="preserve"> Wang</w:t>
      </w:r>
    </w:p>
    <w:p w14:paraId="629D0F1C" w14:textId="77777777" w:rsidR="00C95E6E" w:rsidRPr="0082474C" w:rsidRDefault="00C95E6E" w:rsidP="00C95E6E">
      <w:pPr>
        <w:pStyle w:val="NormalWeb"/>
        <w:spacing w:before="0" w:beforeAutospacing="0" w:after="0" w:afterAutospacing="0" w:line="480" w:lineRule="auto"/>
        <w:rPr>
          <w:rFonts w:ascii="Arial" w:hAnsi="Arial" w:cs="Arial"/>
          <w:szCs w:val="21"/>
        </w:rPr>
      </w:pPr>
      <w:r w:rsidRPr="0082474C">
        <w:rPr>
          <w:rFonts w:ascii="Arial" w:hAnsi="Arial" w:cs="Arial"/>
          <w:szCs w:val="21"/>
        </w:rPr>
        <w:t>Eye Hospital, Wenzhou Medical University, Wenzhou City, Zhejiang Province, 325027, China</w:t>
      </w:r>
    </w:p>
    <w:p w14:paraId="3E598501" w14:textId="77777777" w:rsidR="00C95E6E" w:rsidRPr="0082474C" w:rsidRDefault="00C95E6E" w:rsidP="00C95E6E">
      <w:pPr>
        <w:pStyle w:val="NormalWeb"/>
        <w:spacing w:before="0" w:beforeAutospacing="0" w:after="0" w:afterAutospacing="0" w:line="480" w:lineRule="auto"/>
        <w:rPr>
          <w:rFonts w:ascii="Arial" w:hAnsi="Arial" w:cs="Arial"/>
          <w:szCs w:val="21"/>
        </w:rPr>
      </w:pPr>
      <w:r w:rsidRPr="0082474C">
        <w:rPr>
          <w:rFonts w:ascii="Arial" w:hAnsi="Arial" w:cs="Arial"/>
          <w:szCs w:val="21"/>
        </w:rPr>
        <w:t>w.wangjunjie@outlook.com</w:t>
      </w:r>
    </w:p>
    <w:p w14:paraId="21EBF2F2" w14:textId="77777777" w:rsidR="00C95E6E" w:rsidRDefault="00C95E6E" w:rsidP="00117CA9">
      <w:pPr>
        <w:spacing w:line="480" w:lineRule="auto"/>
        <w:jc w:val="both"/>
        <w:rPr>
          <w:rFonts w:ascii="Times New Roman" w:hAnsi="Times New Roman" w:cs="Times New Roman"/>
          <w:b/>
          <w:sz w:val="28"/>
          <w:szCs w:val="28"/>
          <w:lang w:eastAsia="zh-CN"/>
        </w:rPr>
      </w:pPr>
    </w:p>
    <w:p w14:paraId="47439E40" w14:textId="3E8C281F" w:rsidR="00C95E6E" w:rsidRPr="00456D9D" w:rsidRDefault="00C95E6E" w:rsidP="00117CA9">
      <w:pPr>
        <w:spacing w:line="480" w:lineRule="auto"/>
        <w:jc w:val="both"/>
        <w:rPr>
          <w:rFonts w:ascii="Times New Roman" w:hAnsi="Times New Roman" w:cs="Times New Roman"/>
          <w:b/>
          <w:bCs/>
          <w:lang w:eastAsia="zh-CN"/>
        </w:rPr>
        <w:sectPr w:rsidR="00C95E6E" w:rsidRPr="00456D9D" w:rsidSect="002C75B9">
          <w:pgSz w:w="11906" w:h="16838"/>
          <w:pgMar w:top="1440" w:right="1440" w:bottom="1440" w:left="1440" w:header="708" w:footer="708" w:gutter="0"/>
          <w:cols w:space="708"/>
          <w:docGrid w:linePitch="360"/>
        </w:sectPr>
      </w:pPr>
    </w:p>
    <w:p w14:paraId="6A857357" w14:textId="1CA6CC2A" w:rsidR="00CF41D7" w:rsidRPr="00853721" w:rsidRDefault="00CF41D7" w:rsidP="00CF41D7">
      <w:pPr>
        <w:spacing w:line="480" w:lineRule="auto"/>
        <w:jc w:val="center"/>
        <w:rPr>
          <w:rFonts w:ascii="Arial" w:hAnsi="Arial" w:cs="Arial"/>
          <w:b/>
          <w:bCs/>
          <w:sz w:val="32"/>
          <w:szCs w:val="32"/>
          <w:lang w:eastAsia="zh-CN"/>
        </w:rPr>
      </w:pPr>
      <w:r w:rsidRPr="00853721">
        <w:rPr>
          <w:rFonts w:ascii="Arial" w:hAnsi="Arial" w:cs="Arial"/>
          <w:b/>
          <w:bCs/>
          <w:sz w:val="32"/>
          <w:szCs w:val="32"/>
          <w:lang w:eastAsia="zh-CN"/>
        </w:rPr>
        <w:lastRenderedPageBreak/>
        <w:t>Abstract</w:t>
      </w:r>
    </w:p>
    <w:p w14:paraId="005BCA9C" w14:textId="1D5230D8" w:rsidR="00C95E6E" w:rsidRPr="0082474C" w:rsidRDefault="00C95E6E" w:rsidP="009B09D6">
      <w:pPr>
        <w:spacing w:after="0" w:line="480" w:lineRule="auto"/>
        <w:jc w:val="both"/>
        <w:rPr>
          <w:rFonts w:ascii="Arial" w:eastAsia="Times New Roman" w:hAnsi="Arial" w:cs="Arial"/>
          <w:sz w:val="24"/>
          <w:szCs w:val="24"/>
          <w:lang w:eastAsia="zh-CN"/>
        </w:rPr>
      </w:pPr>
      <w:r w:rsidRPr="0082474C">
        <w:rPr>
          <w:rFonts w:ascii="Arial" w:eastAsia="Times New Roman" w:hAnsi="Arial" w:cs="Arial"/>
          <w:sz w:val="24"/>
          <w:szCs w:val="24"/>
          <w:lang w:eastAsia="zh-CN"/>
        </w:rPr>
        <w:t>Recent advances, specifically the understanding in the biomechanical properties of the cornea and its responses to diseases and surgical interventions, have significantly improved the safety and surgical outcomes of corneal refractive surgery, whose popularity and demand are continue growing worldwide. However, iatrogenic keratectasia resulting from the deterioration in corneal biomechanics caused by surgical interventions, although remains rare, is still a global concern. On one hand, in-vivo biomechanical evaluation, enabled by new clinical imaging system such as Corvis ST, has decreased the number of iatrogenic keratectasia cases; on the other, new surgical modality like SMILE</w:t>
      </w:r>
      <w:r w:rsidR="009B09D6">
        <w:rPr>
          <w:rFonts w:ascii="Arial" w:eastAsia="Times New Roman" w:hAnsi="Arial" w:cs="Arial"/>
          <w:sz w:val="24"/>
          <w:szCs w:val="24"/>
          <w:lang w:eastAsia="zh-CN"/>
        </w:rPr>
        <w:t xml:space="preserve"> </w:t>
      </w:r>
      <w:r w:rsidRPr="0082474C">
        <w:rPr>
          <w:rFonts w:ascii="Arial" w:eastAsia="Times New Roman" w:hAnsi="Arial" w:cs="Arial"/>
          <w:sz w:val="24"/>
          <w:szCs w:val="24"/>
          <w:lang w:eastAsia="zh-CN"/>
        </w:rPr>
        <w:t>was introduced, theoretically offering superior biomechanical advantages to LASIK, but failed to prove such advantages clinically, creating more myths than answers. We have yet only had sound evidence that tPRK is the most preservative in term of corneal biomechanics compared to LASIK. The current in-vivo imaging methods such as ORA and Corvis ST for corneal biomechanics may have limitations that the parameters provided are all indications of the overall stiffness of the cornea but not its regionally variable intrinsic material properties.</w:t>
      </w:r>
      <w:r w:rsidR="009B09D6" w:rsidRPr="009B09D6">
        <w:rPr>
          <w:rFonts w:ascii="Arial" w:eastAsia="Times New Roman" w:hAnsi="Arial" w:cs="Arial"/>
          <w:sz w:val="24"/>
          <w:szCs w:val="24"/>
          <w:lang w:eastAsia="zh-CN"/>
        </w:rPr>
        <w:t xml:space="preserve"> </w:t>
      </w:r>
      <w:r w:rsidR="009B09D6">
        <w:rPr>
          <w:rFonts w:ascii="Arial" w:eastAsia="Times New Roman" w:hAnsi="Arial" w:cs="Arial"/>
          <w:sz w:val="24"/>
          <w:szCs w:val="24"/>
          <w:lang w:eastAsia="zh-CN"/>
        </w:rPr>
        <w:t>The aim of this paper is t</w:t>
      </w:r>
      <w:r w:rsidR="009B09D6" w:rsidRPr="0082474C">
        <w:rPr>
          <w:rFonts w:ascii="Arial" w:eastAsia="Times New Roman" w:hAnsi="Arial" w:cs="Arial"/>
          <w:sz w:val="24"/>
          <w:szCs w:val="24"/>
          <w:lang w:eastAsia="zh-CN"/>
        </w:rPr>
        <w:t>o discuss the importance of corneal biomechanical evaluation prior to refractive surgery and the current understanding in the corneal biomechanical deterioration caused by mainstream corneal refractive surgeries.</w:t>
      </w:r>
      <w:r w:rsidRPr="0082474C">
        <w:rPr>
          <w:rFonts w:ascii="Arial" w:eastAsia="Times New Roman" w:hAnsi="Arial" w:cs="Arial"/>
          <w:sz w:val="24"/>
          <w:szCs w:val="24"/>
          <w:lang w:eastAsia="zh-CN"/>
        </w:rPr>
        <w:t xml:space="preserve"> Corneal refractive surgery introduces biomechanical deterioration to the cornea and may lead to severe complications such as keratectasia unless thorough risks screening and prediction is in place. Although we now have an agreement that tPRK may introduce the least deterioration, no agreement has been reached comparing SMILE and LASIK. New imaging techniques, parameters and evaluation systems may be needed to reflect the </w:t>
      </w:r>
      <w:r w:rsidRPr="0082474C">
        <w:rPr>
          <w:rFonts w:ascii="Arial" w:eastAsia="Times New Roman" w:hAnsi="Arial" w:cs="Arial"/>
          <w:sz w:val="24"/>
          <w:szCs w:val="24"/>
          <w:lang w:eastAsia="zh-CN"/>
        </w:rPr>
        <w:lastRenderedPageBreak/>
        <w:t>true advantages of SMILE over LASIK and/or when these advantages are significant enough to offer better prevention for severe post-surgery complications.</w:t>
      </w:r>
    </w:p>
    <w:p w14:paraId="68945417" w14:textId="5C788189" w:rsidR="004A2B56" w:rsidRDefault="00C95E6E" w:rsidP="00C95E6E">
      <w:pPr>
        <w:spacing w:after="0" w:line="480" w:lineRule="auto"/>
        <w:jc w:val="both"/>
        <w:rPr>
          <w:rFonts w:ascii="Times New Roman" w:hAnsi="Times New Roman" w:cs="Times New Roman"/>
        </w:rPr>
      </w:pPr>
      <w:r w:rsidRPr="0082474C">
        <w:rPr>
          <w:rFonts w:ascii="Arial" w:eastAsia="Times New Roman" w:hAnsi="Arial" w:cs="Arial"/>
          <w:b/>
          <w:bCs/>
          <w:sz w:val="24"/>
          <w:szCs w:val="24"/>
          <w:lang w:eastAsia="zh-CN"/>
        </w:rPr>
        <w:t>Keywords</w:t>
      </w:r>
      <w:r w:rsidRPr="0082474C">
        <w:rPr>
          <w:rFonts w:ascii="Arial" w:eastAsia="Times New Roman" w:hAnsi="Arial" w:cs="Arial"/>
          <w:sz w:val="24"/>
          <w:szCs w:val="24"/>
          <w:lang w:eastAsia="zh-CN"/>
        </w:rPr>
        <w:t>: Corneal refractive surgery, in-vivo corneal biomechanics</w:t>
      </w:r>
    </w:p>
    <w:p w14:paraId="2654793E" w14:textId="77777777" w:rsidR="00C95E6E" w:rsidRDefault="00C95E6E" w:rsidP="00BE74E2">
      <w:pPr>
        <w:spacing w:after="0" w:line="480" w:lineRule="auto"/>
        <w:jc w:val="both"/>
        <w:rPr>
          <w:rFonts w:ascii="Times New Roman" w:hAnsi="Times New Roman" w:cs="Times New Roman"/>
        </w:rPr>
      </w:pPr>
    </w:p>
    <w:p w14:paraId="755456EA" w14:textId="77777777" w:rsidR="00C95E6E" w:rsidRDefault="00C95E6E" w:rsidP="00BE74E2">
      <w:pPr>
        <w:spacing w:after="0" w:line="480" w:lineRule="auto"/>
        <w:jc w:val="both"/>
        <w:rPr>
          <w:rFonts w:ascii="Times New Roman" w:hAnsi="Times New Roman" w:cs="Times New Roman"/>
        </w:rPr>
      </w:pPr>
    </w:p>
    <w:p w14:paraId="7B228315" w14:textId="11BC068F" w:rsidR="00C95E6E" w:rsidRPr="00E34810" w:rsidRDefault="00C95E6E" w:rsidP="00BE74E2">
      <w:pPr>
        <w:spacing w:after="0" w:line="480" w:lineRule="auto"/>
        <w:jc w:val="both"/>
        <w:rPr>
          <w:rFonts w:ascii="Times New Roman" w:hAnsi="Times New Roman" w:cs="Times New Roman"/>
        </w:rPr>
        <w:sectPr w:rsidR="00C95E6E" w:rsidRPr="00E34810">
          <w:pgSz w:w="11906" w:h="16838"/>
          <w:pgMar w:top="1440" w:right="1440" w:bottom="1440" w:left="1440" w:header="708" w:footer="708" w:gutter="0"/>
          <w:cols w:space="708"/>
          <w:docGrid w:linePitch="360"/>
        </w:sectPr>
      </w:pPr>
    </w:p>
    <w:p w14:paraId="04F62EF6" w14:textId="3C35B67D" w:rsidR="00C95E6E" w:rsidRPr="00D949EC" w:rsidRDefault="00C95E6E" w:rsidP="00CC1B0C">
      <w:pPr>
        <w:spacing w:line="480" w:lineRule="auto"/>
        <w:jc w:val="both"/>
        <w:rPr>
          <w:rFonts w:ascii="Arial" w:hAnsi="Arial" w:cs="Arial"/>
          <w:b/>
          <w:bCs/>
        </w:rPr>
      </w:pPr>
      <w:r w:rsidRPr="00D776B3">
        <w:rPr>
          <w:rFonts w:ascii="Arial" w:hAnsi="Arial" w:cs="Arial"/>
          <w:b/>
          <w:bCs/>
        </w:rPr>
        <w:lastRenderedPageBreak/>
        <w:t>Introduction</w:t>
      </w:r>
    </w:p>
    <w:p w14:paraId="53F79C31" w14:textId="42EC51B4" w:rsidR="00075702" w:rsidRDefault="00CC1B0C" w:rsidP="00CC1B0C">
      <w:pPr>
        <w:spacing w:line="480" w:lineRule="auto"/>
        <w:jc w:val="both"/>
        <w:rPr>
          <w:rFonts w:ascii="Arial" w:hAnsi="Arial" w:cs="Arial"/>
        </w:rPr>
      </w:pPr>
      <w:r>
        <w:rPr>
          <w:rFonts w:ascii="Arial" w:hAnsi="Arial" w:cs="Arial"/>
        </w:rPr>
        <w:t>Corneal r</w:t>
      </w:r>
      <w:r w:rsidR="002D104E" w:rsidRPr="00320D5B">
        <w:rPr>
          <w:rFonts w:ascii="Arial" w:hAnsi="Arial" w:cs="Arial"/>
        </w:rPr>
        <w:t>efractive surgeries (</w:t>
      </w:r>
      <w:r>
        <w:rPr>
          <w:rFonts w:ascii="Arial" w:hAnsi="Arial" w:cs="Arial"/>
        </w:rPr>
        <w:t>C</w:t>
      </w:r>
      <w:r w:rsidR="002D104E" w:rsidRPr="00320D5B">
        <w:rPr>
          <w:rFonts w:ascii="Arial" w:hAnsi="Arial" w:cs="Arial"/>
        </w:rPr>
        <w:t>RS) reshape the anterior corneal surface to adjust the refractive power of the eye</w:t>
      </w:r>
      <w:r w:rsidR="00FA567F">
        <w:rPr>
          <w:rFonts w:ascii="Arial" w:hAnsi="Arial" w:cs="Arial"/>
        </w:rPr>
        <w:t>,</w:t>
      </w:r>
      <w:r w:rsidR="002D104E" w:rsidRPr="00320D5B">
        <w:rPr>
          <w:rFonts w:ascii="Arial" w:hAnsi="Arial" w:cs="Arial"/>
        </w:rPr>
        <w:t xml:space="preserve"> enable light rays to focus on the retina</w:t>
      </w:r>
      <w:r w:rsidR="00126A34">
        <w:rPr>
          <w:rFonts w:ascii="Arial" w:hAnsi="Arial" w:cs="Arial"/>
        </w:rPr>
        <w:t xml:space="preserve"> </w:t>
      </w:r>
      <w:r w:rsidR="00FA567F">
        <w:rPr>
          <w:rFonts w:ascii="Arial" w:hAnsi="Arial" w:cs="Arial"/>
        </w:rPr>
        <w:t>and</w:t>
      </w:r>
      <w:r w:rsidR="002D104E" w:rsidRPr="00320D5B">
        <w:rPr>
          <w:rFonts w:ascii="Arial" w:hAnsi="Arial" w:cs="Arial"/>
        </w:rPr>
        <w:t xml:space="preserve"> correct the various forms of refractive error.</w:t>
      </w:r>
      <w:r w:rsidR="00075702">
        <w:rPr>
          <w:rFonts w:ascii="Arial" w:hAnsi="Arial" w:cs="Arial"/>
        </w:rPr>
        <w:t xml:space="preserve"> </w:t>
      </w:r>
      <w:r w:rsidR="005F2434" w:rsidRPr="00A129A9">
        <w:rPr>
          <w:rFonts w:ascii="Arial" w:hAnsi="Arial" w:cs="Arial"/>
        </w:rPr>
        <w:t>Keratectasia</w:t>
      </w:r>
      <w:r w:rsidR="005F2434">
        <w:rPr>
          <w:rFonts w:ascii="Arial" w:hAnsi="Arial" w:cs="Arial"/>
        </w:rPr>
        <w:t>,</w:t>
      </w:r>
      <w:r w:rsidR="005F2434" w:rsidRPr="005F2434">
        <w:rPr>
          <w:rFonts w:ascii="Arial" w:hAnsi="Arial" w:cs="Arial"/>
        </w:rPr>
        <w:t xml:space="preserve"> </w:t>
      </w:r>
      <w:r w:rsidR="005F2434">
        <w:rPr>
          <w:rFonts w:ascii="Arial" w:hAnsi="Arial" w:cs="Arial"/>
        </w:rPr>
        <w:t>although</w:t>
      </w:r>
      <w:r w:rsidR="005F2434" w:rsidRPr="005F2434">
        <w:rPr>
          <w:rFonts w:ascii="Arial" w:hAnsi="Arial" w:cs="Arial"/>
        </w:rPr>
        <w:t xml:space="preserve"> relatively rare</w:t>
      </w:r>
      <w:r w:rsidR="00D87D0A" w:rsidRPr="00521D8B">
        <w:rPr>
          <w:rFonts w:ascii="Arial" w:hAnsi="Arial" w:cs="Arial"/>
        </w:rPr>
        <w:t xml:space="preserve"> </w:t>
      </w:r>
      <w:r w:rsidR="00D87D0A" w:rsidRPr="00521D8B">
        <w:rPr>
          <w:rFonts w:ascii="Arial" w:hAnsi="Arial" w:cs="Arial" w:hint="eastAsia"/>
          <w:lang w:eastAsia="zh-CN"/>
        </w:rPr>
        <w:t>(</w:t>
      </w:r>
      <w:r w:rsidR="00D87D0A" w:rsidRPr="00521D8B">
        <w:rPr>
          <w:rFonts w:ascii="Arial" w:hAnsi="Arial" w:cs="Arial"/>
        </w:rPr>
        <w:t xml:space="preserve">between 0.04 and 0.6% </w:t>
      </w:r>
      <w:r w:rsidR="00D87D0A" w:rsidRPr="00521D8B">
        <w:rPr>
          <w:rFonts w:ascii="Arial" w:hAnsi="Arial" w:cs="Arial"/>
        </w:rPr>
        <w:fldChar w:fldCharType="begin"/>
      </w:r>
      <w:r w:rsidR="00D36974">
        <w:rPr>
          <w:rFonts w:ascii="Arial" w:hAnsi="Arial" w:cs="Arial"/>
        </w:rPr>
        <w:instrText xml:space="preserve"> ADDIN EN.CITE &lt;EndNote&gt;&lt;Cite&gt;&lt;Author&gt;Wolle&lt;/Author&gt;&lt;Year&gt;2016&lt;/Year&gt;&lt;RecNum&gt;12979&lt;/RecNum&gt;&lt;DisplayText&gt;&lt;style face="superscript"&gt;1&lt;/style&gt;&lt;/DisplayText&gt;&lt;record&gt;&lt;rec-number&gt;12979&lt;/rec-number&gt;&lt;foreign-keys&gt;&lt;key app="EN" db-id="tft0wvd2mxs9rne0tzkpwr9e9dsde5r5sda9"&gt;12979&lt;/key&gt;&lt;/foreign-keys&gt;&lt;ref-type name="Journal Article"&gt;17&lt;/ref-type&gt;&lt;contributors&gt;&lt;authors&gt;&lt;author&gt;Wolle, M. A.&lt;/author&gt;&lt;author&gt;Randleman, J. B.&lt;/author&gt;&lt;author&gt;Woodward, M. A.&lt;/author&gt;&lt;/authors&gt;&lt;/contributors&gt;&lt;titles&gt;&lt;title&gt;Complications of Refractive Surgery: Ectasia After Refractive Surgery&lt;/title&gt;&lt;secondary-title&gt;Int Ophthalmol Clin&lt;/secondary-title&gt;&lt;alt-title&gt;International ophthalmology clinics&lt;/alt-title&gt;&lt;/titles&gt;&lt;periodical&gt;&lt;full-title&gt;Int Ophthalmol Clin&lt;/full-title&gt;&lt;/periodical&gt;&lt;pages&gt;127-39&lt;/pages&gt;&lt;volume&gt;56&lt;/volume&gt;&lt;number&gt;2&lt;/number&gt;&lt;keywords&gt;&lt;keyword&gt;Corneal Diseases/*etiology/therapy&lt;/keyword&gt;&lt;keyword&gt;Dilatation, Pathologic/etiology/therapy&lt;/keyword&gt;&lt;keyword&gt;Humans&lt;/keyword&gt;&lt;keyword&gt;*Keratomileusis, Laser In Situ&lt;/keyword&gt;&lt;keyword&gt;*Postoperative Complications&lt;/keyword&gt;&lt;keyword&gt;Risk Factors&lt;/keyword&gt;&lt;/keywords&gt;&lt;dates&gt;&lt;year&gt;2016&lt;/year&gt;&lt;pub-dates&gt;&lt;date&gt;Spring&lt;/date&gt;&lt;/pub-dates&gt;&lt;/dates&gt;&lt;isbn&gt;1536-9617 (Electronic)&amp;#xD;0020-8167 (Linking)&lt;/isbn&gt;&lt;accession-num&gt;26938343&lt;/accession-num&gt;&lt;urls&gt;&lt;related-urls&gt;&lt;url&gt;http://www.ncbi.nlm.nih.gov/pubmed/26938343&lt;/url&gt;&lt;/related-urls&gt;&lt;/urls&gt;&lt;custom2&gt;4780337&lt;/custom2&gt;&lt;electronic-resource-num&gt;10.1097/IIO.0000000000000102&lt;/electronic-resource-num&gt;&lt;/record&gt;&lt;/Cite&gt;&lt;/EndNote&gt;</w:instrText>
      </w:r>
      <w:r w:rsidR="00D87D0A" w:rsidRPr="00521D8B">
        <w:rPr>
          <w:rFonts w:ascii="Arial" w:hAnsi="Arial" w:cs="Arial"/>
        </w:rPr>
        <w:fldChar w:fldCharType="separate"/>
      </w:r>
      <w:r w:rsidR="00D87D0A" w:rsidRPr="00521D8B">
        <w:rPr>
          <w:rFonts w:ascii="Arial" w:hAnsi="Arial" w:cs="Arial"/>
          <w:noProof/>
          <w:vertAlign w:val="superscript"/>
        </w:rPr>
        <w:t>1</w:t>
      </w:r>
      <w:r w:rsidR="00D87D0A" w:rsidRPr="00521D8B">
        <w:rPr>
          <w:rFonts w:ascii="Arial" w:hAnsi="Arial" w:cs="Arial"/>
        </w:rPr>
        <w:fldChar w:fldCharType="end"/>
      </w:r>
      <w:r w:rsidR="00D87D0A" w:rsidRPr="00521D8B">
        <w:rPr>
          <w:rFonts w:ascii="Arial" w:hAnsi="Arial" w:cs="Arial"/>
        </w:rPr>
        <w:t>)</w:t>
      </w:r>
      <w:r w:rsidR="005F2434" w:rsidRPr="005F2434">
        <w:rPr>
          <w:rFonts w:ascii="Arial" w:hAnsi="Arial" w:cs="Arial"/>
        </w:rPr>
        <w:t xml:space="preserve">, is </w:t>
      </w:r>
      <w:r w:rsidR="005F2434">
        <w:rPr>
          <w:rFonts w:ascii="Arial" w:hAnsi="Arial" w:cs="Arial"/>
        </w:rPr>
        <w:t xml:space="preserve">always </w:t>
      </w:r>
      <w:r w:rsidR="005F2434" w:rsidRPr="005F2434">
        <w:rPr>
          <w:rFonts w:ascii="Arial" w:hAnsi="Arial" w:cs="Arial"/>
        </w:rPr>
        <w:t xml:space="preserve">considered a serious complication of </w:t>
      </w:r>
      <w:r w:rsidR="00D20EF5">
        <w:rPr>
          <w:rFonts w:ascii="Arial" w:hAnsi="Arial" w:cs="Arial"/>
        </w:rPr>
        <w:t>CRS</w:t>
      </w:r>
      <w:r w:rsidR="005F2434">
        <w:rPr>
          <w:rFonts w:ascii="Arial" w:hAnsi="Arial" w:cs="Arial"/>
        </w:rPr>
        <w:t xml:space="preserve">. </w:t>
      </w:r>
      <w:r w:rsidR="00077C59">
        <w:rPr>
          <w:rFonts w:ascii="Arial" w:hAnsi="Arial" w:cs="Arial"/>
        </w:rPr>
        <w:t>96% of k</w:t>
      </w:r>
      <w:r w:rsidR="00A129A9" w:rsidRPr="00A129A9">
        <w:rPr>
          <w:rFonts w:ascii="Arial" w:hAnsi="Arial" w:cs="Arial"/>
        </w:rPr>
        <w:t>eratectasia</w:t>
      </w:r>
      <w:r w:rsidR="00D52121" w:rsidRPr="00D52121">
        <w:t xml:space="preserve"> </w:t>
      </w:r>
      <w:r w:rsidR="00077C59">
        <w:rPr>
          <w:rFonts w:ascii="Arial" w:hAnsi="Arial" w:cs="Arial"/>
        </w:rPr>
        <w:t>cases</w:t>
      </w:r>
      <w:r w:rsidR="00CA487D">
        <w:rPr>
          <w:rFonts w:ascii="Arial" w:hAnsi="Arial" w:cs="Arial"/>
        </w:rPr>
        <w:t xml:space="preserve"> develop </w:t>
      </w:r>
      <w:r w:rsidR="00E25E71">
        <w:rPr>
          <w:rFonts w:ascii="Arial" w:hAnsi="Arial" w:cs="Arial"/>
        </w:rPr>
        <w:t xml:space="preserve">after </w:t>
      </w:r>
      <w:r w:rsidR="00D52121" w:rsidRPr="00D52121">
        <w:rPr>
          <w:rFonts w:ascii="Arial" w:hAnsi="Arial" w:cs="Arial"/>
        </w:rPr>
        <w:t>laser-assisted in situ keratomileusis (LASIK)</w:t>
      </w:r>
      <w:r w:rsidR="004A4C81">
        <w:rPr>
          <w:rFonts w:ascii="Arial" w:hAnsi="Arial" w:cs="Arial"/>
        </w:rPr>
        <w:t xml:space="preserve"> </w:t>
      </w:r>
      <w:r w:rsidR="004A4C81">
        <w:rPr>
          <w:rFonts w:ascii="Arial" w:hAnsi="Arial" w:cs="Arial"/>
        </w:rPr>
        <w:fldChar w:fldCharType="begin"/>
      </w:r>
      <w:r w:rsidR="00D36974">
        <w:rPr>
          <w:rFonts w:ascii="Arial" w:hAnsi="Arial" w:cs="Arial"/>
        </w:rPr>
        <w:instrText xml:space="preserve"> ADDIN EN.CITE &lt;EndNote&gt;&lt;Cite&gt;&lt;Author&gt;Wolle&lt;/Author&gt;&lt;Year&gt;2016&lt;/Year&gt;&lt;RecNum&gt;12979&lt;/RecNum&gt;&lt;DisplayText&gt;&lt;style face="superscript"&gt;1&lt;/style&gt;&lt;/DisplayText&gt;&lt;record&gt;&lt;rec-number&gt;12979&lt;/rec-number&gt;&lt;foreign-keys&gt;&lt;key app="EN" db-id="tft0wvd2mxs9rne0tzkpwr9e9dsde5r5sda9"&gt;12979&lt;/key&gt;&lt;/foreign-keys&gt;&lt;ref-type name="Journal Article"&gt;17&lt;/ref-type&gt;&lt;contributors&gt;&lt;authors&gt;&lt;author&gt;Wolle, M. A.&lt;/author&gt;&lt;author&gt;Randleman, J. B.&lt;/author&gt;&lt;author&gt;Woodward, M. A.&lt;/author&gt;&lt;/authors&gt;&lt;/contributors&gt;&lt;titles&gt;&lt;title&gt;Complications of Refractive Surgery: Ectasia After Refractive Surgery&lt;/title&gt;&lt;secondary-title&gt;Int Ophthalmol Clin&lt;/secondary-title&gt;&lt;alt-title&gt;International ophthalmology clinics&lt;/alt-title&gt;&lt;/titles&gt;&lt;periodical&gt;&lt;full-title&gt;Int Ophthalmol Clin&lt;/full-title&gt;&lt;/periodical&gt;&lt;pages&gt;127-39&lt;/pages&gt;&lt;volume&gt;56&lt;/volume&gt;&lt;number&gt;2&lt;/number&gt;&lt;keywords&gt;&lt;keyword&gt;Corneal Diseases/*etiology/therapy&lt;/keyword&gt;&lt;keyword&gt;Dilatation, Pathologic/etiology/therapy&lt;/keyword&gt;&lt;keyword&gt;Humans&lt;/keyword&gt;&lt;keyword&gt;*Keratomileusis, Laser In Situ&lt;/keyword&gt;&lt;keyword&gt;*Postoperative Complications&lt;/keyword&gt;&lt;keyword&gt;Risk Factors&lt;/keyword&gt;&lt;/keywords&gt;&lt;dates&gt;&lt;year&gt;2016&lt;/year&gt;&lt;pub-dates&gt;&lt;date&gt;Spring&lt;/date&gt;&lt;/pub-dates&gt;&lt;/dates&gt;&lt;isbn&gt;1536-9617 (Electronic)&amp;#xD;0020-8167 (Linking)&lt;/isbn&gt;&lt;accession-num&gt;26938343&lt;/accession-num&gt;&lt;urls&gt;&lt;related-urls&gt;&lt;url&gt;http://www.ncbi.nlm.nih.gov/pubmed/26938343&lt;/url&gt;&lt;/related-urls&gt;&lt;/urls&gt;&lt;custom2&gt;4780337&lt;/custom2&gt;&lt;electronic-resource-num&gt;10.1097/IIO.0000000000000102&lt;/electronic-resource-num&gt;&lt;/record&gt;&lt;/Cite&gt;&lt;/EndNote&gt;</w:instrText>
      </w:r>
      <w:r w:rsidR="004A4C81">
        <w:rPr>
          <w:rFonts w:ascii="Arial" w:hAnsi="Arial" w:cs="Arial"/>
        </w:rPr>
        <w:fldChar w:fldCharType="separate"/>
      </w:r>
      <w:r w:rsidR="004A4C81" w:rsidRPr="004A4C81">
        <w:rPr>
          <w:rFonts w:ascii="Arial" w:hAnsi="Arial" w:cs="Arial"/>
          <w:noProof/>
          <w:vertAlign w:val="superscript"/>
        </w:rPr>
        <w:t>1</w:t>
      </w:r>
      <w:r w:rsidR="004A4C81">
        <w:rPr>
          <w:rFonts w:ascii="Arial" w:hAnsi="Arial" w:cs="Arial"/>
        </w:rPr>
        <w:fldChar w:fldCharType="end"/>
      </w:r>
      <w:r w:rsidR="00A129A9">
        <w:rPr>
          <w:rFonts w:ascii="Arial" w:hAnsi="Arial" w:cs="Arial"/>
        </w:rPr>
        <w:t>,</w:t>
      </w:r>
      <w:r w:rsidR="00A129A9" w:rsidRPr="00A129A9">
        <w:rPr>
          <w:rFonts w:ascii="Arial" w:hAnsi="Arial" w:cs="Arial"/>
        </w:rPr>
        <w:t xml:space="preserve"> </w:t>
      </w:r>
      <w:r w:rsidR="00A129A9">
        <w:rPr>
          <w:rFonts w:ascii="Arial" w:hAnsi="Arial" w:cs="Arial"/>
        </w:rPr>
        <w:t xml:space="preserve">while </w:t>
      </w:r>
      <w:r w:rsidR="00D52121">
        <w:rPr>
          <w:rFonts w:ascii="Arial" w:hAnsi="Arial" w:cs="Arial"/>
        </w:rPr>
        <w:t>s</w:t>
      </w:r>
      <w:r w:rsidR="00A129A9" w:rsidRPr="00A129A9">
        <w:rPr>
          <w:rFonts w:ascii="Arial" w:hAnsi="Arial" w:cs="Arial"/>
        </w:rPr>
        <w:t>mall incision lenticule extraction (SMILE) and</w:t>
      </w:r>
      <w:r w:rsidR="00A129A9">
        <w:rPr>
          <w:rFonts w:ascii="Arial" w:hAnsi="Arial" w:cs="Arial"/>
        </w:rPr>
        <w:t xml:space="preserve"> other surface ablation </w:t>
      </w:r>
      <w:r w:rsidR="00B5149F">
        <w:rPr>
          <w:rFonts w:ascii="Arial" w:hAnsi="Arial" w:cs="Arial"/>
        </w:rPr>
        <w:t xml:space="preserve">procedures, </w:t>
      </w:r>
      <w:r w:rsidR="00A129A9">
        <w:rPr>
          <w:rFonts w:ascii="Arial" w:hAnsi="Arial" w:cs="Arial"/>
        </w:rPr>
        <w:t xml:space="preserve">such as </w:t>
      </w:r>
      <w:r w:rsidR="00A129A9" w:rsidRPr="00A129A9">
        <w:rPr>
          <w:rFonts w:ascii="Arial" w:hAnsi="Arial" w:cs="Arial"/>
        </w:rPr>
        <w:t>laser-assisted subepithelial keratomileusis (LASEK)</w:t>
      </w:r>
      <w:r w:rsidR="00A129A9">
        <w:rPr>
          <w:rFonts w:ascii="Arial" w:hAnsi="Arial" w:cs="Arial"/>
        </w:rPr>
        <w:t xml:space="preserve">, </w:t>
      </w:r>
      <w:r w:rsidR="00D86EB7" w:rsidRPr="00D86EB7">
        <w:rPr>
          <w:rFonts w:ascii="Arial" w:hAnsi="Arial" w:cs="Arial"/>
        </w:rPr>
        <w:t xml:space="preserve">photorefractive keratectomy </w:t>
      </w:r>
      <w:r w:rsidR="00D86EB7">
        <w:rPr>
          <w:rFonts w:ascii="Arial" w:hAnsi="Arial" w:cs="Arial"/>
        </w:rPr>
        <w:t>(</w:t>
      </w:r>
      <w:r w:rsidR="00A129A9">
        <w:rPr>
          <w:rFonts w:ascii="Arial" w:hAnsi="Arial" w:cs="Arial"/>
        </w:rPr>
        <w:t>PRK</w:t>
      </w:r>
      <w:r w:rsidR="00D86EB7">
        <w:rPr>
          <w:rFonts w:ascii="Arial" w:hAnsi="Arial" w:cs="Arial"/>
        </w:rPr>
        <w:t>)</w:t>
      </w:r>
      <w:r w:rsidR="00A129A9">
        <w:rPr>
          <w:rFonts w:ascii="Arial" w:hAnsi="Arial" w:cs="Arial"/>
        </w:rPr>
        <w:t xml:space="preserve"> </w:t>
      </w:r>
      <w:r w:rsidR="00B5149F">
        <w:rPr>
          <w:rFonts w:ascii="Arial" w:hAnsi="Arial" w:cs="Arial"/>
        </w:rPr>
        <w:t xml:space="preserve">and </w:t>
      </w:r>
      <w:r w:rsidR="00A129A9">
        <w:rPr>
          <w:rFonts w:ascii="Arial" w:hAnsi="Arial" w:cs="Arial"/>
        </w:rPr>
        <w:t>t</w:t>
      </w:r>
      <w:r w:rsidR="00D86EB7">
        <w:rPr>
          <w:rFonts w:ascii="Arial" w:hAnsi="Arial" w:cs="Arial"/>
        </w:rPr>
        <w:t xml:space="preserve">rans </w:t>
      </w:r>
      <w:r w:rsidR="00A129A9">
        <w:rPr>
          <w:rFonts w:ascii="Arial" w:hAnsi="Arial" w:cs="Arial"/>
        </w:rPr>
        <w:t>PRK</w:t>
      </w:r>
      <w:r w:rsidR="00D86EB7">
        <w:rPr>
          <w:rFonts w:ascii="Arial" w:hAnsi="Arial" w:cs="Arial"/>
        </w:rPr>
        <w:t xml:space="preserve"> (tPRK)</w:t>
      </w:r>
      <w:r w:rsidR="00A129A9" w:rsidRPr="00A129A9">
        <w:rPr>
          <w:rFonts w:ascii="Arial" w:hAnsi="Arial" w:cs="Arial"/>
        </w:rPr>
        <w:t xml:space="preserve"> </w:t>
      </w:r>
      <w:r w:rsidR="002552DC">
        <w:rPr>
          <w:rFonts w:ascii="Arial" w:hAnsi="Arial" w:cs="Arial"/>
        </w:rPr>
        <w:t>a</w:t>
      </w:r>
      <w:r w:rsidR="00A129A9" w:rsidRPr="00A129A9">
        <w:rPr>
          <w:rFonts w:ascii="Arial" w:hAnsi="Arial" w:cs="Arial"/>
        </w:rPr>
        <w:t xml:space="preserve">re rarely associated with </w:t>
      </w:r>
      <w:r w:rsidR="001F14F8">
        <w:rPr>
          <w:rFonts w:ascii="Arial" w:hAnsi="Arial" w:cs="Arial"/>
        </w:rPr>
        <w:t>the condition</w:t>
      </w:r>
      <w:r w:rsidR="00A129A9" w:rsidRPr="00A129A9">
        <w:rPr>
          <w:rFonts w:ascii="Arial" w:hAnsi="Arial" w:cs="Arial"/>
        </w:rPr>
        <w:t>.</w:t>
      </w:r>
      <w:r w:rsidR="001F14F8">
        <w:rPr>
          <w:rFonts w:ascii="Arial" w:hAnsi="Arial" w:cs="Arial"/>
        </w:rPr>
        <w:t xml:space="preserve"> </w:t>
      </w:r>
      <w:r w:rsidR="00926E50" w:rsidRPr="00CC1B0C">
        <w:rPr>
          <w:rFonts w:ascii="Arial" w:hAnsi="Arial" w:cs="Arial"/>
        </w:rPr>
        <w:t>The</w:t>
      </w:r>
      <w:r w:rsidR="000E1FE7">
        <w:rPr>
          <w:rFonts w:ascii="Arial" w:hAnsi="Arial" w:cs="Arial"/>
        </w:rPr>
        <w:t>se trends and the</w:t>
      </w:r>
      <w:r w:rsidR="00926E50" w:rsidRPr="00CC1B0C">
        <w:rPr>
          <w:rFonts w:ascii="Arial" w:hAnsi="Arial" w:cs="Arial"/>
        </w:rPr>
        <w:t xml:space="preserve"> increased demand for </w:t>
      </w:r>
      <w:r w:rsidR="00926E50">
        <w:rPr>
          <w:rFonts w:ascii="Arial" w:hAnsi="Arial" w:cs="Arial"/>
        </w:rPr>
        <w:t>CRS</w:t>
      </w:r>
      <w:r w:rsidR="00926E50" w:rsidRPr="00CC1B0C">
        <w:rPr>
          <w:rFonts w:ascii="Arial" w:hAnsi="Arial" w:cs="Arial"/>
        </w:rPr>
        <w:t xml:space="preserve"> in recent years </w:t>
      </w:r>
      <w:r w:rsidR="00926E50">
        <w:rPr>
          <w:rFonts w:ascii="Arial" w:hAnsi="Arial" w:cs="Arial"/>
        </w:rPr>
        <w:t>ha</w:t>
      </w:r>
      <w:r w:rsidR="000E1FE7">
        <w:rPr>
          <w:rFonts w:ascii="Arial" w:hAnsi="Arial" w:cs="Arial"/>
        </w:rPr>
        <w:t>ve</w:t>
      </w:r>
      <w:r w:rsidR="00926E50">
        <w:rPr>
          <w:rFonts w:ascii="Arial" w:hAnsi="Arial" w:cs="Arial"/>
        </w:rPr>
        <w:t xml:space="preserve"> now </w:t>
      </w:r>
      <w:r w:rsidR="00926E50" w:rsidRPr="00CC1B0C">
        <w:rPr>
          <w:rFonts w:ascii="Arial" w:hAnsi="Arial" w:cs="Arial"/>
        </w:rPr>
        <w:t xml:space="preserve">made it essential to </w:t>
      </w:r>
      <w:r w:rsidR="003D263C">
        <w:rPr>
          <w:rFonts w:ascii="Arial" w:hAnsi="Arial" w:cs="Arial"/>
        </w:rPr>
        <w:t xml:space="preserve">better </w:t>
      </w:r>
      <w:r w:rsidR="0088020D">
        <w:rPr>
          <w:rFonts w:ascii="Arial" w:hAnsi="Arial" w:cs="Arial"/>
        </w:rPr>
        <w:t xml:space="preserve">understand the effect of various CRS procedures on corneal </w:t>
      </w:r>
      <w:r w:rsidR="00C95E6E">
        <w:rPr>
          <w:rFonts w:ascii="Arial" w:hAnsi="Arial" w:cs="Arial"/>
        </w:rPr>
        <w:t>integrity and</w:t>
      </w:r>
      <w:r w:rsidR="0088020D">
        <w:rPr>
          <w:rFonts w:ascii="Arial" w:hAnsi="Arial" w:cs="Arial"/>
        </w:rPr>
        <w:t xml:space="preserve"> </w:t>
      </w:r>
      <w:r w:rsidR="00B11882" w:rsidRPr="00CC1B0C">
        <w:rPr>
          <w:rFonts w:ascii="Arial" w:hAnsi="Arial" w:cs="Arial"/>
        </w:rPr>
        <w:t>effectively identify</w:t>
      </w:r>
      <w:r w:rsidR="00926E50" w:rsidRPr="00CC1B0C">
        <w:rPr>
          <w:rFonts w:ascii="Arial" w:hAnsi="Arial" w:cs="Arial"/>
        </w:rPr>
        <w:t xml:space="preserve"> patients at high risk of developing iatrogenic ectasia.</w:t>
      </w:r>
      <w:r w:rsidR="00350A7B">
        <w:rPr>
          <w:rFonts w:ascii="Arial" w:hAnsi="Arial" w:cs="Arial"/>
        </w:rPr>
        <w:t xml:space="preserve"> </w:t>
      </w:r>
      <w:r w:rsidR="008207CE">
        <w:rPr>
          <w:rFonts w:ascii="Arial" w:hAnsi="Arial" w:cs="Arial"/>
        </w:rPr>
        <w:t xml:space="preserve">A further purpose of research would be to develop </w:t>
      </w:r>
      <w:r w:rsidR="003149A4">
        <w:rPr>
          <w:rFonts w:ascii="Arial" w:hAnsi="Arial" w:cs="Arial"/>
        </w:rPr>
        <w:t xml:space="preserve">less invasive CRS options with reduced </w:t>
      </w:r>
      <w:r w:rsidR="00937C49">
        <w:rPr>
          <w:rFonts w:ascii="Arial" w:hAnsi="Arial" w:cs="Arial"/>
        </w:rPr>
        <w:t>biomechanical effect, such as th</w:t>
      </w:r>
      <w:r w:rsidR="00A32EBE">
        <w:rPr>
          <w:rFonts w:ascii="Arial" w:hAnsi="Arial" w:cs="Arial"/>
        </w:rPr>
        <w:t>o</w:t>
      </w:r>
      <w:r w:rsidR="00937C49">
        <w:rPr>
          <w:rFonts w:ascii="Arial" w:hAnsi="Arial" w:cs="Arial"/>
        </w:rPr>
        <w:t>se involving surface ablation</w:t>
      </w:r>
      <w:r w:rsidR="003002F2">
        <w:rPr>
          <w:rFonts w:ascii="Arial" w:hAnsi="Arial" w:cs="Arial"/>
        </w:rPr>
        <w:t>, or solutions that integrate corneal cross-linking or use scleral contact lenses</w:t>
      </w:r>
      <w:r w:rsidR="006368D1">
        <w:rPr>
          <w:rFonts w:ascii="Arial" w:hAnsi="Arial" w:cs="Arial"/>
        </w:rPr>
        <w:t xml:space="preserve"> </w:t>
      </w:r>
      <w:r w:rsidR="006917CB">
        <w:rPr>
          <w:rFonts w:ascii="Arial" w:hAnsi="Arial" w:cs="Arial"/>
        </w:rPr>
        <w:fldChar w:fldCharType="begin">
          <w:fldData xml:space="preserve">PEVuZE5vdGU+PENpdGU+PEF1dGhvcj5TYWxvbWFvPC9BdXRob3I+PFllYXI+MjAyMTwvWWVhcj48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</w:fldData>
        </w:fldChar>
      </w:r>
      <w:r w:rsidR="00D36974">
        <w:rPr>
          <w:rFonts w:ascii="Arial" w:hAnsi="Arial" w:cs="Arial"/>
        </w:rPr>
        <w:instrText xml:space="preserve"> ADDIN EN.CITE </w:instrText>
      </w:r>
      <w:r w:rsidR="00D36974">
        <w:rPr>
          <w:rFonts w:ascii="Arial" w:hAnsi="Arial" w:cs="Arial"/>
        </w:rPr>
        <w:fldChar w:fldCharType="begin">
          <w:fldData xml:space="preserve">PEVuZE5vdGU+PENpdGU+PEF1dGhvcj5TYWxvbWFvPC9BdXRob3I+PFllYXI+MjAyMTwvWWVhcj48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</w:fldData>
        </w:fldChar>
      </w:r>
      <w:r w:rsidR="00D36974">
        <w:rPr>
          <w:rFonts w:ascii="Arial" w:hAnsi="Arial" w:cs="Arial"/>
        </w:rPr>
        <w:instrText xml:space="preserve"> ADDIN EN.CITE.DATA </w:instrText>
      </w:r>
      <w:r w:rsidR="00D36974">
        <w:rPr>
          <w:rFonts w:ascii="Arial" w:hAnsi="Arial" w:cs="Arial"/>
        </w:rPr>
      </w:r>
      <w:r w:rsidR="00D36974">
        <w:rPr>
          <w:rFonts w:ascii="Arial" w:hAnsi="Arial" w:cs="Arial"/>
        </w:rPr>
        <w:fldChar w:fldCharType="end"/>
      </w:r>
      <w:r w:rsidR="006917CB">
        <w:rPr>
          <w:rFonts w:ascii="Arial" w:hAnsi="Arial" w:cs="Arial"/>
        </w:rPr>
      </w:r>
      <w:r w:rsidR="006917CB">
        <w:rPr>
          <w:rFonts w:ascii="Arial" w:hAnsi="Arial" w:cs="Arial"/>
        </w:rPr>
        <w:fldChar w:fldCharType="separate"/>
      </w:r>
      <w:r w:rsidR="00D87D0A" w:rsidRPr="00D87D0A">
        <w:rPr>
          <w:rFonts w:ascii="Arial" w:hAnsi="Arial" w:cs="Arial"/>
          <w:noProof/>
          <w:vertAlign w:val="superscript"/>
        </w:rPr>
        <w:t>2</w:t>
      </w:r>
      <w:r w:rsidR="006917CB">
        <w:rPr>
          <w:rFonts w:ascii="Arial" w:hAnsi="Arial" w:cs="Arial"/>
        </w:rPr>
        <w:fldChar w:fldCharType="end"/>
      </w:r>
      <w:r w:rsidR="006D0756">
        <w:rPr>
          <w:rFonts w:ascii="Arial" w:hAnsi="Arial" w:cs="Arial"/>
        </w:rPr>
        <w:t>.</w:t>
      </w:r>
    </w:p>
    <w:p w14:paraId="2627402F" w14:textId="0132F5ED" w:rsidR="008220CD" w:rsidRDefault="008220CD" w:rsidP="00A129A9">
      <w:pPr>
        <w:spacing w:line="480" w:lineRule="auto"/>
        <w:jc w:val="both"/>
        <w:rPr>
          <w:rFonts w:ascii="Arial" w:hAnsi="Arial" w:cs="Arial"/>
        </w:rPr>
      </w:pPr>
    </w:p>
    <w:p w14:paraId="55763F7D" w14:textId="7D82E3F8" w:rsidR="00980FD8" w:rsidRPr="00D82FC6" w:rsidRDefault="00A06A3A" w:rsidP="00725941">
      <w:pPr>
        <w:spacing w:line="480" w:lineRule="auto"/>
        <w:jc w:val="both"/>
        <w:rPr>
          <w:rFonts w:ascii="Arial" w:hAnsi="Arial" w:cs="Arial"/>
        </w:rPr>
      </w:pPr>
      <w:r>
        <w:rPr>
          <w:rFonts w:ascii="Arial" w:hAnsi="Arial" w:cs="Arial"/>
        </w:rPr>
        <w:t>Despite a large body of research on the topic, t</w:t>
      </w:r>
      <w:r w:rsidR="00237F83" w:rsidRPr="00521D8B">
        <w:rPr>
          <w:rFonts w:ascii="Arial" w:hAnsi="Arial" w:cs="Arial"/>
        </w:rPr>
        <w:t xml:space="preserve">he pathogenesis of </w:t>
      </w:r>
      <w:r w:rsidR="003574EA" w:rsidRPr="00CC1B0C">
        <w:rPr>
          <w:rFonts w:ascii="Arial" w:hAnsi="Arial" w:cs="Arial"/>
        </w:rPr>
        <w:t xml:space="preserve">iatrogenic </w:t>
      </w:r>
      <w:r w:rsidR="00237F83" w:rsidRPr="00521D8B">
        <w:rPr>
          <w:rFonts w:ascii="Arial" w:hAnsi="Arial" w:cs="Arial"/>
        </w:rPr>
        <w:t xml:space="preserve">ectasia is not </w:t>
      </w:r>
      <w:r w:rsidR="009A7196">
        <w:rPr>
          <w:rFonts w:ascii="Arial" w:hAnsi="Arial" w:cs="Arial"/>
        </w:rPr>
        <w:t xml:space="preserve">yet </w:t>
      </w:r>
      <w:r w:rsidR="00237F83" w:rsidRPr="00521D8B">
        <w:rPr>
          <w:rFonts w:ascii="Arial" w:hAnsi="Arial" w:cs="Arial"/>
        </w:rPr>
        <w:t xml:space="preserve">fully elucidated. Ectatic cornea </w:t>
      </w:r>
      <w:r w:rsidR="0036742E">
        <w:rPr>
          <w:rFonts w:ascii="Arial" w:hAnsi="Arial" w:cs="Arial"/>
        </w:rPr>
        <w:t xml:space="preserve">could </w:t>
      </w:r>
      <w:r w:rsidR="00475A17">
        <w:rPr>
          <w:rFonts w:ascii="Arial" w:hAnsi="Arial" w:cs="Arial"/>
        </w:rPr>
        <w:t xml:space="preserve">have </w:t>
      </w:r>
      <w:r w:rsidR="00340179">
        <w:rPr>
          <w:rFonts w:ascii="Arial" w:hAnsi="Arial" w:cs="Arial"/>
        </w:rPr>
        <w:t>develop</w:t>
      </w:r>
      <w:r w:rsidR="00475A17">
        <w:rPr>
          <w:rFonts w:ascii="Arial" w:hAnsi="Arial" w:cs="Arial"/>
        </w:rPr>
        <w:t>ed</w:t>
      </w:r>
      <w:r w:rsidR="00340179">
        <w:rPr>
          <w:rFonts w:ascii="Arial" w:hAnsi="Arial" w:cs="Arial"/>
        </w:rPr>
        <w:t xml:space="preserve"> </w:t>
      </w:r>
      <w:r w:rsidR="00237F83" w:rsidRPr="00521D8B">
        <w:rPr>
          <w:rFonts w:ascii="Arial" w:hAnsi="Arial" w:cs="Arial"/>
        </w:rPr>
        <w:t xml:space="preserve">keratoconus or </w:t>
      </w:r>
      <w:r w:rsidR="00340179">
        <w:rPr>
          <w:rFonts w:ascii="Arial" w:hAnsi="Arial" w:cs="Arial"/>
        </w:rPr>
        <w:t>ha</w:t>
      </w:r>
      <w:r w:rsidR="00E2167A">
        <w:rPr>
          <w:rFonts w:ascii="Arial" w:hAnsi="Arial" w:cs="Arial"/>
        </w:rPr>
        <w:t>d</w:t>
      </w:r>
      <w:r w:rsidR="00340179">
        <w:rPr>
          <w:rFonts w:ascii="Arial" w:hAnsi="Arial" w:cs="Arial"/>
        </w:rPr>
        <w:t xml:space="preserve"> </w:t>
      </w:r>
      <w:r w:rsidR="00237F83" w:rsidRPr="00521D8B">
        <w:rPr>
          <w:rFonts w:ascii="Arial" w:hAnsi="Arial" w:cs="Arial"/>
        </w:rPr>
        <w:t xml:space="preserve">biomechanical weakness preoperatively </w:t>
      </w:r>
      <w:r w:rsidR="00237F83" w:rsidRPr="00521D8B">
        <w:rPr>
          <w:rFonts w:ascii="Arial" w:hAnsi="Arial" w:cs="Arial"/>
        </w:rPr>
        <w:fldChar w:fldCharType="begin"/>
      </w:r>
      <w:r w:rsidR="00D36974">
        <w:rPr>
          <w:rFonts w:ascii="Arial" w:hAnsi="Arial" w:cs="Arial"/>
        </w:rPr>
        <w:instrText xml:space="preserve"> ADDIN EN.CITE &lt;EndNote&gt;&lt;Cite&gt;&lt;Author&gt;Ambrosio&lt;/Author&gt;&lt;Year&gt;2019&lt;/Year&gt;&lt;RecNum&gt;12758&lt;/RecNum&gt;&lt;DisplayText&gt;&lt;style face="superscript"&gt;3&lt;/style&gt;&lt;/DisplayText&gt;&lt;record&gt;&lt;rec-number&gt;12758&lt;/rec-number&gt;&lt;foreign-keys&gt;&lt;key app="EN" db-id="tft0wvd2mxs9rne0tzkpwr9e9dsde5r5sda9"&gt;12758&lt;/key&gt;&lt;/foreign-keys&gt;&lt;ref-type name="Journal Article"&gt;17&lt;/ref-type&gt;&lt;contributors&gt;&lt;authors&gt;&lt;author&gt;Ambrosio, R., Jr.&lt;/author&gt;&lt;/authors&gt;&lt;/contributors&gt;&lt;auth-address&gt;a Department of Ophthalmology , Instituto de Olhos Renato Ambrosio , Rio de Janeiro , Brazil.&amp;#xD;b Rio de Janeiro Corneal Tomography and Biomechanics Study Group , Rio de Janeiro , Brazil.&amp;#xD;c Department of Ophthalmology , Federal University of Sao Paulo , Sao Paulo , Brazil.&amp;#xD;d Department of Ophthalmology , Federal University of the State of Rio de Janeiro (UNIRIO) ; Rio de Janeiro , Brazil.&lt;/auth-address&gt;&lt;titles&gt;&lt;title&gt;Post-LASIK Ectasia: Twenty Years of a Conundrum&lt;/title&gt;&lt;secondary-title&gt;Semin Ophthalmol&lt;/secondary-title&gt;&lt;alt-title&gt;Seminars in ophthalmology&lt;/alt-title&gt;&lt;/titles&gt;&lt;periodical&gt;&lt;full-title&gt;Semin Ophthalmol&lt;/full-title&gt;&lt;/periodical&gt;&lt;pages&gt;66-68&lt;/pages&gt;&lt;volume&gt;34&lt;/volume&gt;&lt;number&gt;2&lt;/number&gt;&lt;keywords&gt;&lt;keyword&gt;Cornea/*pathology/surgery&lt;/keyword&gt;&lt;keyword&gt;*Corneal Diseases/diagnosis/epidemiology/etiology&lt;/keyword&gt;&lt;keyword&gt;Corneal Topography&lt;/keyword&gt;&lt;keyword&gt;Dilatation, Pathologic&lt;/keyword&gt;&lt;keyword&gt;*Forecasting&lt;/keyword&gt;&lt;keyword&gt;Humans&lt;/keyword&gt;&lt;keyword&gt;Keratomileusis, Laser In Situ/*adverse effects&lt;/keyword&gt;&lt;keyword&gt;*Postoperative Complications&lt;/keyword&gt;&lt;keyword&gt;Refraction, Ocular&lt;/keyword&gt;&lt;keyword&gt;Risk Factors&lt;/keyword&gt;&lt;/keywords&gt;&lt;dates&gt;&lt;year&gt;2019&lt;/year&gt;&lt;/dates&gt;&lt;isbn&gt;1744-5205 (Electronic)&amp;#xD;0882-0538 (Linking)&lt;/isbn&gt;&lt;accession-num&gt;30664391&lt;/accession-num&gt;&lt;urls&gt;&lt;related-urls&gt;&lt;url&gt;http://www.ncbi.nlm.nih.gov/pubmed/30664391&lt;/url&gt;&lt;/related-urls&gt;&lt;/urls&gt;&lt;electronic-resource-num&gt;10.1080/08820538.2019.1569075&lt;/electronic-resource-num&gt;&lt;/record&gt;&lt;/Cite&gt;&lt;/EndNote&gt;</w:instrText>
      </w:r>
      <w:r w:rsidR="00237F83" w:rsidRPr="00521D8B">
        <w:rPr>
          <w:rFonts w:ascii="Arial" w:hAnsi="Arial" w:cs="Arial"/>
        </w:rPr>
        <w:fldChar w:fldCharType="separate"/>
      </w:r>
      <w:r w:rsidR="00D87D0A" w:rsidRPr="00D87D0A">
        <w:rPr>
          <w:rFonts w:ascii="Arial" w:hAnsi="Arial" w:cs="Arial"/>
          <w:noProof/>
          <w:vertAlign w:val="superscript"/>
        </w:rPr>
        <w:t>3</w:t>
      </w:r>
      <w:r w:rsidR="00237F83" w:rsidRPr="00521D8B">
        <w:rPr>
          <w:rFonts w:ascii="Arial" w:hAnsi="Arial" w:cs="Arial"/>
        </w:rPr>
        <w:fldChar w:fldCharType="end"/>
      </w:r>
      <w:r w:rsidR="00237F83" w:rsidRPr="00521D8B">
        <w:rPr>
          <w:rFonts w:ascii="Arial" w:hAnsi="Arial" w:cs="Arial"/>
        </w:rPr>
        <w:t xml:space="preserve">, </w:t>
      </w:r>
      <w:r w:rsidR="00340179">
        <w:rPr>
          <w:rFonts w:ascii="Arial" w:hAnsi="Arial" w:cs="Arial"/>
        </w:rPr>
        <w:t xml:space="preserve">with the </w:t>
      </w:r>
      <w:r w:rsidR="00A43DAE">
        <w:rPr>
          <w:rFonts w:ascii="Arial" w:hAnsi="Arial" w:cs="Arial"/>
        </w:rPr>
        <w:t>loss</w:t>
      </w:r>
      <w:r w:rsidR="00A43DAE" w:rsidRPr="00521D8B">
        <w:rPr>
          <w:rFonts w:ascii="Arial" w:hAnsi="Arial" w:cs="Arial"/>
        </w:rPr>
        <w:t xml:space="preserve"> </w:t>
      </w:r>
      <w:r w:rsidR="00237F83" w:rsidRPr="00521D8B">
        <w:rPr>
          <w:rFonts w:ascii="Arial" w:hAnsi="Arial" w:cs="Arial"/>
        </w:rPr>
        <w:t xml:space="preserve">of tissue during </w:t>
      </w:r>
      <w:r w:rsidR="00A43DAE">
        <w:rPr>
          <w:rFonts w:ascii="Arial" w:hAnsi="Arial" w:cs="Arial"/>
        </w:rPr>
        <w:t>CRS</w:t>
      </w:r>
      <w:r w:rsidR="00237F83" w:rsidRPr="00521D8B">
        <w:rPr>
          <w:rFonts w:ascii="Arial" w:hAnsi="Arial" w:cs="Arial"/>
        </w:rPr>
        <w:t xml:space="preserve"> </w:t>
      </w:r>
      <w:r w:rsidR="00A43DAE">
        <w:rPr>
          <w:rFonts w:ascii="Arial" w:hAnsi="Arial" w:cs="Arial"/>
        </w:rPr>
        <w:t xml:space="preserve">further </w:t>
      </w:r>
      <w:r w:rsidR="00237F83" w:rsidRPr="00521D8B">
        <w:rPr>
          <w:rFonts w:ascii="Arial" w:hAnsi="Arial" w:cs="Arial"/>
        </w:rPr>
        <w:t>weaken</w:t>
      </w:r>
      <w:r w:rsidR="00A43DAE">
        <w:rPr>
          <w:rFonts w:ascii="Arial" w:hAnsi="Arial" w:cs="Arial"/>
        </w:rPr>
        <w:t>ing</w:t>
      </w:r>
      <w:r w:rsidR="00237F83" w:rsidRPr="00521D8B">
        <w:rPr>
          <w:rFonts w:ascii="Arial" w:hAnsi="Arial" w:cs="Arial"/>
        </w:rPr>
        <w:t xml:space="preserve"> the cornea</w:t>
      </w:r>
      <w:r w:rsidR="00C1115D" w:rsidRPr="00521D8B">
        <w:rPr>
          <w:rFonts w:ascii="Arial" w:hAnsi="Arial" w:cs="Arial"/>
        </w:rPr>
        <w:t>,</w:t>
      </w:r>
      <w:r w:rsidR="00237F83" w:rsidRPr="00521D8B">
        <w:rPr>
          <w:rFonts w:ascii="Arial" w:hAnsi="Arial" w:cs="Arial"/>
        </w:rPr>
        <w:t xml:space="preserve"> destabiliz</w:t>
      </w:r>
      <w:r w:rsidR="00A43DAE">
        <w:rPr>
          <w:rFonts w:ascii="Arial" w:hAnsi="Arial" w:cs="Arial"/>
        </w:rPr>
        <w:t>ing</w:t>
      </w:r>
      <w:r w:rsidR="00237F83" w:rsidRPr="00521D8B">
        <w:rPr>
          <w:rFonts w:ascii="Arial" w:hAnsi="Arial" w:cs="Arial"/>
        </w:rPr>
        <w:t xml:space="preserve"> its architecture, </w:t>
      </w:r>
      <w:r w:rsidR="00A43DAE">
        <w:rPr>
          <w:rFonts w:ascii="Arial" w:hAnsi="Arial" w:cs="Arial"/>
        </w:rPr>
        <w:t>and</w:t>
      </w:r>
      <w:r w:rsidR="00A43DAE" w:rsidRPr="00521D8B">
        <w:rPr>
          <w:rFonts w:ascii="Arial" w:hAnsi="Arial" w:cs="Arial"/>
        </w:rPr>
        <w:t xml:space="preserve"> </w:t>
      </w:r>
      <w:r w:rsidR="00237F83" w:rsidRPr="00521D8B">
        <w:rPr>
          <w:rFonts w:ascii="Arial" w:hAnsi="Arial" w:cs="Arial"/>
        </w:rPr>
        <w:t>precipitat</w:t>
      </w:r>
      <w:r w:rsidR="00A43DAE">
        <w:rPr>
          <w:rFonts w:ascii="Arial" w:hAnsi="Arial" w:cs="Arial"/>
        </w:rPr>
        <w:t>ing</w:t>
      </w:r>
      <w:r w:rsidR="00237F83" w:rsidRPr="00521D8B">
        <w:rPr>
          <w:rFonts w:ascii="Arial" w:hAnsi="Arial" w:cs="Arial"/>
        </w:rPr>
        <w:t xml:space="preserve"> ectasia</w:t>
      </w:r>
      <w:r w:rsidR="006F310D">
        <w:rPr>
          <w:rFonts w:ascii="Arial" w:hAnsi="Arial" w:cs="Arial"/>
        </w:rPr>
        <w:t xml:space="preserve"> </w:t>
      </w:r>
      <w:r w:rsidR="000A2CCA">
        <w:rPr>
          <w:rFonts w:ascii="Arial" w:hAnsi="Arial" w:cs="Arial"/>
        </w:rPr>
        <w:fldChar w:fldCharType="begin">
          <w:fldData xml:space="preserve">PEVuZE5vdGU+PENpdGU+PEF1dGhvcj5EYXdzb248L0F1dGhvcj48WWVhcj4yMDA4PC9ZZWFyPjxS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=
</w:fldData>
        </w:fldChar>
      </w:r>
      <w:r w:rsidR="00D36974">
        <w:rPr>
          <w:rFonts w:ascii="Arial" w:hAnsi="Arial" w:cs="Arial"/>
        </w:rPr>
        <w:instrText xml:space="preserve"> ADDIN EN.CITE </w:instrText>
      </w:r>
      <w:r w:rsidR="00D36974">
        <w:rPr>
          <w:rFonts w:ascii="Arial" w:hAnsi="Arial" w:cs="Arial"/>
        </w:rPr>
        <w:fldChar w:fldCharType="begin">
          <w:fldData xml:space="preserve">PEVuZE5vdGU+PENpdGU+PEF1dGhvcj5EYXdzb248L0F1dGhvcj48WWVhcj4yMDA4PC9ZZWFyPjxS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=
</w:fldData>
        </w:fldChar>
      </w:r>
      <w:r w:rsidR="00D36974">
        <w:rPr>
          <w:rFonts w:ascii="Arial" w:hAnsi="Arial" w:cs="Arial"/>
        </w:rPr>
        <w:instrText xml:space="preserve"> ADDIN EN.CITE.DATA </w:instrText>
      </w:r>
      <w:r w:rsidR="00D36974">
        <w:rPr>
          <w:rFonts w:ascii="Arial" w:hAnsi="Arial" w:cs="Arial"/>
        </w:rPr>
      </w:r>
      <w:r w:rsidR="00D36974">
        <w:rPr>
          <w:rFonts w:ascii="Arial" w:hAnsi="Arial" w:cs="Arial"/>
        </w:rPr>
        <w:fldChar w:fldCharType="end"/>
      </w:r>
      <w:r w:rsidR="000A2CCA">
        <w:rPr>
          <w:rFonts w:ascii="Arial" w:hAnsi="Arial" w:cs="Arial"/>
        </w:rPr>
      </w:r>
      <w:r w:rsidR="000A2CCA">
        <w:rPr>
          <w:rFonts w:ascii="Arial" w:hAnsi="Arial" w:cs="Arial"/>
        </w:rPr>
        <w:fldChar w:fldCharType="separate"/>
      </w:r>
      <w:r w:rsidR="000A2CCA" w:rsidRPr="000A2CCA">
        <w:rPr>
          <w:rFonts w:ascii="Arial" w:hAnsi="Arial" w:cs="Arial"/>
          <w:noProof/>
          <w:vertAlign w:val="superscript"/>
        </w:rPr>
        <w:t>4</w:t>
      </w:r>
      <w:r w:rsidR="000A2CCA">
        <w:rPr>
          <w:rFonts w:ascii="Arial" w:hAnsi="Arial" w:cs="Arial"/>
        </w:rPr>
        <w:fldChar w:fldCharType="end"/>
      </w:r>
      <w:r w:rsidR="00237F83" w:rsidRPr="00521D8B">
        <w:rPr>
          <w:rFonts w:ascii="Arial" w:hAnsi="Arial" w:cs="Arial"/>
        </w:rPr>
        <w:t xml:space="preserve">. </w:t>
      </w:r>
      <w:r w:rsidR="00F300FF" w:rsidRPr="00D82FC6">
        <w:rPr>
          <w:rFonts w:ascii="Arial" w:hAnsi="Arial" w:cs="Arial"/>
        </w:rPr>
        <w:t>S</w:t>
      </w:r>
      <w:r w:rsidR="00D52121" w:rsidRPr="00D82FC6">
        <w:rPr>
          <w:rFonts w:ascii="Arial" w:hAnsi="Arial" w:cs="Arial"/>
        </w:rPr>
        <w:t>everal risk factors</w:t>
      </w:r>
      <w:r w:rsidR="00E52F94" w:rsidRPr="00D82FC6">
        <w:rPr>
          <w:rFonts w:ascii="Arial" w:hAnsi="Arial" w:cs="Arial"/>
        </w:rPr>
        <w:t xml:space="preserve"> </w:t>
      </w:r>
      <w:r w:rsidR="0078433F" w:rsidRPr="00D82FC6">
        <w:rPr>
          <w:rFonts w:ascii="Arial" w:hAnsi="Arial" w:cs="Arial"/>
        </w:rPr>
        <w:t>including</w:t>
      </w:r>
      <w:r w:rsidR="00E52F94" w:rsidRPr="00D82FC6">
        <w:rPr>
          <w:rFonts w:ascii="Arial" w:hAnsi="Arial" w:cs="Arial"/>
        </w:rPr>
        <w:t xml:space="preserve"> </w:t>
      </w:r>
      <w:r w:rsidR="009E7520" w:rsidRPr="00D82FC6">
        <w:rPr>
          <w:rFonts w:ascii="Arial" w:hAnsi="Arial" w:cs="Arial"/>
        </w:rPr>
        <w:t xml:space="preserve">abnormal </w:t>
      </w:r>
      <w:r w:rsidR="00E52F94" w:rsidRPr="00D82FC6">
        <w:rPr>
          <w:rFonts w:ascii="Arial" w:hAnsi="Arial" w:cs="Arial"/>
        </w:rPr>
        <w:t xml:space="preserve">topographic pattern, </w:t>
      </w:r>
      <w:r w:rsidR="009E7520" w:rsidRPr="00D82FC6">
        <w:rPr>
          <w:rFonts w:ascii="Arial" w:hAnsi="Arial" w:cs="Arial"/>
        </w:rPr>
        <w:t xml:space="preserve">low </w:t>
      </w:r>
      <w:r w:rsidR="00E52F94" w:rsidRPr="00D82FC6">
        <w:rPr>
          <w:rFonts w:ascii="Arial" w:hAnsi="Arial" w:cs="Arial"/>
        </w:rPr>
        <w:t xml:space="preserve">residual stromal bed </w:t>
      </w:r>
      <w:r w:rsidR="00D52121" w:rsidRPr="00D82FC6">
        <w:rPr>
          <w:rFonts w:ascii="Arial" w:hAnsi="Arial" w:cs="Arial"/>
        </w:rPr>
        <w:lastRenderedPageBreak/>
        <w:t>thickness</w:t>
      </w:r>
      <w:r w:rsidR="00E52F94" w:rsidRPr="00D82FC6">
        <w:rPr>
          <w:rFonts w:ascii="Arial" w:hAnsi="Arial" w:cs="Arial"/>
        </w:rPr>
        <w:t xml:space="preserve">, </w:t>
      </w:r>
      <w:r w:rsidR="009E7520" w:rsidRPr="00D82FC6">
        <w:rPr>
          <w:rFonts w:ascii="Arial" w:hAnsi="Arial" w:cs="Arial"/>
        </w:rPr>
        <w:t xml:space="preserve">thin </w:t>
      </w:r>
      <w:r w:rsidR="00E52F94" w:rsidRPr="00D82FC6">
        <w:rPr>
          <w:rFonts w:ascii="Arial" w:hAnsi="Arial" w:cs="Arial"/>
        </w:rPr>
        <w:t xml:space="preserve">preoperative corneal thickness, </w:t>
      </w:r>
      <w:r w:rsidR="009E7520" w:rsidRPr="00D82FC6">
        <w:rPr>
          <w:rFonts w:ascii="Arial" w:hAnsi="Arial" w:cs="Arial"/>
        </w:rPr>
        <w:t xml:space="preserve">young </w:t>
      </w:r>
      <w:r w:rsidR="00D52121" w:rsidRPr="00D82FC6">
        <w:rPr>
          <w:rFonts w:ascii="Arial" w:hAnsi="Arial" w:cs="Arial"/>
        </w:rPr>
        <w:t>age</w:t>
      </w:r>
      <w:r w:rsidR="009E7520" w:rsidRPr="00D82FC6">
        <w:rPr>
          <w:rFonts w:ascii="Arial" w:hAnsi="Arial" w:cs="Arial"/>
        </w:rPr>
        <w:t>,</w:t>
      </w:r>
      <w:r w:rsidR="00E52F94" w:rsidRPr="00D82FC6">
        <w:rPr>
          <w:rFonts w:ascii="Arial" w:hAnsi="Arial" w:cs="Arial"/>
        </w:rPr>
        <w:t xml:space="preserve"> </w:t>
      </w:r>
      <w:r w:rsidR="009E7520" w:rsidRPr="00D82FC6">
        <w:rPr>
          <w:rFonts w:ascii="Arial" w:hAnsi="Arial" w:cs="Arial"/>
        </w:rPr>
        <w:t xml:space="preserve">high </w:t>
      </w:r>
      <w:r w:rsidR="00E52F94" w:rsidRPr="00D82FC6">
        <w:rPr>
          <w:rFonts w:ascii="Arial" w:hAnsi="Arial" w:cs="Arial"/>
        </w:rPr>
        <w:t xml:space="preserve">refraction </w:t>
      </w:r>
      <w:r w:rsidR="00D52121" w:rsidRPr="00D82FC6">
        <w:rPr>
          <w:rFonts w:ascii="Arial" w:hAnsi="Arial" w:cs="Arial"/>
        </w:rPr>
        <w:t>error correction</w:t>
      </w:r>
      <w:r w:rsidR="00E52F94" w:rsidRPr="00D82FC6">
        <w:rPr>
          <w:rFonts w:ascii="Arial" w:hAnsi="Arial" w:cs="Arial"/>
        </w:rPr>
        <w:t xml:space="preserve"> </w:t>
      </w:r>
      <w:r w:rsidR="009E7520" w:rsidRPr="00D82FC6">
        <w:rPr>
          <w:rFonts w:ascii="Arial" w:hAnsi="Arial" w:cs="Arial"/>
        </w:rPr>
        <w:t>and</w:t>
      </w:r>
      <w:r w:rsidR="009E7520" w:rsidRPr="00D82FC6">
        <w:t xml:space="preserve"> </w:t>
      </w:r>
      <w:r w:rsidR="009E7520" w:rsidRPr="00D82FC6">
        <w:rPr>
          <w:rFonts w:ascii="Arial" w:hAnsi="Arial" w:cs="Arial"/>
        </w:rPr>
        <w:t xml:space="preserve">percent tissue altered </w:t>
      </w:r>
      <w:r w:rsidR="00BD6602" w:rsidRPr="00D82FC6">
        <w:rPr>
          <w:rFonts w:ascii="Arial" w:hAnsi="Arial" w:cs="Arial"/>
        </w:rPr>
        <w:t xml:space="preserve">have been </w:t>
      </w:r>
      <w:r w:rsidR="00F300FF" w:rsidRPr="00D82FC6">
        <w:rPr>
          <w:rFonts w:ascii="Arial" w:hAnsi="Arial" w:cs="Arial"/>
        </w:rPr>
        <w:t xml:space="preserve">identified </w:t>
      </w:r>
      <w:r w:rsidR="00E52F94" w:rsidRPr="00D82FC6">
        <w:rPr>
          <w:rFonts w:ascii="Arial" w:hAnsi="Arial" w:cs="Arial"/>
        </w:rPr>
        <w:t xml:space="preserve">for developing </w:t>
      </w:r>
      <w:r w:rsidR="00AA138D" w:rsidRPr="00D82FC6">
        <w:rPr>
          <w:rFonts w:ascii="Arial" w:hAnsi="Arial" w:cs="Arial"/>
        </w:rPr>
        <w:t xml:space="preserve">iatrogenic </w:t>
      </w:r>
      <w:r w:rsidR="00E52F94" w:rsidRPr="00D82FC6">
        <w:rPr>
          <w:rFonts w:ascii="Arial" w:hAnsi="Arial" w:cs="Arial"/>
        </w:rPr>
        <w:t xml:space="preserve">ectasia </w:t>
      </w:r>
      <w:r w:rsidR="00D52121" w:rsidRPr="00D82FC6">
        <w:rPr>
          <w:rFonts w:ascii="Arial" w:hAnsi="Arial" w:cs="Arial"/>
        </w:rPr>
        <w:fldChar w:fldCharType="begin">
          <w:fldData xml:space="preserve">PEVuZE5vdGU+PENpdGU+PEF1dGhvcj5SYW5kbGVtYW48L0F1dGhvcj48WWVhcj4yMDA4PC9ZZWFy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=
</w:fldData>
        </w:fldChar>
      </w:r>
      <w:r w:rsidR="00D36974">
        <w:rPr>
          <w:rFonts w:ascii="Arial" w:hAnsi="Arial" w:cs="Arial"/>
        </w:rPr>
        <w:instrText xml:space="preserve"> ADDIN EN.CITE </w:instrText>
      </w:r>
      <w:r w:rsidR="00D36974">
        <w:rPr>
          <w:rFonts w:ascii="Arial" w:hAnsi="Arial" w:cs="Arial"/>
        </w:rPr>
        <w:fldChar w:fldCharType="begin">
          <w:fldData xml:space="preserve">PEVuZE5vdGU+PENpdGU+PEF1dGhvcj5SYW5kbGVtYW48L0F1dGhvcj48WWVhcj4yMDA4PC9ZZWFy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=
</w:fldData>
        </w:fldChar>
      </w:r>
      <w:r w:rsidR="00D36974">
        <w:rPr>
          <w:rFonts w:ascii="Arial" w:hAnsi="Arial" w:cs="Arial"/>
        </w:rPr>
        <w:instrText xml:space="preserve"> ADDIN EN.CITE.DATA </w:instrText>
      </w:r>
      <w:r w:rsidR="00D36974">
        <w:rPr>
          <w:rFonts w:ascii="Arial" w:hAnsi="Arial" w:cs="Arial"/>
        </w:rPr>
      </w:r>
      <w:r w:rsidR="00D36974">
        <w:rPr>
          <w:rFonts w:ascii="Arial" w:hAnsi="Arial" w:cs="Arial"/>
        </w:rPr>
        <w:fldChar w:fldCharType="end"/>
      </w:r>
      <w:r w:rsidR="00D52121" w:rsidRPr="00D82FC6">
        <w:rPr>
          <w:rFonts w:ascii="Arial" w:hAnsi="Arial" w:cs="Arial"/>
        </w:rPr>
      </w:r>
      <w:r w:rsidR="00D52121" w:rsidRPr="00D82FC6">
        <w:rPr>
          <w:rFonts w:ascii="Arial" w:hAnsi="Arial" w:cs="Arial"/>
        </w:rPr>
        <w:fldChar w:fldCharType="separate"/>
      </w:r>
      <w:r w:rsidR="009E7520" w:rsidRPr="00D82FC6">
        <w:rPr>
          <w:rFonts w:ascii="Arial" w:hAnsi="Arial" w:cs="Arial"/>
          <w:noProof/>
          <w:vertAlign w:val="superscript"/>
        </w:rPr>
        <w:t>5-7</w:t>
      </w:r>
      <w:r w:rsidR="00D52121" w:rsidRPr="00D82FC6">
        <w:rPr>
          <w:rFonts w:ascii="Arial" w:hAnsi="Arial" w:cs="Arial"/>
        </w:rPr>
        <w:fldChar w:fldCharType="end"/>
      </w:r>
      <w:r w:rsidR="00D52121" w:rsidRPr="00D82FC6">
        <w:rPr>
          <w:rFonts w:ascii="Arial" w:hAnsi="Arial" w:cs="Arial"/>
        </w:rPr>
        <w:t>.</w:t>
      </w:r>
      <w:r w:rsidR="00094C9E" w:rsidRPr="00D82FC6">
        <w:rPr>
          <w:rFonts w:ascii="Arial" w:hAnsi="Arial" w:cs="Arial"/>
        </w:rPr>
        <w:t xml:space="preserve"> </w:t>
      </w:r>
      <w:r w:rsidR="00BD6602" w:rsidRPr="00D82FC6">
        <w:rPr>
          <w:rFonts w:ascii="Arial" w:hAnsi="Arial" w:cs="Arial"/>
        </w:rPr>
        <w:t xml:space="preserve">This research and </w:t>
      </w:r>
      <w:r w:rsidR="00FD00BB" w:rsidRPr="00D82FC6">
        <w:rPr>
          <w:rFonts w:ascii="Arial" w:hAnsi="Arial" w:cs="Arial"/>
        </w:rPr>
        <w:t xml:space="preserve">the </w:t>
      </w:r>
      <w:r w:rsidR="00E9741A" w:rsidRPr="00D82FC6">
        <w:rPr>
          <w:rFonts w:ascii="Arial" w:hAnsi="Arial" w:cs="Arial"/>
        </w:rPr>
        <w:t xml:space="preserve">current </w:t>
      </w:r>
      <w:r w:rsidR="00523B51" w:rsidRPr="00D82FC6">
        <w:rPr>
          <w:rFonts w:ascii="Arial" w:hAnsi="Arial" w:cs="Arial"/>
        </w:rPr>
        <w:t>careful screening of potential candidates for refractive surgery</w:t>
      </w:r>
      <w:r w:rsidR="00BD6602" w:rsidRPr="00D82FC6">
        <w:rPr>
          <w:rFonts w:ascii="Arial" w:hAnsi="Arial" w:cs="Arial"/>
        </w:rPr>
        <w:t>,</w:t>
      </w:r>
      <w:r w:rsidR="00523B51" w:rsidRPr="00D82FC6">
        <w:rPr>
          <w:rFonts w:ascii="Arial" w:hAnsi="Arial" w:cs="Arial"/>
        </w:rPr>
        <w:t xml:space="preserve"> </w:t>
      </w:r>
      <w:r w:rsidR="00E9741A" w:rsidRPr="00D82FC6">
        <w:rPr>
          <w:rFonts w:ascii="Arial" w:hAnsi="Arial" w:cs="Arial"/>
        </w:rPr>
        <w:t xml:space="preserve">have led to </w:t>
      </w:r>
      <w:r w:rsidR="00D138F0" w:rsidRPr="00D82FC6">
        <w:rPr>
          <w:rFonts w:ascii="Arial" w:hAnsi="Arial" w:cs="Arial"/>
        </w:rPr>
        <w:t xml:space="preserve">reduced </w:t>
      </w:r>
      <w:r w:rsidR="00523B51" w:rsidRPr="00D82FC6">
        <w:rPr>
          <w:rFonts w:ascii="Arial" w:hAnsi="Arial" w:cs="Arial"/>
        </w:rPr>
        <w:t>number</w:t>
      </w:r>
      <w:r w:rsidR="00D138F0" w:rsidRPr="00D82FC6">
        <w:rPr>
          <w:rFonts w:ascii="Arial" w:hAnsi="Arial" w:cs="Arial"/>
        </w:rPr>
        <w:t>s</w:t>
      </w:r>
      <w:r w:rsidR="00523B51" w:rsidRPr="00D82FC6">
        <w:rPr>
          <w:rFonts w:ascii="Arial" w:hAnsi="Arial" w:cs="Arial"/>
        </w:rPr>
        <w:t xml:space="preserve"> of iatrogenic </w:t>
      </w:r>
      <w:r w:rsidR="005478F7" w:rsidRPr="00D82FC6">
        <w:rPr>
          <w:rFonts w:ascii="Arial" w:hAnsi="Arial" w:cs="Arial"/>
        </w:rPr>
        <w:t>kera</w:t>
      </w:r>
      <w:r w:rsidR="005478F7" w:rsidRPr="00D82FC6">
        <w:rPr>
          <w:rFonts w:ascii="Arial" w:hAnsi="Arial" w:cs="Arial" w:hint="eastAsia"/>
          <w:lang w:eastAsia="zh-CN"/>
        </w:rPr>
        <w:t>te</w:t>
      </w:r>
      <w:r w:rsidR="005478F7" w:rsidRPr="00D82FC6">
        <w:rPr>
          <w:rFonts w:ascii="Arial" w:hAnsi="Arial" w:cs="Arial"/>
        </w:rPr>
        <w:t xml:space="preserve">ctasia </w:t>
      </w:r>
      <w:r w:rsidR="00523B51" w:rsidRPr="00D82FC6">
        <w:rPr>
          <w:rFonts w:ascii="Arial" w:hAnsi="Arial" w:cs="Arial"/>
        </w:rPr>
        <w:t>cases</w:t>
      </w:r>
      <w:r w:rsidR="004B070A">
        <w:rPr>
          <w:rFonts w:ascii="Arial" w:hAnsi="Arial" w:cs="Arial"/>
        </w:rPr>
        <w:t xml:space="preserve"> *****refs*****</w:t>
      </w:r>
      <w:r w:rsidR="00523B51" w:rsidRPr="00D82FC6">
        <w:rPr>
          <w:rFonts w:ascii="Arial" w:hAnsi="Arial" w:cs="Arial"/>
        </w:rPr>
        <w:t>.</w:t>
      </w:r>
    </w:p>
    <w:p w14:paraId="46FB2ED4" w14:textId="5E390728" w:rsidR="009D48A1" w:rsidRPr="007942AE" w:rsidRDefault="00371985" w:rsidP="00725941">
      <w:pPr>
        <w:spacing w:line="480" w:lineRule="auto"/>
        <w:jc w:val="both"/>
        <w:rPr>
          <w:rFonts w:ascii="Arial" w:hAnsi="Arial" w:cs="Arial"/>
          <w:color w:val="000000" w:themeColor="text1"/>
        </w:rPr>
      </w:pPr>
      <w:r w:rsidRPr="007942AE">
        <w:rPr>
          <w:rFonts w:ascii="Arial" w:hAnsi="Arial" w:cs="Arial"/>
          <w:color w:val="000000" w:themeColor="text1"/>
        </w:rPr>
        <w:t xml:space="preserve">This review </w:t>
      </w:r>
      <w:r w:rsidR="001056AE" w:rsidRPr="007942AE">
        <w:rPr>
          <w:rFonts w:ascii="Arial" w:hAnsi="Arial" w:cs="Arial"/>
          <w:color w:val="000000" w:themeColor="text1"/>
        </w:rPr>
        <w:t xml:space="preserve">looks closely at the biomechanics of </w:t>
      </w:r>
      <w:r w:rsidR="00554B7F" w:rsidRPr="007942AE">
        <w:rPr>
          <w:rFonts w:ascii="Arial" w:hAnsi="Arial" w:cs="Arial"/>
          <w:color w:val="000000" w:themeColor="text1"/>
        </w:rPr>
        <w:t xml:space="preserve">the commonly used forms of </w:t>
      </w:r>
      <w:r w:rsidR="001056AE" w:rsidRPr="007942AE">
        <w:rPr>
          <w:rFonts w:ascii="Arial" w:hAnsi="Arial" w:cs="Arial"/>
          <w:color w:val="000000" w:themeColor="text1"/>
        </w:rPr>
        <w:t>CRS</w:t>
      </w:r>
      <w:r w:rsidR="00554B7F" w:rsidRPr="007942AE">
        <w:rPr>
          <w:rFonts w:ascii="Arial" w:hAnsi="Arial" w:cs="Arial"/>
          <w:color w:val="000000" w:themeColor="text1"/>
        </w:rPr>
        <w:t xml:space="preserve">, the </w:t>
      </w:r>
      <w:r w:rsidR="00E27D1F" w:rsidRPr="007942AE">
        <w:rPr>
          <w:rFonts w:ascii="Arial" w:hAnsi="Arial" w:cs="Arial"/>
          <w:color w:val="000000" w:themeColor="text1"/>
        </w:rPr>
        <w:t xml:space="preserve">effects on corneal </w:t>
      </w:r>
      <w:proofErr w:type="spellStart"/>
      <w:r w:rsidR="00E27D1F" w:rsidRPr="007942AE">
        <w:rPr>
          <w:rFonts w:ascii="Arial" w:hAnsi="Arial" w:cs="Arial"/>
          <w:color w:val="000000" w:themeColor="text1"/>
        </w:rPr>
        <w:t>behavior</w:t>
      </w:r>
      <w:proofErr w:type="spellEnd"/>
      <w:r w:rsidR="00E27D1F" w:rsidRPr="007942AE">
        <w:rPr>
          <w:rFonts w:ascii="Arial" w:hAnsi="Arial" w:cs="Arial"/>
          <w:color w:val="000000" w:themeColor="text1"/>
        </w:rPr>
        <w:t xml:space="preserve"> and mechanical integrity and the current methods to </w:t>
      </w:r>
      <w:r w:rsidR="00C62B87" w:rsidRPr="007942AE">
        <w:rPr>
          <w:rFonts w:ascii="Arial" w:hAnsi="Arial" w:cs="Arial"/>
          <w:color w:val="000000" w:themeColor="text1"/>
        </w:rPr>
        <w:t>estimate</w:t>
      </w:r>
      <w:r w:rsidR="006200B2" w:rsidRPr="007942AE">
        <w:rPr>
          <w:rFonts w:ascii="Arial" w:hAnsi="Arial" w:cs="Arial"/>
          <w:color w:val="000000" w:themeColor="text1"/>
        </w:rPr>
        <w:t xml:space="preserve"> corneal biomechanics</w:t>
      </w:r>
      <w:r w:rsidR="005D642D" w:rsidRPr="007942AE">
        <w:rPr>
          <w:rFonts w:ascii="Arial" w:hAnsi="Arial" w:cs="Arial"/>
          <w:color w:val="000000" w:themeColor="text1"/>
        </w:rPr>
        <w:t xml:space="preserve"> in vivo </w:t>
      </w:r>
      <w:r w:rsidR="00C62B87" w:rsidRPr="007942AE">
        <w:rPr>
          <w:rFonts w:ascii="Arial" w:hAnsi="Arial" w:cs="Arial"/>
          <w:color w:val="000000" w:themeColor="text1"/>
        </w:rPr>
        <w:t>with a view to risk-assess individual CRS patients.</w:t>
      </w:r>
    </w:p>
    <w:p w14:paraId="11E6A0C1" w14:textId="77777777" w:rsidR="00FA4F08" w:rsidRDefault="00FA4F08" w:rsidP="005160D5">
      <w:pPr>
        <w:spacing w:line="480" w:lineRule="auto"/>
        <w:jc w:val="both"/>
        <w:rPr>
          <w:rFonts w:ascii="Arial" w:hAnsi="Arial" w:cs="Arial"/>
          <w:iCs/>
        </w:rPr>
      </w:pPr>
    </w:p>
    <w:p w14:paraId="68D4AF5F" w14:textId="0476EA2E" w:rsidR="00FF4132" w:rsidRPr="00FA4F08" w:rsidRDefault="00FA4F08" w:rsidP="005160D5">
      <w:pPr>
        <w:spacing w:line="480" w:lineRule="auto"/>
        <w:jc w:val="both"/>
        <w:rPr>
          <w:rFonts w:ascii="Arial" w:hAnsi="Arial" w:cs="Arial"/>
          <w:b/>
          <w:iCs/>
        </w:rPr>
      </w:pPr>
      <w:r w:rsidRPr="00FA4F08">
        <w:rPr>
          <w:rFonts w:ascii="Arial" w:hAnsi="Arial" w:cs="Arial"/>
          <w:b/>
          <w:iCs/>
        </w:rPr>
        <w:t>Corneal biomechanics</w:t>
      </w:r>
      <w:r w:rsidR="005478F7">
        <w:rPr>
          <w:rFonts w:ascii="Arial" w:hAnsi="Arial" w:cs="Arial"/>
          <w:b/>
          <w:iCs/>
        </w:rPr>
        <w:t xml:space="preserve"> and its imaging</w:t>
      </w:r>
    </w:p>
    <w:p w14:paraId="74FC27F1" w14:textId="3677A174" w:rsidR="00F70451" w:rsidRPr="00E75E20" w:rsidRDefault="00254FA9" w:rsidP="008B4F14">
      <w:pPr>
        <w:spacing w:line="480" w:lineRule="auto"/>
        <w:jc w:val="both"/>
        <w:rPr>
          <w:rFonts w:ascii="Arial" w:hAnsi="Arial" w:cs="Arial"/>
          <w:iCs/>
        </w:rPr>
      </w:pPr>
      <w:r w:rsidRPr="00615EA2">
        <w:rPr>
          <w:rFonts w:ascii="Arial" w:hAnsi="Arial" w:cs="Arial"/>
        </w:rPr>
        <w:t>The cornea</w:t>
      </w:r>
      <w:r w:rsidR="00AE5114" w:rsidRPr="00615EA2">
        <w:rPr>
          <w:rFonts w:ascii="Arial" w:hAnsi="Arial" w:cs="Arial"/>
        </w:rPr>
        <w:t>l stroma</w:t>
      </w:r>
      <w:r w:rsidR="00644304" w:rsidRPr="00615EA2">
        <w:rPr>
          <w:rFonts w:ascii="Arial" w:hAnsi="Arial" w:cs="Arial"/>
        </w:rPr>
        <w:t>, the main load carrying layer of the cornea,</w:t>
      </w:r>
      <w:r w:rsidRPr="00615EA2">
        <w:rPr>
          <w:rFonts w:ascii="Arial" w:hAnsi="Arial" w:cs="Arial"/>
        </w:rPr>
        <w:t xml:space="preserve"> consists of more than 200 lamellae </w:t>
      </w:r>
      <w:r w:rsidR="00644304" w:rsidRPr="00615EA2">
        <w:rPr>
          <w:rFonts w:ascii="Arial" w:hAnsi="Arial" w:cs="Arial"/>
        </w:rPr>
        <w:t xml:space="preserve">of </w:t>
      </w:r>
      <w:r w:rsidR="005478F7" w:rsidRPr="00615EA2">
        <w:rPr>
          <w:rFonts w:ascii="Arial" w:hAnsi="Arial" w:cs="Arial"/>
        </w:rPr>
        <w:t>regularly arranged</w:t>
      </w:r>
      <w:r w:rsidRPr="00615EA2">
        <w:rPr>
          <w:rFonts w:ascii="Arial" w:hAnsi="Arial" w:cs="Arial"/>
        </w:rPr>
        <w:t xml:space="preserve"> collagen fibr</w:t>
      </w:r>
      <w:r w:rsidR="00644304" w:rsidRPr="00615EA2">
        <w:rPr>
          <w:rFonts w:ascii="Arial" w:hAnsi="Arial" w:cs="Arial"/>
        </w:rPr>
        <w:t>il</w:t>
      </w:r>
      <w:r w:rsidRPr="00615EA2">
        <w:rPr>
          <w:rFonts w:ascii="Arial" w:hAnsi="Arial" w:cs="Arial"/>
        </w:rPr>
        <w:t>s</w:t>
      </w:r>
      <w:r w:rsidR="00972FA6" w:rsidRPr="00615EA2">
        <w:rPr>
          <w:rFonts w:ascii="Arial" w:hAnsi="Arial" w:cs="Arial"/>
        </w:rPr>
        <w:t xml:space="preserve"> in the central region</w:t>
      </w:r>
      <w:r w:rsidR="00EB0CDA" w:rsidRPr="00615EA2">
        <w:rPr>
          <w:rFonts w:ascii="Arial" w:hAnsi="Arial" w:cs="Arial"/>
        </w:rPr>
        <w:t xml:space="preserve"> </w:t>
      </w:r>
      <w:r w:rsidR="00615EA2" w:rsidRPr="00615EA2">
        <w:rPr>
          <w:rFonts w:ascii="Arial" w:hAnsi="Arial" w:cs="Arial"/>
        </w:rPr>
        <w:fldChar w:fldCharType="begin"/>
      </w:r>
      <w:r w:rsidR="00D36974">
        <w:rPr>
          <w:rFonts w:ascii="Arial" w:hAnsi="Arial" w:cs="Arial"/>
        </w:rPr>
        <w:instrText xml:space="preserve"> ADDIN EN.CITE &lt;EndNote&gt;&lt;Cite&gt;&lt;Author&gt;Bergmanson&lt;/Author&gt;&lt;Year&gt;2005&lt;/Year&gt;&lt;RecNum&gt;12708&lt;/RecNum&gt;&lt;DisplayText&gt;&lt;style face="superscript"&gt;9&lt;/style&gt;&lt;/DisplayText&gt;&lt;record&gt;&lt;rec-number&gt;12708&lt;/rec-number&gt;&lt;foreign-keys&gt;&lt;key app="EN" db-id="tft0wvd2mxs9rne0tzkpwr9e9dsde5r5sda9"&gt;12708&lt;/key&gt;&lt;/foreign-keys&gt;&lt;ref-type name="Journal Article"&gt;17&lt;/ref-type&gt;&lt;contributors&gt;&lt;authors&gt;&lt;author&gt;Bergmanson, J. P.&lt;/author&gt;&lt;author&gt;Horne, J.&lt;/author&gt;&lt;author&gt;Doughty, M. J.&lt;/author&gt;&lt;author&gt;Garcia, M.&lt;/author&gt;&lt;author&gt;Gondo, M.&lt;/author&gt;&lt;/authors&gt;&lt;/contributors&gt;&lt;auth-address&gt;Texas Eye Research and Technology Center, University of Houston College of Optometry, Houston, TX 77204-2020, USA. JBergmanson@uh.edu&lt;/auth-address&gt;&lt;titles&gt;&lt;title&gt;Assessment of the number of lamellae in the central region of the normal human corneal stroma at the resolution of the transmission electron microscope&lt;/title&gt;&lt;secondary-title&gt;Eye Contact Lens&lt;/secondary-title&gt;&lt;/titles&gt;&lt;periodical&gt;&lt;full-title&gt;Eye Contact Lens&lt;/full-title&gt;&lt;/periodical&gt;&lt;pages&gt;281-7&lt;/pages&gt;&lt;volume&gt;31&lt;/volume&gt;&lt;number&gt;6&lt;/number&gt;&lt;keywords&gt;&lt;keyword&gt;Adult&lt;/keyword&gt;&lt;keyword&gt;Aged&lt;/keyword&gt;&lt;keyword&gt;Aged, 80 and over&lt;/keyword&gt;&lt;keyword&gt;Collagen/*ultrastructure&lt;/keyword&gt;&lt;keyword&gt;Corneal Stroma/*ultrastructure&lt;/keyword&gt;&lt;keyword&gt;Corneal Transplantation&lt;/keyword&gt;&lt;keyword&gt;Eye Banks&lt;/keyword&gt;&lt;keyword&gt;Humans&lt;/keyword&gt;&lt;keyword&gt;*Microscopy, Electron, Transmission&lt;/keyword&gt;&lt;keyword&gt;Middle Aged&lt;/keyword&gt;&lt;keyword&gt;Observer Variation&lt;/keyword&gt;&lt;/keywords&gt;&lt;dates&gt;&lt;year&gt;2005&lt;/year&gt;&lt;pub-dates&gt;&lt;date&gt;Nov&lt;/date&gt;&lt;/pub-dates&gt;&lt;/dates&gt;&lt;isbn&gt;1542-2321 (Print)&amp;#xD;1542-2321 (Linking)&lt;/isbn&gt;&lt;accession-num&gt;16284509&lt;/accession-num&gt;&lt;urls&gt;&lt;related-urls&gt;&lt;url&gt;https://www.ncbi.nlm.nih.gov/pubmed/16284509&lt;/url&gt;&lt;/related-urls&gt;&lt;/urls&gt;&lt;electronic-resource-num&gt;10.1097/01.icl.0000165280.94927.0d&lt;/electronic-resource-num&gt;&lt;/record&gt;&lt;/Cite&gt;&lt;/EndNote&gt;</w:instrText>
      </w:r>
      <w:r w:rsidR="00615EA2" w:rsidRPr="00615EA2">
        <w:rPr>
          <w:rFonts w:ascii="Arial" w:hAnsi="Arial" w:cs="Arial"/>
        </w:rPr>
        <w:fldChar w:fldCharType="separate"/>
      </w:r>
      <w:r w:rsidR="00615EA2" w:rsidRPr="00615EA2">
        <w:rPr>
          <w:rFonts w:ascii="Arial" w:hAnsi="Arial" w:cs="Arial"/>
          <w:noProof/>
          <w:vertAlign w:val="superscript"/>
        </w:rPr>
        <w:t>9</w:t>
      </w:r>
      <w:r w:rsidR="00615EA2" w:rsidRPr="00615EA2">
        <w:rPr>
          <w:rFonts w:ascii="Arial" w:hAnsi="Arial" w:cs="Arial"/>
        </w:rPr>
        <w:fldChar w:fldCharType="end"/>
      </w:r>
      <w:r w:rsidR="00972FA6" w:rsidRPr="00615EA2">
        <w:rPr>
          <w:rFonts w:ascii="Arial" w:hAnsi="Arial" w:cs="Arial"/>
        </w:rPr>
        <w:t xml:space="preserve">. The lamella number and their </w:t>
      </w:r>
      <w:r w:rsidRPr="00615EA2">
        <w:rPr>
          <w:rFonts w:ascii="Arial" w:hAnsi="Arial" w:cs="Arial"/>
        </w:rPr>
        <w:t xml:space="preserve">interweaving </w:t>
      </w:r>
      <w:r w:rsidR="001A008D" w:rsidRPr="00615EA2">
        <w:rPr>
          <w:rFonts w:ascii="Arial" w:hAnsi="Arial" w:cs="Arial"/>
        </w:rPr>
        <w:t>increase towards the periphery</w:t>
      </w:r>
      <w:r w:rsidR="008B4F14" w:rsidRPr="00615EA2">
        <w:rPr>
          <w:rFonts w:ascii="Arial" w:hAnsi="Arial" w:cs="Arial"/>
        </w:rPr>
        <w:t>, providing the</w:t>
      </w:r>
      <w:r w:rsidR="008B4F14">
        <w:rPr>
          <w:rFonts w:ascii="Arial" w:hAnsi="Arial" w:cs="Arial"/>
          <w:color w:val="FF0000"/>
        </w:rPr>
        <w:t xml:space="preserve"> </w:t>
      </w:r>
      <w:r w:rsidR="000D223D">
        <w:rPr>
          <w:rFonts w:ascii="Arial" w:hAnsi="Arial" w:cs="Arial"/>
          <w:iCs/>
          <w:lang w:eastAsia="zh-CN"/>
        </w:rPr>
        <w:t>c</w:t>
      </w:r>
      <w:r w:rsidR="000D223D" w:rsidRPr="000D223D">
        <w:rPr>
          <w:rFonts w:ascii="Arial" w:hAnsi="Arial" w:cs="Arial"/>
          <w:iCs/>
          <w:lang w:eastAsia="zh-CN"/>
        </w:rPr>
        <w:t xml:space="preserve">ornea </w:t>
      </w:r>
      <w:r w:rsidR="008B4F14">
        <w:rPr>
          <w:rFonts w:ascii="Arial" w:hAnsi="Arial" w:cs="Arial"/>
          <w:iCs/>
          <w:lang w:eastAsia="zh-CN"/>
        </w:rPr>
        <w:t>with</w:t>
      </w:r>
      <w:r w:rsidR="008B4F14" w:rsidRPr="000D223D">
        <w:rPr>
          <w:rFonts w:ascii="Arial" w:hAnsi="Arial" w:cs="Arial"/>
          <w:iCs/>
          <w:lang w:eastAsia="zh-CN"/>
        </w:rPr>
        <w:t xml:space="preserve"> </w:t>
      </w:r>
      <w:r w:rsidR="000D223D" w:rsidRPr="000D223D">
        <w:rPr>
          <w:rFonts w:ascii="Arial" w:hAnsi="Arial" w:cs="Arial"/>
          <w:iCs/>
          <w:lang w:eastAsia="zh-CN"/>
        </w:rPr>
        <w:t>a delicate and complex</w:t>
      </w:r>
      <w:r w:rsidR="000D223D">
        <w:rPr>
          <w:rFonts w:ascii="Arial" w:hAnsi="Arial" w:cs="Arial"/>
          <w:iCs/>
          <w:lang w:eastAsia="zh-CN"/>
        </w:rPr>
        <w:t xml:space="preserve"> </w:t>
      </w:r>
      <w:r w:rsidR="000D223D" w:rsidRPr="000D223D">
        <w:rPr>
          <w:rFonts w:ascii="Arial" w:hAnsi="Arial" w:cs="Arial"/>
          <w:iCs/>
          <w:lang w:eastAsia="zh-CN"/>
        </w:rPr>
        <w:t xml:space="preserve">balance between </w:t>
      </w:r>
      <w:r w:rsidR="00AB262C">
        <w:rPr>
          <w:rFonts w:ascii="Arial" w:hAnsi="Arial" w:cs="Arial"/>
          <w:iCs/>
          <w:lang w:eastAsia="zh-CN"/>
        </w:rPr>
        <w:t xml:space="preserve">its </w:t>
      </w:r>
      <w:r w:rsidR="000D223D" w:rsidRPr="000D223D">
        <w:rPr>
          <w:rFonts w:ascii="Arial" w:hAnsi="Arial" w:cs="Arial"/>
          <w:iCs/>
          <w:lang w:eastAsia="zh-CN"/>
        </w:rPr>
        <w:t>stiffness</w:t>
      </w:r>
      <w:r w:rsidR="00AB262C">
        <w:rPr>
          <w:rFonts w:ascii="Arial" w:hAnsi="Arial" w:cs="Arial"/>
          <w:iCs/>
          <w:lang w:eastAsia="zh-CN"/>
        </w:rPr>
        <w:t xml:space="preserve"> and </w:t>
      </w:r>
      <w:r w:rsidR="00DD5784">
        <w:rPr>
          <w:rFonts w:ascii="Arial" w:hAnsi="Arial" w:cs="Arial"/>
          <w:iCs/>
          <w:lang w:eastAsia="zh-CN"/>
        </w:rPr>
        <w:t xml:space="preserve">the </w:t>
      </w:r>
      <w:r w:rsidR="00EB329E">
        <w:rPr>
          <w:rFonts w:ascii="Arial" w:hAnsi="Arial" w:cs="Arial"/>
          <w:iCs/>
          <w:lang w:eastAsia="zh-CN"/>
        </w:rPr>
        <w:t xml:space="preserve">loads it is subjected to </w:t>
      </w:r>
      <w:r w:rsidR="00EB0CDA">
        <w:rPr>
          <w:rFonts w:ascii="Arial" w:hAnsi="Arial" w:cs="Arial"/>
          <w:iCs/>
          <w:lang w:eastAsia="zh-CN"/>
        </w:rPr>
        <w:t xml:space="preserve">such as </w:t>
      </w:r>
      <w:r w:rsidR="00F90CB3">
        <w:rPr>
          <w:rFonts w:ascii="Arial" w:hAnsi="Arial" w:cs="Arial"/>
          <w:iCs/>
          <w:lang w:eastAsia="zh-CN"/>
        </w:rPr>
        <w:t xml:space="preserve">the </w:t>
      </w:r>
      <w:r w:rsidR="00DC185D">
        <w:rPr>
          <w:rFonts w:ascii="Arial" w:hAnsi="Arial" w:cs="Arial"/>
          <w:iCs/>
          <w:lang w:eastAsia="zh-CN"/>
        </w:rPr>
        <w:t xml:space="preserve">intraocular pressure (IOP) and </w:t>
      </w:r>
      <w:r w:rsidR="00F90CB3">
        <w:rPr>
          <w:rFonts w:ascii="Arial" w:hAnsi="Arial" w:cs="Arial"/>
          <w:iCs/>
          <w:lang w:eastAsia="zh-CN"/>
        </w:rPr>
        <w:t xml:space="preserve">the </w:t>
      </w:r>
      <w:r w:rsidR="00DC185D">
        <w:rPr>
          <w:rFonts w:ascii="Arial" w:hAnsi="Arial" w:cs="Arial"/>
          <w:iCs/>
          <w:lang w:eastAsia="zh-CN"/>
        </w:rPr>
        <w:t xml:space="preserve">eyelid </w:t>
      </w:r>
      <w:r w:rsidR="00DC185D" w:rsidRPr="007942AE">
        <w:rPr>
          <w:rFonts w:ascii="Arial" w:hAnsi="Arial" w:cs="Arial"/>
          <w:iCs/>
          <w:color w:val="000000" w:themeColor="text1"/>
          <w:lang w:eastAsia="zh-CN"/>
        </w:rPr>
        <w:t>pressure</w:t>
      </w:r>
      <w:r w:rsidR="00EB0CDA" w:rsidRPr="007942AE">
        <w:rPr>
          <w:rFonts w:ascii="Arial" w:hAnsi="Arial" w:cs="Arial"/>
          <w:iCs/>
          <w:color w:val="000000" w:themeColor="text1"/>
          <w:lang w:eastAsia="zh-CN"/>
        </w:rPr>
        <w:t xml:space="preserve"> *****refs*****</w:t>
      </w:r>
      <w:r w:rsidR="002B7574" w:rsidRPr="007942AE">
        <w:rPr>
          <w:rFonts w:ascii="Arial" w:hAnsi="Arial" w:cs="Arial"/>
          <w:iCs/>
          <w:color w:val="000000" w:themeColor="text1"/>
          <w:lang w:eastAsia="zh-CN"/>
        </w:rPr>
        <w:t xml:space="preserve"> 1</w:t>
      </w:r>
      <w:r w:rsidR="000D223D" w:rsidRPr="007942AE">
        <w:rPr>
          <w:rFonts w:ascii="Arial" w:hAnsi="Arial" w:cs="Arial"/>
          <w:iCs/>
          <w:color w:val="000000" w:themeColor="text1"/>
          <w:lang w:eastAsia="zh-CN"/>
        </w:rPr>
        <w:t xml:space="preserve">. </w:t>
      </w:r>
      <w:r w:rsidR="00483BF4" w:rsidRPr="007942AE">
        <w:rPr>
          <w:rFonts w:ascii="Arial" w:hAnsi="Arial" w:cs="Arial"/>
          <w:iCs/>
          <w:color w:val="000000" w:themeColor="text1"/>
          <w:lang w:eastAsia="zh-CN"/>
        </w:rPr>
        <w:t xml:space="preserve">With </w:t>
      </w:r>
      <w:r w:rsidR="00483BF4" w:rsidRPr="00483BF4">
        <w:rPr>
          <w:rFonts w:ascii="Arial" w:hAnsi="Arial" w:cs="Arial"/>
          <w:iCs/>
          <w:lang w:eastAsia="zh-CN"/>
        </w:rPr>
        <w:t>the disruption of the collagen network</w:t>
      </w:r>
      <w:r w:rsidR="000D223D">
        <w:rPr>
          <w:rFonts w:ascii="Arial" w:hAnsi="Arial" w:cs="Arial"/>
          <w:iCs/>
          <w:lang w:eastAsia="zh-CN"/>
        </w:rPr>
        <w:t xml:space="preserve"> </w:t>
      </w:r>
      <w:r w:rsidR="00036D39">
        <w:rPr>
          <w:rFonts w:ascii="Arial" w:hAnsi="Arial" w:cs="Arial"/>
          <w:iCs/>
          <w:lang w:eastAsia="zh-CN"/>
        </w:rPr>
        <w:t xml:space="preserve">caused by </w:t>
      </w:r>
      <w:r w:rsidR="000D223D">
        <w:rPr>
          <w:rFonts w:ascii="Arial" w:hAnsi="Arial" w:cs="Arial"/>
          <w:iCs/>
          <w:lang w:eastAsia="zh-CN"/>
        </w:rPr>
        <w:t>CRS</w:t>
      </w:r>
      <w:r w:rsidR="00483BF4" w:rsidRPr="00483BF4">
        <w:rPr>
          <w:rFonts w:ascii="Arial" w:hAnsi="Arial" w:cs="Arial"/>
          <w:iCs/>
          <w:lang w:eastAsia="zh-CN"/>
        </w:rPr>
        <w:t xml:space="preserve">, </w:t>
      </w:r>
      <w:r w:rsidR="00666F71">
        <w:rPr>
          <w:rFonts w:ascii="Arial" w:hAnsi="Arial" w:cs="Arial"/>
          <w:iCs/>
          <w:lang w:eastAsia="zh-CN"/>
        </w:rPr>
        <w:t xml:space="preserve">resulting from </w:t>
      </w:r>
      <w:r w:rsidR="002913AA">
        <w:rPr>
          <w:rFonts w:ascii="Arial" w:hAnsi="Arial" w:cs="Arial"/>
          <w:iCs/>
          <w:lang w:eastAsia="zh-CN"/>
        </w:rPr>
        <w:t xml:space="preserve">the loss of tissue </w:t>
      </w:r>
      <w:r w:rsidR="00CA452C">
        <w:rPr>
          <w:rFonts w:ascii="Arial" w:hAnsi="Arial" w:cs="Arial"/>
          <w:iCs/>
          <w:lang w:eastAsia="zh-CN"/>
        </w:rPr>
        <w:t xml:space="preserve">due to ablation and the separation of the flap and cap </w:t>
      </w:r>
      <w:r w:rsidR="00E74FE2">
        <w:rPr>
          <w:rFonts w:ascii="Arial" w:hAnsi="Arial" w:cs="Arial"/>
          <w:iCs/>
          <w:lang w:eastAsia="zh-CN"/>
        </w:rPr>
        <w:t>(</w:t>
      </w:r>
      <w:r w:rsidR="00CA452C">
        <w:rPr>
          <w:rFonts w:ascii="Arial" w:hAnsi="Arial" w:cs="Arial"/>
          <w:iCs/>
          <w:lang w:eastAsia="zh-CN"/>
        </w:rPr>
        <w:t>in LASIK and SMILE, respectively</w:t>
      </w:r>
      <w:r w:rsidR="00E74FE2">
        <w:rPr>
          <w:rFonts w:ascii="Arial" w:hAnsi="Arial" w:cs="Arial"/>
          <w:iCs/>
          <w:lang w:eastAsia="zh-CN"/>
        </w:rPr>
        <w:t>)</w:t>
      </w:r>
      <w:r w:rsidR="00CA452C">
        <w:rPr>
          <w:rFonts w:ascii="Arial" w:hAnsi="Arial" w:cs="Arial"/>
          <w:iCs/>
          <w:lang w:eastAsia="zh-CN"/>
        </w:rPr>
        <w:t xml:space="preserve">, </w:t>
      </w:r>
      <w:r w:rsidR="00E74FE2">
        <w:rPr>
          <w:rFonts w:ascii="Arial" w:hAnsi="Arial" w:cs="Arial"/>
          <w:iCs/>
          <w:lang w:eastAsia="zh-CN"/>
        </w:rPr>
        <w:t xml:space="preserve">this </w:t>
      </w:r>
      <w:r w:rsidR="000D223D">
        <w:rPr>
          <w:rFonts w:ascii="Arial" w:hAnsi="Arial" w:cs="Arial"/>
          <w:iCs/>
          <w:lang w:eastAsia="zh-CN"/>
        </w:rPr>
        <w:t xml:space="preserve">balance </w:t>
      </w:r>
      <w:r w:rsidR="00175699">
        <w:rPr>
          <w:rFonts w:ascii="Arial" w:hAnsi="Arial" w:cs="Arial"/>
          <w:iCs/>
          <w:lang w:eastAsia="zh-CN"/>
        </w:rPr>
        <w:t xml:space="preserve">may be compromised. As a result, </w:t>
      </w:r>
      <w:r w:rsidR="008438F2">
        <w:rPr>
          <w:rFonts w:ascii="Arial" w:hAnsi="Arial" w:cs="Arial"/>
          <w:iCs/>
          <w:lang w:eastAsia="zh-CN"/>
        </w:rPr>
        <w:t>IOP</w:t>
      </w:r>
      <w:r w:rsidR="00483BF4" w:rsidRPr="00483BF4">
        <w:rPr>
          <w:rFonts w:ascii="Arial" w:hAnsi="Arial" w:cs="Arial"/>
          <w:iCs/>
          <w:lang w:eastAsia="zh-CN"/>
        </w:rPr>
        <w:t>-related stress</w:t>
      </w:r>
      <w:r w:rsidR="00175699">
        <w:rPr>
          <w:rFonts w:ascii="Arial" w:hAnsi="Arial" w:cs="Arial"/>
          <w:iCs/>
          <w:lang w:eastAsia="zh-CN"/>
        </w:rPr>
        <w:t>es</w:t>
      </w:r>
      <w:r w:rsidR="00483BF4" w:rsidRPr="00483BF4">
        <w:rPr>
          <w:rFonts w:ascii="Arial" w:hAnsi="Arial" w:cs="Arial"/>
          <w:iCs/>
          <w:lang w:eastAsia="zh-CN"/>
        </w:rPr>
        <w:t xml:space="preserve"> </w:t>
      </w:r>
      <w:r w:rsidR="00175699">
        <w:rPr>
          <w:rFonts w:ascii="Arial" w:hAnsi="Arial" w:cs="Arial"/>
          <w:iCs/>
          <w:lang w:eastAsia="zh-CN"/>
        </w:rPr>
        <w:t xml:space="preserve">may </w:t>
      </w:r>
      <w:r w:rsidR="00483BF4" w:rsidRPr="00483BF4">
        <w:rPr>
          <w:rFonts w:ascii="Arial" w:hAnsi="Arial" w:cs="Arial"/>
          <w:iCs/>
          <w:lang w:eastAsia="zh-CN"/>
        </w:rPr>
        <w:t xml:space="preserve">cause </w:t>
      </w:r>
      <w:r w:rsidR="00175699">
        <w:rPr>
          <w:rFonts w:ascii="Arial" w:hAnsi="Arial" w:cs="Arial"/>
          <w:iCs/>
          <w:lang w:eastAsia="zh-CN"/>
        </w:rPr>
        <w:t>the</w:t>
      </w:r>
      <w:r w:rsidR="00483BF4" w:rsidRPr="00483BF4">
        <w:rPr>
          <w:rFonts w:ascii="Arial" w:hAnsi="Arial" w:cs="Arial"/>
          <w:iCs/>
          <w:lang w:eastAsia="zh-CN"/>
        </w:rPr>
        <w:t xml:space="preserve"> cornea to </w:t>
      </w:r>
      <w:r w:rsidR="00763013">
        <w:rPr>
          <w:rFonts w:ascii="Arial" w:hAnsi="Arial" w:cs="Arial"/>
          <w:iCs/>
          <w:lang w:eastAsia="zh-CN"/>
        </w:rPr>
        <w:t xml:space="preserve">thin, </w:t>
      </w:r>
      <w:r w:rsidR="00483BF4" w:rsidRPr="00483BF4">
        <w:rPr>
          <w:rFonts w:ascii="Arial" w:hAnsi="Arial" w:cs="Arial"/>
          <w:iCs/>
          <w:lang w:eastAsia="zh-CN"/>
        </w:rPr>
        <w:t>bulge and become progressively conical</w:t>
      </w:r>
      <w:r w:rsidR="0087769F">
        <w:rPr>
          <w:rFonts w:ascii="Arial" w:hAnsi="Arial" w:cs="Arial"/>
          <w:iCs/>
          <w:lang w:eastAsia="zh-CN"/>
        </w:rPr>
        <w:t xml:space="preserve"> </w:t>
      </w:r>
      <w:r w:rsidR="002A41CF">
        <w:rPr>
          <w:rFonts w:ascii="Arial" w:hAnsi="Arial" w:cs="Arial"/>
          <w:iCs/>
          <w:lang w:eastAsia="zh-CN"/>
        </w:rPr>
        <w:fldChar w:fldCharType="begin">
          <w:fldData xml:space="preserve">PEVuZE5vdGU+PENpdGU+PEF1dGhvcj5Ub3NoaW5vPC9BdXRob3I+PFllYXI+MjAwNTwvWWVhcj48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</w:fldData>
        </w:fldChar>
      </w:r>
      <w:r w:rsidR="002A41CF">
        <w:rPr>
          <w:rFonts w:ascii="Arial" w:hAnsi="Arial" w:cs="Arial"/>
          <w:iCs/>
          <w:lang w:eastAsia="zh-CN"/>
        </w:rPr>
        <w:instrText xml:space="preserve"> ADDIN EN.CITE </w:instrText>
      </w:r>
      <w:r w:rsidR="002A41CF">
        <w:rPr>
          <w:rFonts w:ascii="Arial" w:hAnsi="Arial" w:cs="Arial"/>
          <w:iCs/>
          <w:lang w:eastAsia="zh-CN"/>
        </w:rPr>
        <w:fldChar w:fldCharType="begin">
          <w:fldData xml:space="preserve">PEVuZE5vdGU+PENpdGU+PEF1dGhvcj5Ub3NoaW5vPC9BdXRob3I+PFllYXI+MjAwNTwvWWVhcj48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</w:fldData>
        </w:fldChar>
      </w:r>
      <w:r w:rsidR="002A41CF">
        <w:rPr>
          <w:rFonts w:ascii="Arial" w:hAnsi="Arial" w:cs="Arial"/>
          <w:iCs/>
          <w:lang w:eastAsia="zh-CN"/>
        </w:rPr>
        <w:instrText xml:space="preserve"> ADDIN EN.CITE.DATA </w:instrText>
      </w:r>
      <w:r w:rsidR="002A41CF">
        <w:rPr>
          <w:rFonts w:ascii="Arial" w:hAnsi="Arial" w:cs="Arial"/>
          <w:iCs/>
          <w:lang w:eastAsia="zh-CN"/>
        </w:rPr>
      </w:r>
      <w:r w:rsidR="002A41CF">
        <w:rPr>
          <w:rFonts w:ascii="Arial" w:hAnsi="Arial" w:cs="Arial"/>
          <w:iCs/>
          <w:lang w:eastAsia="zh-CN"/>
        </w:rPr>
        <w:fldChar w:fldCharType="end"/>
      </w:r>
      <w:r w:rsidR="002A41CF">
        <w:rPr>
          <w:rFonts w:ascii="Arial" w:hAnsi="Arial" w:cs="Arial"/>
          <w:iCs/>
          <w:lang w:eastAsia="zh-CN"/>
        </w:rPr>
      </w:r>
      <w:r w:rsidR="002A41CF">
        <w:rPr>
          <w:rFonts w:ascii="Arial" w:hAnsi="Arial" w:cs="Arial"/>
          <w:iCs/>
          <w:lang w:eastAsia="zh-CN"/>
        </w:rPr>
        <w:fldChar w:fldCharType="separate"/>
      </w:r>
      <w:r w:rsidR="002A41CF" w:rsidRPr="002A41CF">
        <w:rPr>
          <w:rFonts w:ascii="Arial" w:hAnsi="Arial" w:cs="Arial"/>
          <w:iCs/>
          <w:noProof/>
          <w:vertAlign w:val="superscript"/>
          <w:lang w:eastAsia="zh-CN"/>
        </w:rPr>
        <w:t>10</w:t>
      </w:r>
      <w:r w:rsidR="002A41CF">
        <w:rPr>
          <w:rFonts w:ascii="Arial" w:hAnsi="Arial" w:cs="Arial"/>
          <w:iCs/>
          <w:lang w:eastAsia="zh-CN"/>
        </w:rPr>
        <w:fldChar w:fldCharType="end"/>
      </w:r>
      <w:r w:rsidR="00483BF4" w:rsidRPr="00483BF4">
        <w:rPr>
          <w:rFonts w:ascii="Arial" w:hAnsi="Arial" w:cs="Arial"/>
          <w:iCs/>
          <w:lang w:eastAsia="zh-CN"/>
        </w:rPr>
        <w:t xml:space="preserve">. </w:t>
      </w:r>
      <w:r w:rsidR="007C027C">
        <w:rPr>
          <w:rFonts w:ascii="Arial" w:hAnsi="Arial" w:cs="Arial"/>
          <w:iCs/>
          <w:lang w:eastAsia="zh-CN"/>
        </w:rPr>
        <w:t>These geometrical changes</w:t>
      </w:r>
      <w:r w:rsidR="0004531D">
        <w:rPr>
          <w:rFonts w:ascii="Arial" w:hAnsi="Arial" w:cs="Arial"/>
          <w:iCs/>
          <w:lang w:eastAsia="zh-CN"/>
        </w:rPr>
        <w:t xml:space="preserve">, which signify the development of </w:t>
      </w:r>
      <w:r w:rsidR="009B32F5">
        <w:rPr>
          <w:rFonts w:ascii="Arial" w:hAnsi="Arial" w:cs="Arial"/>
          <w:iCs/>
          <w:lang w:eastAsia="zh-CN"/>
        </w:rPr>
        <w:t>iatrogenic keratectasia</w:t>
      </w:r>
      <w:r w:rsidR="00E2279A">
        <w:rPr>
          <w:rFonts w:ascii="Arial" w:hAnsi="Arial" w:cs="Arial"/>
          <w:iCs/>
          <w:lang w:eastAsia="zh-CN"/>
        </w:rPr>
        <w:t xml:space="preserve">, have </w:t>
      </w:r>
      <w:r w:rsidR="00952959">
        <w:rPr>
          <w:rFonts w:ascii="Arial" w:hAnsi="Arial" w:cs="Arial"/>
          <w:iCs/>
          <w:lang w:eastAsia="zh-CN"/>
        </w:rPr>
        <w:lastRenderedPageBreak/>
        <w:t>made tomography devices essential to detect the condition</w:t>
      </w:r>
      <w:r w:rsidR="00932828">
        <w:rPr>
          <w:rFonts w:ascii="Arial" w:hAnsi="Arial" w:cs="Arial"/>
          <w:iCs/>
          <w:lang w:eastAsia="zh-CN"/>
        </w:rPr>
        <w:t xml:space="preserve"> through their </w:t>
      </w:r>
      <w:r w:rsidR="004B35C5">
        <w:rPr>
          <w:rFonts w:ascii="Arial" w:hAnsi="Arial" w:cs="Arial"/>
        </w:rPr>
        <w:t xml:space="preserve">elevation, </w:t>
      </w:r>
      <w:r w:rsidR="004B35C5" w:rsidRPr="00393A54">
        <w:rPr>
          <w:rFonts w:ascii="Arial" w:hAnsi="Arial" w:cs="Arial"/>
        </w:rPr>
        <w:t xml:space="preserve">thickness and curvature </w:t>
      </w:r>
      <w:r w:rsidR="004B35C5">
        <w:rPr>
          <w:rFonts w:ascii="Arial" w:hAnsi="Arial" w:cs="Arial"/>
        </w:rPr>
        <w:t xml:space="preserve">maps </w:t>
      </w:r>
      <w:r w:rsidR="00483BF4" w:rsidRPr="001528EB">
        <w:rPr>
          <w:rFonts w:ascii="Arial" w:eastAsia="SimSun" w:hAnsi="Arial" w:cs="Arial"/>
          <w:lang w:eastAsia="zh-CN"/>
        </w:rPr>
        <w:fldChar w:fldCharType="begin"/>
      </w:r>
      <w:r w:rsidR="002A41CF">
        <w:rPr>
          <w:rFonts w:ascii="Arial" w:eastAsia="SimSun" w:hAnsi="Arial" w:cs="Arial"/>
          <w:lang w:eastAsia="zh-CN"/>
        </w:rPr>
        <w:instrText xml:space="preserve"> ADDIN EN.CITE &lt;EndNote&gt;&lt;Cite&gt;&lt;Author&gt;Pinero&lt;/Author&gt;&lt;Year&gt;2012&lt;/Year&gt;&lt;RecNum&gt;6716&lt;/RecNum&gt;&lt;DisplayText&gt;&lt;style face="superscript"&gt;11&lt;/style&gt;&lt;/DisplayText&gt;&lt;record&gt;&lt;rec-number&gt;6716&lt;/rec-number&gt;&lt;foreign-keys&gt;&lt;key app="EN" db-id="tft0wvd2mxs9rne0tzkpwr9e9dsde5r5sda9"&gt;6716&lt;/key&gt;&lt;/foreign-keys&gt;&lt;ref-type name="Journal Article"&gt;17&lt;/ref-type&gt;&lt;contributors&gt;&lt;authors&gt;&lt;author&gt;Pinero, D. P.&lt;/author&gt;&lt;author&gt;Nieto, J. C.&lt;/author&gt;&lt;author&gt;Lopez-Miguel, A.&lt;/author&gt;&lt;/authors&gt;&lt;/contributors&gt;&lt;auth-address&gt;Department of Ophthalmology, Oftalmar, Hospital Internacional Medimar, Alicante, Spain. david.pinyero@ua.es&lt;/auth-address&gt;&lt;titles&gt;&lt;title&gt;Characterization of corneal structure in keratoconus&lt;/title&gt;&lt;secondary-title&gt;J Cataract Refract Surg&lt;/secondary-title&gt;&lt;alt-title&gt;Journal of cataract and refractive surgery&lt;/alt-title&gt;&lt;/titles&gt;&lt;periodical&gt;&lt;full-title&gt;J Cataract Refract Surg&lt;/full-title&gt;&lt;/periodical&gt;&lt;alt-periodical&gt;&lt;full-title&gt;Journal of Cataract and Refractive Surgery&lt;/full-title&gt;&lt;abbr-1&gt;J Cataract Refr Surg&lt;/abbr-1&gt;&lt;/alt-periodical&gt;&lt;pages&gt;2167-83&lt;/pages&gt;&lt;volume&gt;38&lt;/volume&gt;&lt;number&gt;12&lt;/number&gt;&lt;edition&gt;2012/12/01&lt;/edition&gt;&lt;keywords&gt;&lt;keyword&gt;Cornea/*pathology&lt;/keyword&gt;&lt;keyword&gt;*Corneal Pachymetry&lt;/keyword&gt;&lt;keyword&gt;*Corneal Topography&lt;/keyword&gt;&lt;keyword&gt;Humans&lt;/keyword&gt;&lt;keyword&gt;Keratoconus/classification/*diagnosis&lt;/keyword&gt;&lt;/keywords&gt;&lt;dates&gt;&lt;year&gt;2012&lt;/year&gt;&lt;pub-dates&gt;&lt;date&gt;Dec&lt;/date&gt;&lt;/pub-dates&gt;&lt;/dates&gt;&lt;isbn&gt;1873-4502 (Electronic)&amp;#xD;0886-3350 (Linking)&lt;/isbn&gt;&lt;accession-num&gt;23195256&lt;/accession-num&gt;&lt;work-type&gt;Review&lt;/work-type&gt;&lt;urls&gt;&lt;related-urls&gt;&lt;url&gt;http://www.ncbi.nlm.nih.gov/pubmed/23195256&lt;/url&gt;&lt;/related-urls&gt;&lt;/urls&gt;&lt;electronic-resource-num&gt;10.1016/j.jcrs.2012.10.022&lt;/electronic-resource-num&gt;&lt;language&gt;eng&lt;/language&gt;&lt;/record&gt;&lt;/Cite&gt;&lt;/EndNote&gt;</w:instrText>
      </w:r>
      <w:r w:rsidR="00483BF4" w:rsidRPr="001528EB">
        <w:rPr>
          <w:rFonts w:ascii="Arial" w:eastAsia="SimSun" w:hAnsi="Arial" w:cs="Arial"/>
          <w:lang w:eastAsia="zh-CN"/>
        </w:rPr>
        <w:fldChar w:fldCharType="separate"/>
      </w:r>
      <w:r w:rsidR="002A41CF" w:rsidRPr="002A41CF">
        <w:rPr>
          <w:rFonts w:ascii="Arial" w:eastAsia="SimSun" w:hAnsi="Arial" w:cs="Arial"/>
          <w:noProof/>
          <w:vertAlign w:val="superscript"/>
          <w:lang w:eastAsia="zh-CN"/>
        </w:rPr>
        <w:t>11</w:t>
      </w:r>
      <w:r w:rsidR="00483BF4" w:rsidRPr="001528EB">
        <w:rPr>
          <w:rFonts w:ascii="Arial" w:eastAsia="SimSun" w:hAnsi="Arial" w:cs="Arial"/>
          <w:lang w:eastAsia="zh-CN"/>
        </w:rPr>
        <w:fldChar w:fldCharType="end"/>
      </w:r>
      <w:r w:rsidR="00393A54">
        <w:rPr>
          <w:rFonts w:ascii="Arial" w:hAnsi="Arial" w:cs="Arial"/>
        </w:rPr>
        <w:t xml:space="preserve">. </w:t>
      </w:r>
      <w:r w:rsidR="00E80715">
        <w:rPr>
          <w:rFonts w:ascii="Arial" w:hAnsi="Arial" w:cs="Arial"/>
        </w:rPr>
        <w:t xml:space="preserve">In cases with advanced or moderate tomographic distortion, </w:t>
      </w:r>
      <w:r w:rsidR="008866AA">
        <w:rPr>
          <w:rFonts w:ascii="Arial" w:hAnsi="Arial" w:cs="Arial"/>
        </w:rPr>
        <w:t xml:space="preserve">these maps can clearly point at </w:t>
      </w:r>
      <w:r w:rsidR="008656D0">
        <w:rPr>
          <w:rFonts w:ascii="Arial" w:hAnsi="Arial" w:cs="Arial"/>
        </w:rPr>
        <w:t xml:space="preserve">the existence of </w:t>
      </w:r>
      <w:r w:rsidR="008656D0">
        <w:rPr>
          <w:rFonts w:ascii="Arial" w:hAnsi="Arial" w:cs="Arial"/>
          <w:iCs/>
          <w:lang w:eastAsia="zh-CN"/>
        </w:rPr>
        <w:t>keratectasia</w:t>
      </w:r>
      <w:r w:rsidR="008656D0">
        <w:rPr>
          <w:rFonts w:ascii="Arial" w:hAnsi="Arial" w:cs="Arial"/>
        </w:rPr>
        <w:t xml:space="preserve"> and its location</w:t>
      </w:r>
      <w:r w:rsidR="002605C0">
        <w:rPr>
          <w:rFonts w:ascii="Arial" w:hAnsi="Arial" w:cs="Arial"/>
        </w:rPr>
        <w:t>. However,</w:t>
      </w:r>
      <w:r w:rsidR="00776770">
        <w:rPr>
          <w:rFonts w:ascii="Arial" w:hAnsi="Arial" w:cs="Arial"/>
        </w:rPr>
        <w:t xml:space="preserve"> in mild cases, let alone sub-clinical cases, </w:t>
      </w:r>
      <w:r w:rsidR="00ED47C8" w:rsidRPr="006C5951">
        <w:rPr>
          <w:rFonts w:ascii="Arial" w:hAnsi="Arial" w:cs="Arial"/>
        </w:rPr>
        <w:t>to</w:t>
      </w:r>
      <w:r w:rsidR="00776770">
        <w:rPr>
          <w:rFonts w:ascii="Arial" w:hAnsi="Arial" w:cs="Arial"/>
        </w:rPr>
        <w:t>m</w:t>
      </w:r>
      <w:r w:rsidR="00ED47C8" w:rsidRPr="006C5951">
        <w:rPr>
          <w:rFonts w:ascii="Arial" w:hAnsi="Arial" w:cs="Arial"/>
        </w:rPr>
        <w:t xml:space="preserve">ography </w:t>
      </w:r>
      <w:r w:rsidR="00776770">
        <w:rPr>
          <w:rFonts w:ascii="Arial" w:hAnsi="Arial" w:cs="Arial"/>
        </w:rPr>
        <w:t xml:space="preserve">measurements may not </w:t>
      </w:r>
      <w:r w:rsidR="00ED47C8" w:rsidRPr="006C5951">
        <w:rPr>
          <w:rFonts w:ascii="Arial" w:hAnsi="Arial" w:cs="Arial"/>
        </w:rPr>
        <w:t>provide conclusive evidence</w:t>
      </w:r>
      <w:r w:rsidR="00CF1A6C">
        <w:rPr>
          <w:rFonts w:ascii="Arial" w:hAnsi="Arial" w:cs="Arial"/>
        </w:rPr>
        <w:t xml:space="preserve"> </w:t>
      </w:r>
      <w:r w:rsidR="00E75E20">
        <w:rPr>
          <w:rFonts w:ascii="Arial" w:hAnsi="Arial" w:cs="Arial"/>
        </w:rPr>
        <w:fldChar w:fldCharType="begin">
          <w:fldData xml:space="preserve">PEVuZE5vdGU+PENpdGU+PEF1dGhvcj5aaGFuZzwvQXV0aG9yPjxZZWFyPjIwMjE8L1llYXI+PFJl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</w:fldData>
        </w:fldChar>
      </w:r>
      <w:r w:rsidR="00E75E20">
        <w:rPr>
          <w:rFonts w:ascii="Arial" w:hAnsi="Arial" w:cs="Arial"/>
        </w:rPr>
        <w:instrText xml:space="preserve"> ADDIN EN.CITE </w:instrText>
      </w:r>
      <w:r w:rsidR="00E75E20">
        <w:rPr>
          <w:rFonts w:ascii="Arial" w:hAnsi="Arial" w:cs="Arial"/>
        </w:rPr>
        <w:fldChar w:fldCharType="begin">
          <w:fldData xml:space="preserve">PEVuZE5vdGU+PENpdGU+PEF1dGhvcj5aaGFuZzwvQXV0aG9yPjxZZWFyPjIwMjE8L1llYXI+PFJl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</w:fldData>
        </w:fldChar>
      </w:r>
      <w:r w:rsidR="00E75E20">
        <w:rPr>
          <w:rFonts w:ascii="Arial" w:hAnsi="Arial" w:cs="Arial"/>
        </w:rPr>
        <w:instrText xml:space="preserve"> ADDIN EN.CITE.DATA </w:instrText>
      </w:r>
      <w:r w:rsidR="00E75E20">
        <w:rPr>
          <w:rFonts w:ascii="Arial" w:hAnsi="Arial" w:cs="Arial"/>
        </w:rPr>
      </w:r>
      <w:r w:rsidR="00E75E20">
        <w:rPr>
          <w:rFonts w:ascii="Arial" w:hAnsi="Arial" w:cs="Arial"/>
        </w:rPr>
        <w:fldChar w:fldCharType="end"/>
      </w:r>
      <w:r w:rsidR="00E75E20">
        <w:rPr>
          <w:rFonts w:ascii="Arial" w:hAnsi="Arial" w:cs="Arial"/>
        </w:rPr>
      </w:r>
      <w:r w:rsidR="00E75E20">
        <w:rPr>
          <w:rFonts w:ascii="Arial" w:hAnsi="Arial" w:cs="Arial"/>
        </w:rPr>
        <w:fldChar w:fldCharType="separate"/>
      </w:r>
      <w:r w:rsidR="00E75E20" w:rsidRPr="00E75E20">
        <w:rPr>
          <w:rFonts w:ascii="Arial" w:hAnsi="Arial" w:cs="Arial"/>
          <w:noProof/>
          <w:vertAlign w:val="superscript"/>
        </w:rPr>
        <w:t>12, 13</w:t>
      </w:r>
      <w:r w:rsidR="00E75E20">
        <w:rPr>
          <w:rFonts w:ascii="Arial" w:hAnsi="Arial" w:cs="Arial"/>
        </w:rPr>
        <w:fldChar w:fldCharType="end"/>
      </w:r>
      <w:r w:rsidR="00142B80" w:rsidRPr="006C5951">
        <w:rPr>
          <w:rFonts w:ascii="Arial" w:hAnsi="Arial" w:cs="Arial"/>
        </w:rPr>
        <w:t>.</w:t>
      </w:r>
      <w:r w:rsidR="00ED47C8" w:rsidRPr="006C5951">
        <w:rPr>
          <w:rFonts w:ascii="Arial" w:hAnsi="Arial" w:cs="Arial"/>
        </w:rPr>
        <w:t xml:space="preserve"> </w:t>
      </w:r>
      <w:r w:rsidR="00247CD3">
        <w:rPr>
          <w:rFonts w:ascii="Arial" w:hAnsi="Arial" w:cs="Arial"/>
        </w:rPr>
        <w:t xml:space="preserve">In these cases, monitoring </w:t>
      </w:r>
      <w:r w:rsidR="00ED47C8" w:rsidRPr="006C5951">
        <w:rPr>
          <w:rFonts w:ascii="Arial" w:hAnsi="Arial" w:cs="Arial"/>
        </w:rPr>
        <w:t>corneal biomechanic</w:t>
      </w:r>
      <w:r w:rsidR="00247CD3">
        <w:rPr>
          <w:rFonts w:ascii="Arial" w:hAnsi="Arial" w:cs="Arial"/>
        </w:rPr>
        <w:t xml:space="preserve">s, whose deterioration is thought to take place earlier than </w:t>
      </w:r>
      <w:r w:rsidR="005A25E4">
        <w:rPr>
          <w:rFonts w:ascii="Arial" w:hAnsi="Arial" w:cs="Arial"/>
        </w:rPr>
        <w:t xml:space="preserve">tomographic distortion, could hold the key to early detection of the condition </w:t>
      </w:r>
      <w:r w:rsidR="00ED47C8" w:rsidRPr="006C5951">
        <w:rPr>
          <w:rFonts w:ascii="Arial" w:hAnsi="Arial" w:cs="Arial"/>
        </w:rPr>
        <w:fldChar w:fldCharType="begin"/>
      </w:r>
      <w:r w:rsidR="00D36974">
        <w:rPr>
          <w:rFonts w:ascii="Arial" w:hAnsi="Arial" w:cs="Arial"/>
        </w:rPr>
        <w:instrText xml:space="preserve"> ADDIN EN.CITE &lt;EndNote&gt;&lt;Cite&gt;&lt;Author&gt;Atalay&lt;/Author&gt;&lt;Year&gt;2021&lt;/Year&gt;&lt;RecNum&gt;12981&lt;/RecNum&gt;&lt;DisplayText&gt;&lt;style face="superscript"&gt;8&lt;/style&gt;&lt;/DisplayText&gt;&lt;record&gt;&lt;rec-number&gt;12981&lt;/rec-number&gt;&lt;foreign-keys&gt;&lt;key app="EN" db-id="tft0wvd2mxs9rne0tzkpwr9e9dsde5r5sda9"&gt;12981&lt;/key&gt;&lt;/foreign-keys&gt;&lt;ref-type name="Journal Article"&gt;17&lt;/ref-type&gt;&lt;contributors&gt;&lt;authors&gt;&lt;author&gt;Atalay, E.&lt;/author&gt;&lt;author&gt;Ozalp, O.&lt;/author&gt;&lt;author&gt;Yildirim, N.&lt;/author&gt;&lt;/authors&gt;&lt;/contributors&gt;&lt;auth-address&gt;Department of Ophthalmology, Medical School, Eskisehir Osmangazi University, Meselik Kampusu, Odunpazari, Eskisehir 26040, Turkey.&amp;#xD;Department of Ophthalmology, Medical School, Eskisehir Osmangazi University, Eskisehir, Turkey.&lt;/auth-address&gt;&lt;titles&gt;&lt;title&gt;Advances in the diagnosis and treatment of keratoconus&lt;/title&gt;&lt;secondary-title&gt;Ther Adv Ophthalmol&lt;/secondary-title&gt;&lt;alt-title&gt;Therapeutic advances in ophthalmology&lt;/alt-title&gt;&lt;/titles&gt;&lt;periodical&gt;&lt;full-title&gt;Ther Adv Ophthalmol&lt;/full-title&gt;&lt;abbr-1&gt;Therapeutic advances in ophthalmology&lt;/abbr-1&gt;&lt;/periodical&gt;&lt;alt-periodical&gt;&lt;full-title&gt;Ther Adv Ophthalmol&lt;/full-title&gt;&lt;abbr-1&gt;Therapeutic advances in ophthalmology&lt;/abbr-1&gt;&lt;/alt-periodical&gt;&lt;pages&gt;25158414211012796&lt;/pages&gt;&lt;volume&gt;13&lt;/volume&gt;&lt;dates&gt;&lt;year&gt;2021&lt;/year&gt;&lt;pub-dates&gt;&lt;date&gt;Jan-Dec&lt;/date&gt;&lt;/pub-dates&gt;&lt;/dates&gt;&lt;isbn&gt;2515-8414 (Electronic)&amp;#xD;2515-8414 (Linking)&lt;/isbn&gt;&lt;accession-num&gt;34263132&lt;/accession-num&gt;&lt;urls&gt;&lt;related-urls&gt;&lt;url&gt;http://www.ncbi.nlm.nih.gov/pubmed/34263132&lt;/url&gt;&lt;/related-urls&gt;&lt;/urls&gt;&lt;custom2&gt;8246497&lt;/custom2&gt;&lt;electronic-resource-num&gt;10.1177/25158414211012796&lt;/electronic-resource-num&gt;&lt;/record&gt;&lt;/Cite&gt;&lt;/EndNote&gt;</w:instrText>
      </w:r>
      <w:r w:rsidR="00ED47C8" w:rsidRPr="006C5951">
        <w:rPr>
          <w:rFonts w:ascii="Arial" w:hAnsi="Arial" w:cs="Arial"/>
        </w:rPr>
        <w:fldChar w:fldCharType="separate"/>
      </w:r>
      <w:r w:rsidR="009E7520" w:rsidRPr="009E7520">
        <w:rPr>
          <w:rFonts w:ascii="Arial" w:hAnsi="Arial" w:cs="Arial"/>
          <w:noProof/>
          <w:vertAlign w:val="superscript"/>
        </w:rPr>
        <w:t>8</w:t>
      </w:r>
      <w:r w:rsidR="00ED47C8" w:rsidRPr="006C5951">
        <w:rPr>
          <w:rFonts w:ascii="Arial" w:hAnsi="Arial" w:cs="Arial"/>
        </w:rPr>
        <w:fldChar w:fldCharType="end"/>
      </w:r>
      <w:r w:rsidR="00ED47C8" w:rsidRPr="006C5951">
        <w:rPr>
          <w:rFonts w:ascii="Arial" w:hAnsi="Arial" w:cs="Arial"/>
        </w:rPr>
        <w:t>.</w:t>
      </w:r>
      <w:r w:rsidR="00014E49" w:rsidRPr="006C5951">
        <w:rPr>
          <w:rFonts w:ascii="Arial" w:hAnsi="Arial" w:cs="Arial"/>
        </w:rPr>
        <w:t xml:space="preserve"> </w:t>
      </w:r>
      <w:r w:rsidR="008146CD">
        <w:rPr>
          <w:rFonts w:ascii="Arial" w:hAnsi="Arial" w:cs="Arial"/>
        </w:rPr>
        <w:t xml:space="preserve">This </w:t>
      </w:r>
      <w:r w:rsidR="009C588D">
        <w:rPr>
          <w:rFonts w:ascii="Arial" w:hAnsi="Arial" w:cs="Arial"/>
        </w:rPr>
        <w:t xml:space="preserve">is </w:t>
      </w:r>
      <w:r w:rsidR="008146CD">
        <w:rPr>
          <w:rFonts w:ascii="Arial" w:hAnsi="Arial" w:cs="Arial"/>
        </w:rPr>
        <w:t>one of the reasons for th</w:t>
      </w:r>
      <w:r w:rsidR="00764B4B">
        <w:rPr>
          <w:rFonts w:ascii="Arial" w:hAnsi="Arial" w:cs="Arial"/>
        </w:rPr>
        <w:t>e</w:t>
      </w:r>
      <w:r w:rsidR="008146CD">
        <w:rPr>
          <w:rFonts w:ascii="Arial" w:hAnsi="Arial" w:cs="Arial"/>
        </w:rPr>
        <w:t xml:space="preserve"> i</w:t>
      </w:r>
      <w:r w:rsidR="003048DB" w:rsidRPr="006C5951">
        <w:rPr>
          <w:rFonts w:ascii="Arial" w:hAnsi="Arial" w:cs="Arial"/>
          <w:iCs/>
        </w:rPr>
        <w:t>n</w:t>
      </w:r>
      <w:r w:rsidR="008146CD">
        <w:rPr>
          <w:rFonts w:ascii="Arial" w:hAnsi="Arial" w:cs="Arial"/>
          <w:iCs/>
        </w:rPr>
        <w:t>-</w:t>
      </w:r>
      <w:r w:rsidR="003048DB" w:rsidRPr="006C5951">
        <w:rPr>
          <w:rFonts w:ascii="Arial" w:hAnsi="Arial" w:cs="Arial"/>
          <w:iCs/>
        </w:rPr>
        <w:t>vivo</w:t>
      </w:r>
      <w:r w:rsidR="003048DB" w:rsidRPr="006C5951">
        <w:rPr>
          <w:rFonts w:ascii="Arial" w:hAnsi="Arial" w:cs="Arial"/>
        </w:rPr>
        <w:t xml:space="preserve"> corneal biomechanical evaluation </w:t>
      </w:r>
      <w:r w:rsidR="00764B4B">
        <w:rPr>
          <w:rFonts w:ascii="Arial" w:hAnsi="Arial" w:cs="Arial"/>
        </w:rPr>
        <w:t>becoming</w:t>
      </w:r>
      <w:r w:rsidR="00764B4B" w:rsidRPr="006C5951">
        <w:rPr>
          <w:rFonts w:ascii="Arial" w:hAnsi="Arial" w:cs="Arial"/>
        </w:rPr>
        <w:t xml:space="preserve"> </w:t>
      </w:r>
      <w:r w:rsidR="003048DB" w:rsidRPr="006C5951">
        <w:rPr>
          <w:rFonts w:ascii="Arial" w:hAnsi="Arial" w:cs="Arial"/>
        </w:rPr>
        <w:t>a trending topic among researchers and refractive surgeons</w:t>
      </w:r>
      <w:r w:rsidR="00960FCE" w:rsidRPr="006C5951">
        <w:rPr>
          <w:rFonts w:ascii="Arial" w:hAnsi="Arial" w:cs="Arial"/>
        </w:rPr>
        <w:t xml:space="preserve"> </w:t>
      </w:r>
      <w:r w:rsidR="003048DB" w:rsidRPr="006C5951">
        <w:rPr>
          <w:rFonts w:ascii="Arial" w:hAnsi="Arial" w:cs="Arial"/>
        </w:rPr>
        <w:fldChar w:fldCharType="begin">
          <w:fldData xml:space="preserve">PEVuZE5vdGU+PENpdGU+PEF1dGhvcj5CYW88L0F1dGhvcj48WWVhcj4yMDE2PC9ZZWFyPjxSZWNO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</w:fldData>
        </w:fldChar>
      </w:r>
      <w:r w:rsidR="00E75E20">
        <w:rPr>
          <w:rFonts w:ascii="Arial" w:hAnsi="Arial" w:cs="Arial"/>
        </w:rPr>
        <w:instrText xml:space="preserve"> ADDIN EN.CITE </w:instrText>
      </w:r>
      <w:r w:rsidR="00E75E20">
        <w:rPr>
          <w:rFonts w:ascii="Arial" w:hAnsi="Arial" w:cs="Arial"/>
        </w:rPr>
        <w:fldChar w:fldCharType="begin">
          <w:fldData xml:space="preserve">PEVuZE5vdGU+PENpdGU+PEF1dGhvcj5CYW88L0F1dGhvcj48WWVhcj4yMDE2PC9ZZWFyPjxSZWNO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</w:fldData>
        </w:fldChar>
      </w:r>
      <w:r w:rsidR="00E75E20">
        <w:rPr>
          <w:rFonts w:ascii="Arial" w:hAnsi="Arial" w:cs="Arial"/>
        </w:rPr>
        <w:instrText xml:space="preserve"> ADDIN EN.CITE.DATA </w:instrText>
      </w:r>
      <w:r w:rsidR="00E75E20">
        <w:rPr>
          <w:rFonts w:ascii="Arial" w:hAnsi="Arial" w:cs="Arial"/>
        </w:rPr>
      </w:r>
      <w:r w:rsidR="00E75E20">
        <w:rPr>
          <w:rFonts w:ascii="Arial" w:hAnsi="Arial" w:cs="Arial"/>
        </w:rPr>
        <w:fldChar w:fldCharType="end"/>
      </w:r>
      <w:r w:rsidR="003048DB" w:rsidRPr="006C5951">
        <w:rPr>
          <w:rFonts w:ascii="Arial" w:hAnsi="Arial" w:cs="Arial"/>
        </w:rPr>
      </w:r>
      <w:r w:rsidR="003048DB" w:rsidRPr="006C5951">
        <w:rPr>
          <w:rFonts w:ascii="Arial" w:hAnsi="Arial" w:cs="Arial"/>
        </w:rPr>
        <w:fldChar w:fldCharType="separate"/>
      </w:r>
      <w:r w:rsidR="00E75E20" w:rsidRPr="00E75E20">
        <w:rPr>
          <w:rFonts w:ascii="Arial" w:hAnsi="Arial" w:cs="Arial"/>
          <w:noProof/>
          <w:vertAlign w:val="superscript"/>
        </w:rPr>
        <w:t>14-16</w:t>
      </w:r>
      <w:r w:rsidR="003048DB" w:rsidRPr="006C5951">
        <w:rPr>
          <w:rFonts w:ascii="Arial" w:hAnsi="Arial" w:cs="Arial"/>
        </w:rPr>
        <w:fldChar w:fldCharType="end"/>
      </w:r>
      <w:r w:rsidR="005875FB">
        <w:rPr>
          <w:rFonts w:ascii="Arial" w:hAnsi="Arial" w:cs="Arial"/>
        </w:rPr>
        <w:t xml:space="preserve">. This interest resulted in the development of </w:t>
      </w:r>
      <w:r w:rsidR="00311984">
        <w:rPr>
          <w:rFonts w:ascii="Arial" w:hAnsi="Arial" w:cs="Arial"/>
        </w:rPr>
        <w:t xml:space="preserve">biomechanics measurement devices </w:t>
      </w:r>
      <w:r w:rsidR="004E4E7A">
        <w:rPr>
          <w:rFonts w:ascii="Arial" w:hAnsi="Arial" w:cs="Arial"/>
        </w:rPr>
        <w:fldChar w:fldCharType="begin">
          <w:fldData xml:space="preserve">PEVuZE5vdGU+PENpdGU+PEF1dGhvcj5DaG9uZzwvQXV0aG9yPjxZZWFyPjIwMjE8L1llYXI+PFJl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</w:fldData>
        </w:fldChar>
      </w:r>
      <w:r w:rsidR="00E75E20">
        <w:rPr>
          <w:rFonts w:ascii="Arial" w:hAnsi="Arial" w:cs="Arial"/>
        </w:rPr>
        <w:instrText xml:space="preserve"> ADDIN EN.CITE </w:instrText>
      </w:r>
      <w:r w:rsidR="00E75E20">
        <w:rPr>
          <w:rFonts w:ascii="Arial" w:hAnsi="Arial" w:cs="Arial"/>
        </w:rPr>
        <w:fldChar w:fldCharType="begin">
          <w:fldData xml:space="preserve">PEVuZE5vdGU+PENpdGU+PEF1dGhvcj5DaG9uZzwvQXV0aG9yPjxZZWFyPjIwMjE8L1llYXI+PFJl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</w:fldData>
        </w:fldChar>
      </w:r>
      <w:r w:rsidR="00E75E20">
        <w:rPr>
          <w:rFonts w:ascii="Arial" w:hAnsi="Arial" w:cs="Arial"/>
        </w:rPr>
        <w:instrText xml:space="preserve"> ADDIN EN.CITE.DATA </w:instrText>
      </w:r>
      <w:r w:rsidR="00E75E20">
        <w:rPr>
          <w:rFonts w:ascii="Arial" w:hAnsi="Arial" w:cs="Arial"/>
        </w:rPr>
      </w:r>
      <w:r w:rsidR="00E75E20">
        <w:rPr>
          <w:rFonts w:ascii="Arial" w:hAnsi="Arial" w:cs="Arial"/>
        </w:rPr>
        <w:fldChar w:fldCharType="end"/>
      </w:r>
      <w:r w:rsidR="004E4E7A">
        <w:rPr>
          <w:rFonts w:ascii="Arial" w:hAnsi="Arial" w:cs="Arial"/>
        </w:rPr>
      </w:r>
      <w:r w:rsidR="004E4E7A">
        <w:rPr>
          <w:rFonts w:ascii="Arial" w:hAnsi="Arial" w:cs="Arial"/>
        </w:rPr>
        <w:fldChar w:fldCharType="separate"/>
      </w:r>
      <w:r w:rsidR="00E75E20" w:rsidRPr="00E75E20">
        <w:rPr>
          <w:rFonts w:ascii="Arial" w:hAnsi="Arial" w:cs="Arial"/>
          <w:noProof/>
          <w:vertAlign w:val="superscript"/>
        </w:rPr>
        <w:t>17, 18</w:t>
      </w:r>
      <w:r w:rsidR="004E4E7A">
        <w:rPr>
          <w:rFonts w:ascii="Arial" w:hAnsi="Arial" w:cs="Arial"/>
        </w:rPr>
        <w:fldChar w:fldCharType="end"/>
      </w:r>
      <w:r w:rsidR="004E4E7A">
        <w:rPr>
          <w:rFonts w:ascii="Arial" w:hAnsi="Arial" w:cs="Arial"/>
        </w:rPr>
        <w:t xml:space="preserve"> </w:t>
      </w:r>
      <w:r w:rsidR="00DF6DBF">
        <w:rPr>
          <w:rFonts w:ascii="Arial" w:hAnsi="Arial" w:cs="Arial"/>
        </w:rPr>
        <w:t>including</w:t>
      </w:r>
      <w:r w:rsidR="000547D7" w:rsidRPr="006C5951">
        <w:rPr>
          <w:rFonts w:ascii="Arial" w:hAnsi="Arial" w:cs="Arial"/>
        </w:rPr>
        <w:t>,</w:t>
      </w:r>
      <w:r w:rsidR="000547D7" w:rsidRPr="006C5951">
        <w:rPr>
          <w:rFonts w:ascii="Arial" w:hAnsi="Arial" w:cs="Arial"/>
          <w:iCs/>
        </w:rPr>
        <w:t xml:space="preserve"> </w:t>
      </w:r>
      <w:r w:rsidR="00DF6DBF">
        <w:rPr>
          <w:rFonts w:ascii="Arial" w:hAnsi="Arial" w:cs="Arial"/>
          <w:iCs/>
        </w:rPr>
        <w:t xml:space="preserve">first, </w:t>
      </w:r>
      <w:r w:rsidR="000547D7" w:rsidRPr="006C5951">
        <w:rPr>
          <w:rFonts w:ascii="Arial" w:hAnsi="Arial" w:cs="Arial"/>
          <w:iCs/>
        </w:rPr>
        <w:t>the Ocular Response Analyser (ORA; Reichert Ophthalmic Instruments, NY, USA)</w:t>
      </w:r>
      <w:r w:rsidR="005F4C7D">
        <w:rPr>
          <w:rFonts w:ascii="Arial" w:hAnsi="Arial" w:cs="Arial"/>
          <w:iCs/>
        </w:rPr>
        <w:t>, followed by</w:t>
      </w:r>
      <w:r w:rsidR="000547D7" w:rsidRPr="006C5951">
        <w:rPr>
          <w:rFonts w:ascii="Arial" w:hAnsi="Arial" w:cs="Arial"/>
          <w:iCs/>
        </w:rPr>
        <w:t xml:space="preserve"> the Dynamic </w:t>
      </w:r>
      <w:proofErr w:type="spellStart"/>
      <w:r w:rsidR="000547D7" w:rsidRPr="006C5951">
        <w:rPr>
          <w:rFonts w:ascii="Arial" w:hAnsi="Arial" w:cs="Arial"/>
          <w:iCs/>
        </w:rPr>
        <w:t>Schiempflug</w:t>
      </w:r>
      <w:proofErr w:type="spellEnd"/>
      <w:r w:rsidR="000547D7" w:rsidRPr="006C5951">
        <w:rPr>
          <w:rFonts w:ascii="Arial" w:hAnsi="Arial" w:cs="Arial"/>
          <w:iCs/>
        </w:rPr>
        <w:t xml:space="preserve"> Tonometer </w:t>
      </w:r>
      <w:r w:rsidR="00E01B7A" w:rsidRPr="006C5951">
        <w:rPr>
          <w:rFonts w:ascii="Arial" w:hAnsi="Arial" w:cs="Arial"/>
          <w:iCs/>
        </w:rPr>
        <w:t>Cor</w:t>
      </w:r>
      <w:r w:rsidR="00E01B7A">
        <w:rPr>
          <w:rFonts w:ascii="Arial" w:hAnsi="Arial" w:cs="Arial"/>
          <w:iCs/>
        </w:rPr>
        <w:t>v</w:t>
      </w:r>
      <w:r w:rsidR="00E01B7A" w:rsidRPr="006C5951">
        <w:rPr>
          <w:rFonts w:ascii="Arial" w:hAnsi="Arial" w:cs="Arial"/>
          <w:iCs/>
        </w:rPr>
        <w:t xml:space="preserve">is ST </w:t>
      </w:r>
      <w:r w:rsidR="000547D7" w:rsidRPr="006C5951">
        <w:rPr>
          <w:rFonts w:ascii="Arial" w:hAnsi="Arial" w:cs="Arial"/>
          <w:iCs/>
        </w:rPr>
        <w:t xml:space="preserve">(OCULUS, </w:t>
      </w:r>
      <w:proofErr w:type="spellStart"/>
      <w:r w:rsidR="000547D7" w:rsidRPr="006C5951">
        <w:rPr>
          <w:rFonts w:ascii="Arial" w:hAnsi="Arial" w:cs="Arial"/>
          <w:iCs/>
        </w:rPr>
        <w:t>Wetzlar</w:t>
      </w:r>
      <w:proofErr w:type="spellEnd"/>
      <w:r w:rsidR="000547D7" w:rsidRPr="006C5951">
        <w:rPr>
          <w:rFonts w:ascii="Arial" w:hAnsi="Arial" w:cs="Arial"/>
          <w:iCs/>
        </w:rPr>
        <w:t xml:space="preserve">, </w:t>
      </w:r>
      <w:r w:rsidR="00E01B7A">
        <w:rPr>
          <w:rFonts w:ascii="Arial" w:hAnsi="Arial" w:cs="Arial"/>
          <w:iCs/>
        </w:rPr>
        <w:t>Germany</w:t>
      </w:r>
      <w:r w:rsidR="000547D7" w:rsidRPr="006C5951">
        <w:rPr>
          <w:rFonts w:ascii="Arial" w:hAnsi="Arial" w:cs="Arial"/>
          <w:iCs/>
        </w:rPr>
        <w:t>)</w:t>
      </w:r>
      <w:r w:rsidR="006F1FF1" w:rsidRPr="002D257A">
        <w:rPr>
          <w:rFonts w:ascii="Arial" w:hAnsi="Arial" w:cs="Arial"/>
          <w:iCs/>
        </w:rPr>
        <w:t xml:space="preserve">, Brillouin </w:t>
      </w:r>
      <w:r w:rsidR="00691724" w:rsidRPr="002D257A">
        <w:rPr>
          <w:rFonts w:ascii="Arial" w:hAnsi="Arial" w:cs="Arial"/>
          <w:iCs/>
        </w:rPr>
        <w:t>micr</w:t>
      </w:r>
      <w:r w:rsidR="006F1FF1" w:rsidRPr="002D257A">
        <w:rPr>
          <w:rFonts w:ascii="Arial" w:hAnsi="Arial" w:cs="Arial"/>
          <w:iCs/>
        </w:rPr>
        <w:t xml:space="preserve">oscopy </w:t>
      </w:r>
      <w:r w:rsidR="006F1FF1" w:rsidRPr="002D257A">
        <w:rPr>
          <w:rFonts w:ascii="Arial" w:hAnsi="Arial" w:cs="Arial"/>
          <w:iCs/>
          <w:vertAlign w:val="superscript"/>
        </w:rPr>
        <w:fldChar w:fldCharType="begin"/>
      </w:r>
      <w:r w:rsidR="00E75E20">
        <w:rPr>
          <w:rFonts w:ascii="Arial" w:hAnsi="Arial" w:cs="Arial"/>
          <w:iCs/>
          <w:vertAlign w:val="superscript"/>
        </w:rPr>
        <w:instrText xml:space="preserve"> ADDIN EN.CITE &lt;EndNote&gt;&lt;Cite&gt;&lt;Author&gt;Seiler&lt;/Author&gt;&lt;Year&gt;2019&lt;/Year&gt;&lt;RecNum&gt;12398&lt;/RecNum&gt;&lt;DisplayText&gt;&lt;style face="superscript"&gt;19&lt;/style&gt;&lt;/DisplayText&gt;&lt;record&gt;&lt;rec-number&gt;12398&lt;/rec-number&gt;&lt;foreign-keys&gt;&lt;key app="EN" db-id="tft0wvd2mxs9rne0tzkpwr9e9dsde5r5sda9"&gt;12398&lt;/key&gt;&lt;/foreign-keys&gt;&lt;ref-type name="Journal Article"&gt;17&lt;/ref-type&gt;&lt;contributors&gt;&lt;authors&gt;&lt;author&gt;Seiler, T. G.&lt;/author&gt;&lt;author&gt;Shao, P.&lt;/author&gt;&lt;author&gt;Eltony, A.&lt;/author&gt;&lt;author&gt;Seiler, T.&lt;/author&gt;&lt;author&gt;Yun, S. H.&lt;/author&gt;&lt;/authors&gt;&lt;/contributors&gt;&lt;auth-address&gt;Institut fur Refraktive und Ophthalmo-Chirurgie (IROC), Zurich, Switzerland; Wellman Center for Photomedicine - Massachusetts General Hospital, Harvard Medical School, Boston, Massachusetts, USA; Universitatsklinik fur Augenheilkunde, Inselspital, Bern, Switzerland. Electronic address: theo@seiler.tv.&amp;#xD;Wellman Center for Photomedicine - Massachusetts General Hospital, Harvard Medical School, Boston, Massachusetts, USA.&amp;#xD;Institut fur Refraktive und Ophthalmo-Chirurgie (IROC), Zurich, Switzerland.&lt;/auth-address&gt;&lt;titles&gt;&lt;title&gt;Brillouin Spectroscopy of Normal and Keratoconus Corneas&lt;/title&gt;&lt;secondary-title&gt;Am J Ophthalmol&lt;/secondary-title&gt;&lt;/titles&gt;&lt;periodical&gt;&lt;full-title&gt;Am J Ophthalmol&lt;/full-title&gt;&lt;/periodical&gt;&lt;pages&gt;118-125&lt;/pages&gt;&lt;volume&gt;202&lt;/volume&gt;&lt;dates&gt;&lt;year&gt;2019&lt;/year&gt;&lt;pub-dates&gt;&lt;date&gt;Jun&lt;/date&gt;&lt;/pub-dates&gt;&lt;/dates&gt;&lt;isbn&gt;1879-1891 (Electronic)&amp;#xD;0002-9394 (Linking)&lt;/isbn&gt;&lt;accession-num&gt;30772345&lt;/accession-num&gt;&lt;urls&gt;&lt;related-urls&gt;&lt;url&gt;https://www.ncbi.nlm.nih.gov/pubmed/30772345&lt;/url&gt;&lt;/related-urls&gt;&lt;/urls&gt;&lt;custom2&gt;PMC6548649&lt;/custom2&gt;&lt;electronic-resource-num&gt;10.1016/j.ajo.2019.02.010&lt;/electronic-resource-num&gt;&lt;/record&gt;&lt;/Cite&gt;&lt;/EndNote&gt;</w:instrText>
      </w:r>
      <w:r w:rsidR="006F1FF1" w:rsidRPr="002D257A">
        <w:rPr>
          <w:rFonts w:ascii="Arial" w:hAnsi="Arial" w:cs="Arial"/>
          <w:iCs/>
          <w:vertAlign w:val="superscript"/>
        </w:rPr>
        <w:fldChar w:fldCharType="separate"/>
      </w:r>
      <w:r w:rsidR="00E75E20">
        <w:rPr>
          <w:rFonts w:ascii="Arial" w:hAnsi="Arial" w:cs="Arial"/>
          <w:iCs/>
          <w:noProof/>
          <w:vertAlign w:val="superscript"/>
        </w:rPr>
        <w:t>19</w:t>
      </w:r>
      <w:r w:rsidR="006F1FF1" w:rsidRPr="002D257A">
        <w:rPr>
          <w:rFonts w:ascii="Arial" w:hAnsi="Arial" w:cs="Arial"/>
          <w:iCs/>
          <w:vertAlign w:val="superscript"/>
        </w:rPr>
        <w:fldChar w:fldCharType="end"/>
      </w:r>
      <w:r w:rsidR="002C67F1" w:rsidRPr="002D257A">
        <w:rPr>
          <w:rFonts w:ascii="Arial" w:hAnsi="Arial" w:cs="Arial"/>
          <w:iCs/>
        </w:rPr>
        <w:t>,</w:t>
      </w:r>
      <w:r w:rsidR="006F1FF1" w:rsidRPr="002D257A">
        <w:rPr>
          <w:rFonts w:ascii="Arial" w:hAnsi="Arial" w:cs="Arial"/>
          <w:iCs/>
        </w:rPr>
        <w:t xml:space="preserve"> optical coherence elastography</w:t>
      </w:r>
      <w:r w:rsidR="0089295A" w:rsidRPr="002D257A">
        <w:rPr>
          <w:rFonts w:ascii="Arial" w:hAnsi="Arial" w:cs="Arial"/>
          <w:iCs/>
        </w:rPr>
        <w:t xml:space="preserve"> (</w:t>
      </w:r>
      <w:r w:rsidR="00157D3B" w:rsidRPr="002D257A">
        <w:rPr>
          <w:rFonts w:ascii="Arial" w:hAnsi="Arial" w:cs="Arial"/>
          <w:iCs/>
        </w:rPr>
        <w:t>OC</w:t>
      </w:r>
      <w:r w:rsidR="00157D3B">
        <w:rPr>
          <w:rFonts w:ascii="Arial" w:hAnsi="Arial" w:cs="Arial"/>
          <w:iCs/>
        </w:rPr>
        <w:t>E</w:t>
      </w:r>
      <w:r w:rsidR="0089295A" w:rsidRPr="002D257A">
        <w:rPr>
          <w:rFonts w:ascii="Arial" w:hAnsi="Arial" w:cs="Arial"/>
          <w:iCs/>
        </w:rPr>
        <w:t>)</w:t>
      </w:r>
      <w:r w:rsidR="006F1FF1" w:rsidRPr="002D257A">
        <w:rPr>
          <w:rFonts w:ascii="Arial" w:hAnsi="Arial" w:cs="Arial"/>
          <w:iCs/>
        </w:rPr>
        <w:t xml:space="preserve"> </w:t>
      </w:r>
      <w:r w:rsidR="006F1FF1" w:rsidRPr="002D257A">
        <w:rPr>
          <w:rFonts w:ascii="Arial" w:hAnsi="Arial" w:cs="Arial"/>
          <w:iCs/>
          <w:vertAlign w:val="superscript"/>
        </w:rPr>
        <w:fldChar w:fldCharType="begin"/>
      </w:r>
      <w:r w:rsidR="00E75E20">
        <w:rPr>
          <w:rFonts w:ascii="Arial" w:hAnsi="Arial" w:cs="Arial"/>
          <w:iCs/>
          <w:vertAlign w:val="superscript"/>
        </w:rPr>
        <w:instrText xml:space="preserve"> ADDIN EN.CITE &lt;EndNote&gt;&lt;Cite&gt;&lt;Author&gt;Nair&lt;/Author&gt;&lt;Year&gt;2020&lt;/Year&gt;&lt;RecNum&gt;12970&lt;/RecNum&gt;&lt;DisplayText&gt;&lt;style face="superscript"&gt;20&lt;/style&gt;&lt;/DisplayText&gt;&lt;record&gt;&lt;rec-number&gt;12970&lt;/rec-number&gt;&lt;foreign-keys&gt;&lt;key app="EN" db-id="tft0wvd2mxs9rne0tzkpwr9e9dsde5r5sda9"&gt;12970&lt;/key&gt;&lt;/foreign-keys&gt;&lt;ref-type name="Journal Article"&gt;17&lt;/ref-type&gt;&lt;contributors&gt;&lt;authors&gt;&lt;author&gt;Nair, A.&lt;/author&gt;&lt;author&gt;Singh, M.&lt;/author&gt;&lt;author&gt;Aglyamov, S. R.&lt;/author&gt;&lt;author&gt;Larin, K. V.&lt;/author&gt;&lt;/authors&gt;&lt;/contributors&gt;&lt;auth-address&gt;University of Houston, Department of Biomedical Engineering, Houston, Texas, United States.&amp;#xD;University of Houston, Department of Mechanical Engineering, Houston, Texas, United States.&lt;/auth-address&gt;&lt;titles&gt;&lt;title&gt;Heartbeat OCE: corneal biomechanical response to simulated heartbeat pulsation measured by optical coherence elastography&lt;/title&gt;&lt;secondary-title&gt;J Biomed Opt&lt;/secondary-title&gt;&lt;/titles&gt;&lt;periodical&gt;&lt;full-title&gt;J Biomed Opt&lt;/full-title&gt;&lt;/periodical&gt;&lt;pages&gt;1-9&lt;/pages&gt;&lt;volume&gt;25&lt;/volume&gt;&lt;number&gt;5&lt;/number&gt;&lt;keywords&gt;&lt;keyword&gt;Animals&lt;/keyword&gt;&lt;keyword&gt;Biomechanical Phenomena&lt;/keyword&gt;&lt;keyword&gt;Cornea/diagnostic imaging&lt;/keyword&gt;&lt;keyword&gt;*Elasticity Imaging Techniques&lt;/keyword&gt;&lt;keyword&gt;Heart Rate&lt;/keyword&gt;&lt;keyword&gt;Riboflavin&lt;/keyword&gt;&lt;keyword&gt;Swine&lt;/keyword&gt;&lt;keyword&gt;Tomography, Optical Coherence&lt;/keyword&gt;&lt;keyword&gt;*cornea&lt;/keyword&gt;&lt;keyword&gt;*optical coherence elastography&lt;/keyword&gt;&lt;keyword&gt;*optical coherence tomography&lt;/keyword&gt;&lt;keyword&gt;*pulsation&lt;/keyword&gt;&lt;keyword&gt;*tissue biomechanics&lt;/keyword&gt;&lt;/keywords&gt;&lt;dates&gt;&lt;year&gt;2020&lt;/year&gt;&lt;pub-dates&gt;&lt;date&gt;May&lt;/date&gt;&lt;/pub-dates&gt;&lt;/dates&gt;&lt;isbn&gt;1560-2281 (Electronic)&amp;#xD;1083-3668 (Linking)&lt;/isbn&gt;&lt;accession-num&gt;32372574&lt;/accession-num&gt;&lt;urls&gt;&lt;related-urls&gt;&lt;url&gt;https://www.ncbi.nlm.nih.gov/pubmed/32372574&lt;/url&gt;&lt;/related-urls&gt;&lt;/urls&gt;&lt;custom2&gt;PMC7199791&lt;/custom2&gt;&lt;electronic-resource-num&gt;10.1117/1.JBO.25.5.055001&lt;/electronic-resource-num&gt;&lt;/record&gt;&lt;/Cite&gt;&lt;/EndNote&gt;</w:instrText>
      </w:r>
      <w:r w:rsidR="006F1FF1" w:rsidRPr="002D257A">
        <w:rPr>
          <w:rFonts w:ascii="Arial" w:hAnsi="Arial" w:cs="Arial"/>
          <w:iCs/>
          <w:vertAlign w:val="superscript"/>
        </w:rPr>
        <w:fldChar w:fldCharType="separate"/>
      </w:r>
      <w:r w:rsidR="00E75E20">
        <w:rPr>
          <w:rFonts w:ascii="Arial" w:hAnsi="Arial" w:cs="Arial"/>
          <w:iCs/>
          <w:noProof/>
          <w:vertAlign w:val="superscript"/>
        </w:rPr>
        <w:t>20</w:t>
      </w:r>
      <w:r w:rsidR="006F1FF1" w:rsidRPr="002D257A">
        <w:rPr>
          <w:rFonts w:ascii="Arial" w:hAnsi="Arial" w:cs="Arial"/>
          <w:iCs/>
          <w:vertAlign w:val="superscript"/>
        </w:rPr>
        <w:fldChar w:fldCharType="end"/>
      </w:r>
      <w:r w:rsidR="002C67F1" w:rsidRPr="002D257A">
        <w:rPr>
          <w:rFonts w:ascii="Arial" w:hAnsi="Arial" w:cs="Arial"/>
          <w:iCs/>
        </w:rPr>
        <w:t xml:space="preserve"> and</w:t>
      </w:r>
      <w:r w:rsidR="002C67F1">
        <w:rPr>
          <w:rFonts w:ascii="Arial" w:hAnsi="Arial" w:cs="Arial"/>
          <w:iCs/>
          <w:color w:val="FF0000"/>
        </w:rPr>
        <w:t xml:space="preserve"> </w:t>
      </w:r>
      <w:r w:rsidR="002C67F1">
        <w:rPr>
          <w:rFonts w:ascii="Arial" w:hAnsi="Arial" w:cs="Arial"/>
        </w:rPr>
        <w:t xml:space="preserve">high-frequency ultrasound </w:t>
      </w:r>
      <w:r w:rsidR="0089295A">
        <w:rPr>
          <w:rFonts w:ascii="Arial" w:hAnsi="Arial" w:cs="Arial"/>
        </w:rPr>
        <w:t>(HFU)</w:t>
      </w:r>
      <w:r w:rsidR="0089295A" w:rsidRPr="00E75E20">
        <w:rPr>
          <w:rFonts w:ascii="Arial" w:hAnsi="Arial" w:cs="Arial"/>
        </w:rPr>
        <w:t xml:space="preserve"> </w:t>
      </w:r>
      <w:r w:rsidR="00D36974" w:rsidRPr="00E75E20">
        <w:rPr>
          <w:rFonts w:ascii="Arial" w:hAnsi="Arial" w:cs="Arial"/>
        </w:rPr>
        <w:fldChar w:fldCharType="begin">
          <w:fldData xml:space="preserve">PEVuZE5vdGU+PENpdGU+PEF1dGhvcj5Ld29rPC9BdXRob3I+PFllYXI+MjAyMDwvWWVhcj48UmVj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</w:fldData>
        </w:fldChar>
      </w:r>
      <w:r w:rsidR="00E75E20" w:rsidRPr="00E75E20">
        <w:rPr>
          <w:rFonts w:ascii="Arial" w:hAnsi="Arial" w:cs="Arial"/>
        </w:rPr>
        <w:instrText xml:space="preserve"> ADDIN EN.CITE </w:instrText>
      </w:r>
      <w:r w:rsidR="00E75E20" w:rsidRPr="00E75E20">
        <w:rPr>
          <w:rFonts w:ascii="Arial" w:hAnsi="Arial" w:cs="Arial"/>
        </w:rPr>
        <w:fldChar w:fldCharType="begin">
          <w:fldData xml:space="preserve">PEVuZE5vdGU+PENpdGU+PEF1dGhvcj5Ld29rPC9BdXRob3I+PFllYXI+MjAyMDwvWWVhcj48UmVj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</w:fldData>
        </w:fldChar>
      </w:r>
      <w:r w:rsidR="00E75E20" w:rsidRPr="00E75E20">
        <w:rPr>
          <w:rFonts w:ascii="Arial" w:hAnsi="Arial" w:cs="Arial"/>
        </w:rPr>
        <w:instrText xml:space="preserve"> ADDIN EN.CITE.DATA </w:instrText>
      </w:r>
      <w:r w:rsidR="00E75E20" w:rsidRPr="00E75E20">
        <w:rPr>
          <w:rFonts w:ascii="Arial" w:hAnsi="Arial" w:cs="Arial"/>
        </w:rPr>
      </w:r>
      <w:r w:rsidR="00E75E20" w:rsidRPr="00E75E20">
        <w:rPr>
          <w:rFonts w:ascii="Arial" w:hAnsi="Arial" w:cs="Arial"/>
        </w:rPr>
        <w:fldChar w:fldCharType="end"/>
      </w:r>
      <w:r w:rsidR="00D36974" w:rsidRPr="00E75E20">
        <w:rPr>
          <w:rFonts w:ascii="Arial" w:hAnsi="Arial" w:cs="Arial"/>
        </w:rPr>
      </w:r>
      <w:r w:rsidR="00D36974" w:rsidRPr="00E75E20">
        <w:rPr>
          <w:rFonts w:ascii="Arial" w:hAnsi="Arial" w:cs="Arial"/>
        </w:rPr>
        <w:fldChar w:fldCharType="separate"/>
      </w:r>
      <w:r w:rsidR="00E75E20" w:rsidRPr="00E75E20">
        <w:rPr>
          <w:rFonts w:ascii="Arial" w:hAnsi="Arial" w:cs="Arial"/>
          <w:noProof/>
          <w:vertAlign w:val="superscript"/>
        </w:rPr>
        <w:t>21, 22</w:t>
      </w:r>
      <w:r w:rsidR="00D36974" w:rsidRPr="00E75E20">
        <w:rPr>
          <w:rFonts w:ascii="Arial" w:hAnsi="Arial" w:cs="Arial"/>
        </w:rPr>
        <w:fldChar w:fldCharType="end"/>
      </w:r>
      <w:r w:rsidR="000547D7" w:rsidRPr="00E75E20">
        <w:rPr>
          <w:rFonts w:ascii="Arial" w:hAnsi="Arial" w:cs="Arial"/>
          <w:iCs/>
        </w:rPr>
        <w:t>.</w:t>
      </w:r>
    </w:p>
    <w:p w14:paraId="4E601DA1" w14:textId="77777777" w:rsidR="009801D8" w:rsidRDefault="009801D8" w:rsidP="00F10C6B">
      <w:pPr>
        <w:spacing w:line="480" w:lineRule="auto"/>
        <w:jc w:val="both"/>
        <w:rPr>
          <w:rFonts w:ascii="Arial" w:hAnsi="Arial" w:cs="Arial"/>
          <w:iCs/>
        </w:rPr>
      </w:pPr>
    </w:p>
    <w:p w14:paraId="4B2A24B7" w14:textId="3D1E6AF0" w:rsidR="009801D8" w:rsidRPr="005D3B87" w:rsidRDefault="000A106E" w:rsidP="00F10C6B">
      <w:pPr>
        <w:spacing w:line="480" w:lineRule="auto"/>
        <w:jc w:val="both"/>
        <w:rPr>
          <w:rFonts w:ascii="Arial" w:hAnsi="Arial" w:cs="Arial"/>
          <w:b/>
          <w:bCs/>
          <w:iCs/>
        </w:rPr>
      </w:pPr>
      <w:r w:rsidRPr="005D3B87">
        <w:rPr>
          <w:rFonts w:ascii="Arial" w:hAnsi="Arial" w:cs="Arial"/>
          <w:b/>
          <w:bCs/>
          <w:iCs/>
        </w:rPr>
        <w:t>B</w:t>
      </w:r>
      <w:r w:rsidR="009801D8" w:rsidRPr="005D3B87">
        <w:rPr>
          <w:rFonts w:ascii="Arial" w:hAnsi="Arial" w:cs="Arial"/>
          <w:b/>
          <w:bCs/>
          <w:iCs/>
        </w:rPr>
        <w:t xml:space="preserve">iomechanics measurement </w:t>
      </w:r>
      <w:r w:rsidRPr="005D3B87">
        <w:rPr>
          <w:rFonts w:ascii="Arial" w:hAnsi="Arial" w:cs="Arial"/>
          <w:b/>
          <w:bCs/>
          <w:iCs/>
        </w:rPr>
        <w:t>techniques</w:t>
      </w:r>
    </w:p>
    <w:p w14:paraId="22764EE8" w14:textId="246F7661" w:rsidR="00D16871" w:rsidRDefault="003A1E6D" w:rsidP="00F10C6B">
      <w:pPr>
        <w:spacing w:line="480" w:lineRule="auto"/>
        <w:jc w:val="both"/>
        <w:rPr>
          <w:rFonts w:ascii="Arial" w:hAnsi="Arial" w:cs="Arial"/>
          <w:iCs/>
        </w:rPr>
      </w:pPr>
      <w:r>
        <w:rPr>
          <w:rFonts w:ascii="Arial" w:hAnsi="Arial" w:cs="Arial"/>
          <w:iCs/>
        </w:rPr>
        <w:t xml:space="preserve">The </w:t>
      </w:r>
      <w:r w:rsidR="00F70451">
        <w:rPr>
          <w:rFonts w:ascii="Arial" w:hAnsi="Arial" w:cs="Arial"/>
          <w:iCs/>
        </w:rPr>
        <w:t>ORA</w:t>
      </w:r>
      <w:r w:rsidR="00F70451" w:rsidRPr="00F70451">
        <w:rPr>
          <w:rFonts w:ascii="Arial" w:hAnsi="Arial" w:cs="Arial"/>
          <w:iCs/>
        </w:rPr>
        <w:t xml:space="preserve"> </w:t>
      </w:r>
      <w:r w:rsidR="00F70451">
        <w:rPr>
          <w:rFonts w:ascii="Arial" w:hAnsi="Arial" w:cs="Arial"/>
          <w:iCs/>
        </w:rPr>
        <w:t>provide</w:t>
      </w:r>
      <w:r w:rsidR="001677D6">
        <w:rPr>
          <w:rFonts w:ascii="Arial" w:hAnsi="Arial" w:cs="Arial"/>
          <w:iCs/>
        </w:rPr>
        <w:t>s</w:t>
      </w:r>
      <w:r w:rsidR="00F70451" w:rsidRPr="00F70451">
        <w:rPr>
          <w:rFonts w:ascii="Arial" w:hAnsi="Arial" w:cs="Arial"/>
          <w:iCs/>
        </w:rPr>
        <w:t xml:space="preserve"> two </w:t>
      </w:r>
      <w:r w:rsidR="001677D6">
        <w:rPr>
          <w:rFonts w:ascii="Arial" w:hAnsi="Arial" w:cs="Arial"/>
          <w:iCs/>
        </w:rPr>
        <w:t xml:space="preserve">cornea biomechanics </w:t>
      </w:r>
      <w:r w:rsidR="00F70451" w:rsidRPr="002E6208">
        <w:rPr>
          <w:rFonts w:ascii="Arial" w:eastAsia="SimSun" w:hAnsi="Arial" w:cs="Arial"/>
          <w:lang w:eastAsia="zh-CN"/>
        </w:rPr>
        <w:t>metrics</w:t>
      </w:r>
      <w:r w:rsidR="008E0031">
        <w:rPr>
          <w:rFonts w:ascii="Arial" w:hAnsi="Arial" w:cs="Arial"/>
          <w:iCs/>
        </w:rPr>
        <w:t>; namely</w:t>
      </w:r>
      <w:r w:rsidR="008E0031" w:rsidRPr="00F70451">
        <w:rPr>
          <w:rFonts w:ascii="Arial" w:hAnsi="Arial" w:cs="Arial"/>
          <w:iCs/>
        </w:rPr>
        <w:t xml:space="preserve"> </w:t>
      </w:r>
      <w:r w:rsidR="00F70451" w:rsidRPr="00F70451">
        <w:rPr>
          <w:rFonts w:ascii="Arial" w:hAnsi="Arial" w:cs="Arial"/>
          <w:iCs/>
        </w:rPr>
        <w:t>corneal hysteresis (CH) and corneal resistance</w:t>
      </w:r>
      <w:r w:rsidR="00F70451">
        <w:rPr>
          <w:rFonts w:ascii="Arial" w:hAnsi="Arial" w:cs="Arial"/>
          <w:iCs/>
        </w:rPr>
        <w:t xml:space="preserve"> </w:t>
      </w:r>
      <w:r w:rsidR="00F70451" w:rsidRPr="00F70451">
        <w:rPr>
          <w:rFonts w:ascii="Arial" w:hAnsi="Arial" w:cs="Arial"/>
          <w:iCs/>
        </w:rPr>
        <w:t>factor (CRF)</w:t>
      </w:r>
      <w:r w:rsidRPr="003A1E6D">
        <w:rPr>
          <w:rFonts w:ascii="Arial" w:hAnsi="Arial" w:cs="Arial"/>
          <w:iCs/>
        </w:rPr>
        <w:t xml:space="preserve"> </w:t>
      </w:r>
      <w:r>
        <w:rPr>
          <w:rFonts w:ascii="Arial" w:hAnsi="Arial" w:cs="Arial"/>
          <w:iCs/>
        </w:rPr>
        <w:fldChar w:fldCharType="begin"/>
      </w:r>
      <w:r w:rsidR="00E75E20">
        <w:rPr>
          <w:rFonts w:ascii="Arial" w:hAnsi="Arial" w:cs="Arial"/>
          <w:iCs/>
        </w:rPr>
        <w:instrText xml:space="preserve"> ADDIN EN.CITE &lt;EndNote&gt;&lt;Cite&gt;&lt;Author&gt;Luce&lt;/Author&gt;&lt;Year&gt;2005&lt;/Year&gt;&lt;RecNum&gt;6039&lt;/RecNum&gt;&lt;DisplayText&gt;&lt;style face="superscript"&gt;23&lt;/style&gt;&lt;/DisplayText&gt;&lt;record&gt;&lt;rec-number&gt;6039&lt;/rec-number&gt;&lt;foreign-keys&gt;&lt;key app="EN" db-id="tft0wvd2mxs9rne0tzkpwr9e9dsde5r5sda9"&gt;6039&lt;/key&gt;&lt;/foreign-keys&gt;&lt;ref-type name="Journal Article"&gt;17&lt;/ref-type&gt;&lt;contributors&gt;&lt;authors&gt;&lt;author&gt;Luce, D. A.&lt;/author&gt;&lt;/authors&gt;&lt;/contributors&gt;&lt;auth-address&gt;Reichert Inc., Depew, New York, USA. dluce@reichert.com&lt;/auth-address&gt;&lt;titles&gt;&lt;title&gt;Determining in vivo biomechanical properties of the cornea with an ocular response analyzer&lt;/title&gt;&lt;secondary-title&gt;J Cataract Refract Surg&lt;/secondary-title&gt;&lt;alt-title&gt;Journal of cataract and refractive surgery&lt;/alt-title&gt;&lt;/titles&gt;&lt;periodical&gt;&lt;full-title&gt;J Cataract Refract Surg&lt;/full-title&gt;&lt;/periodical&gt;&lt;alt-periodical&gt;&lt;full-title&gt;Journal of Cataract and Refractive Surgery&lt;/full-title&gt;&lt;abbr-1&gt;J Cataract Refr Surg&lt;/abbr-1&gt;&lt;/alt-periodical&gt;&lt;pages&gt;156-62&lt;/pages&gt;&lt;volume&gt;31&lt;/volume&gt;&lt;number&gt;1&lt;/number&gt;&lt;edition&gt;2005/02/22&lt;/edition&gt;&lt;keywords&gt;&lt;keyword&gt;Adolescent&lt;/keyword&gt;&lt;keyword&gt;Adult&lt;/keyword&gt;&lt;keyword&gt;*Biomechanics&lt;/keyword&gt;&lt;keyword&gt;Cornea/*physiology&lt;/keyword&gt;&lt;keyword&gt;Diagnostic Techniques, Ophthalmological&lt;/keyword&gt;&lt;keyword&gt;Female&lt;/keyword&gt;&lt;keyword&gt;Fuchs&amp;apos; Endothelial Dystrophy/physiopathology&lt;/keyword&gt;&lt;keyword&gt;Humans&lt;/keyword&gt;&lt;keyword&gt;Intraocular Pressure/*physiology&lt;/keyword&gt;&lt;keyword&gt;Keratoconus/physiopathology&lt;/keyword&gt;&lt;keyword&gt;Keratomileusis, Laser In Situ&lt;/keyword&gt;&lt;keyword&gt;Male&lt;/keyword&gt;&lt;keyword&gt;Middle Aged&lt;/keyword&gt;&lt;keyword&gt;Refractive Errors/physiopathology&lt;/keyword&gt;&lt;/keywords&gt;&lt;dates&gt;&lt;year&gt;2005&lt;/year&gt;&lt;pub-dates&gt;&lt;date&gt;Jan&lt;/date&gt;&lt;/pub-dates&gt;&lt;/dates&gt;&lt;isbn&gt;0886-3350 (Print)&amp;#xD;0886-3350 (Linking)&lt;/isbn&gt;&lt;accession-num&gt;15721708&lt;/accession-num&gt;&lt;work-type&gt;Research Support, Non-U.S. Gov&amp;apos;t&lt;/work-type&gt;&lt;urls&gt;&lt;related-urls&gt;&lt;url&gt;http://www.ncbi.nlm.nih.gov/pubmed/15721708&lt;/url&gt;&lt;/related-urls&gt;&lt;/urls&gt;&lt;electronic-resource-num&gt;10.1016/j.jcrs.2004.10.044&lt;/electronic-resource-num&gt;&lt;language&gt;eng&lt;/language&gt;&lt;/record&gt;&lt;/Cite&gt;&lt;/EndNote&gt;</w:instrText>
      </w:r>
      <w:r>
        <w:rPr>
          <w:rFonts w:ascii="Arial" w:hAnsi="Arial" w:cs="Arial"/>
          <w:iCs/>
        </w:rPr>
        <w:fldChar w:fldCharType="separate"/>
      </w:r>
      <w:r w:rsidR="00E75E20" w:rsidRPr="00E75E20">
        <w:rPr>
          <w:rFonts w:ascii="Arial" w:hAnsi="Arial" w:cs="Arial"/>
          <w:iCs/>
          <w:noProof/>
          <w:vertAlign w:val="superscript"/>
        </w:rPr>
        <w:t>23</w:t>
      </w:r>
      <w:r>
        <w:rPr>
          <w:rFonts w:ascii="Arial" w:hAnsi="Arial" w:cs="Arial"/>
          <w:iCs/>
        </w:rPr>
        <w:fldChar w:fldCharType="end"/>
      </w:r>
      <w:r w:rsidR="00F70451" w:rsidRPr="00F70451">
        <w:rPr>
          <w:rFonts w:ascii="Arial" w:hAnsi="Arial" w:cs="Arial"/>
          <w:iCs/>
        </w:rPr>
        <w:t>.</w:t>
      </w:r>
      <w:r w:rsidR="00F70451">
        <w:rPr>
          <w:rFonts w:ascii="Arial" w:hAnsi="Arial" w:cs="Arial"/>
          <w:iCs/>
        </w:rPr>
        <w:t xml:space="preserve"> </w:t>
      </w:r>
      <w:r w:rsidR="008E0031">
        <w:rPr>
          <w:rFonts w:ascii="Arial" w:hAnsi="Arial" w:cs="Arial"/>
          <w:iCs/>
        </w:rPr>
        <w:t xml:space="preserve">While CH </w:t>
      </w:r>
      <w:r w:rsidR="007F4761">
        <w:rPr>
          <w:rFonts w:ascii="Arial" w:hAnsi="Arial" w:cs="Arial"/>
          <w:iCs/>
        </w:rPr>
        <w:t xml:space="preserve">is thought to be associated with the tissue’s viscoelasticity, CRF is considered a measure of </w:t>
      </w:r>
      <w:r w:rsidR="0038565F">
        <w:rPr>
          <w:rFonts w:ascii="Arial" w:hAnsi="Arial" w:cs="Arial"/>
          <w:iCs/>
        </w:rPr>
        <w:t xml:space="preserve">its </w:t>
      </w:r>
      <w:r w:rsidR="00A7499C">
        <w:rPr>
          <w:rFonts w:ascii="Arial" w:hAnsi="Arial" w:cs="Arial"/>
          <w:iCs/>
        </w:rPr>
        <w:t xml:space="preserve">immediate </w:t>
      </w:r>
      <w:r w:rsidR="0038565F">
        <w:rPr>
          <w:rFonts w:ascii="Arial" w:hAnsi="Arial" w:cs="Arial"/>
          <w:iCs/>
        </w:rPr>
        <w:t>stiffness</w:t>
      </w:r>
      <w:r w:rsidR="00221C70">
        <w:rPr>
          <w:rFonts w:ascii="Arial" w:hAnsi="Arial" w:cs="Arial"/>
          <w:iCs/>
        </w:rPr>
        <w:t xml:space="preserve"> or resistance </w:t>
      </w:r>
      <w:r w:rsidR="0024372B">
        <w:rPr>
          <w:rFonts w:ascii="Arial" w:hAnsi="Arial" w:cs="Arial"/>
          <w:iCs/>
        </w:rPr>
        <w:t xml:space="preserve">to </w:t>
      </w:r>
      <w:r w:rsidR="00221C70">
        <w:rPr>
          <w:rFonts w:ascii="Arial" w:hAnsi="Arial" w:cs="Arial"/>
          <w:iCs/>
        </w:rPr>
        <w:t xml:space="preserve">deformation under load </w:t>
      </w:r>
      <w:r w:rsidR="00BF14FB" w:rsidRPr="00F459C9">
        <w:rPr>
          <w:rFonts w:ascii="Arial" w:hAnsi="Arial" w:cs="Arial"/>
          <w:iCs/>
        </w:rPr>
        <w:fldChar w:fldCharType="begin"/>
      </w:r>
      <w:r w:rsidR="00E75E20">
        <w:rPr>
          <w:rFonts w:ascii="Arial" w:hAnsi="Arial" w:cs="Arial"/>
          <w:iCs/>
        </w:rPr>
        <w:instrText xml:space="preserve"> ADDIN EN.CITE &lt;EndNote&gt;&lt;Cite&gt;&lt;Author&gt;Roberts&lt;/Author&gt;&lt;Year&gt;2014&lt;/Year&gt;&lt;RecNum&gt;6927&lt;/RecNum&gt;&lt;DisplayText&gt;&lt;style face="superscript"&gt;24&lt;/style&gt;&lt;/DisplayText&gt;&lt;record&gt;&lt;rec-number&gt;6927&lt;/rec-number&gt;&lt;foreign-keys&gt;&lt;key app="EN" db-id="tft0wvd2mxs9rne0tzkpwr9e9dsde5r5sda9"&gt;6927&lt;/key&gt;&lt;/foreign-keys&gt;&lt;ref-type name="Journal Article"&gt;17&lt;/ref-type&gt;&lt;contributors&gt;&lt;authors&gt;&lt;author&gt;Roberts, C. J.&lt;/author&gt;&lt;/authors&gt;&lt;/contributors&gt;&lt;auth-address&gt;From the Department of Ophthalmology and Visual Science, Department of Biomedical Engineering, The Ohio State University, Columbus, Ohio, USA. Electronic address: roberts.8@osu.edu.&lt;/auth-address&gt;&lt;titles&gt;&lt;title&gt;Concepts and misconceptions in corneal biomechanics&lt;/title&gt;&lt;secondary-title&gt;J Cataract Refract Surg&lt;/secondary-title&gt;&lt;alt-title&gt;Journal of cataract and refractive surgery&lt;/alt-title&gt;&lt;/titles&gt;&lt;periodical&gt;&lt;full-title&gt;J Cataract Refract Surg&lt;/full-title&gt;&lt;/periodical&gt;&lt;alt-periodical&gt;&lt;full-title&gt;Journal of Cataract and Refractive Surgery&lt;/full-title&gt;&lt;abbr-1&gt;J Cataract Refr Surg&lt;/abbr-1&gt;&lt;/alt-periodical&gt;&lt;pages&gt;862-9&lt;/pages&gt;&lt;volume&gt;40&lt;/volume&gt;&lt;number&gt;6&lt;/number&gt;&lt;dates&gt;&lt;year&gt;2014&lt;/year&gt;&lt;pub-dates&gt;&lt;date&gt;Jun&lt;/date&gt;&lt;/pub-dates&gt;&lt;/dates&gt;&lt;isbn&gt;1873-4502 (Electronic)&amp;#xD;0886-3350 (Linking)&lt;/isbn&gt;&lt;accession-num&gt;24857435&lt;/accession-num&gt;&lt;urls&gt;&lt;related-urls&gt;&lt;url&gt;http://www.ncbi.nlm.nih.gov/pubmed/24857435&lt;/url&gt;&lt;/related-urls&gt;&lt;/urls&gt;&lt;electronic-resource-num&gt;10.1016/j.jcrs.2014.04.019&lt;/electronic-resource-num&gt;&lt;/record&gt;&lt;/Cite&gt;&lt;/EndNote&gt;</w:instrText>
      </w:r>
      <w:r w:rsidR="00BF14FB" w:rsidRPr="00F459C9">
        <w:rPr>
          <w:rFonts w:ascii="Arial" w:hAnsi="Arial" w:cs="Arial"/>
          <w:iCs/>
        </w:rPr>
        <w:fldChar w:fldCharType="separate"/>
      </w:r>
      <w:r w:rsidR="00E75E20" w:rsidRPr="00E75E20">
        <w:rPr>
          <w:rFonts w:ascii="Arial" w:hAnsi="Arial" w:cs="Arial"/>
          <w:iCs/>
          <w:noProof/>
          <w:vertAlign w:val="superscript"/>
        </w:rPr>
        <w:t>24</w:t>
      </w:r>
      <w:r w:rsidR="00BF14FB" w:rsidRPr="00F459C9">
        <w:rPr>
          <w:rFonts w:ascii="Arial" w:hAnsi="Arial" w:cs="Arial"/>
          <w:iCs/>
        </w:rPr>
        <w:fldChar w:fldCharType="end"/>
      </w:r>
      <w:r w:rsidR="0038565F">
        <w:rPr>
          <w:rFonts w:ascii="Arial" w:hAnsi="Arial" w:cs="Arial"/>
          <w:iCs/>
        </w:rPr>
        <w:t xml:space="preserve">. </w:t>
      </w:r>
      <w:r w:rsidR="00F70451">
        <w:rPr>
          <w:rFonts w:ascii="Arial" w:hAnsi="Arial" w:cs="Arial"/>
          <w:iCs/>
        </w:rPr>
        <w:t xml:space="preserve">However, </w:t>
      </w:r>
      <w:r w:rsidR="0024372B">
        <w:rPr>
          <w:rFonts w:ascii="Arial" w:hAnsi="Arial" w:cs="Arial"/>
          <w:iCs/>
        </w:rPr>
        <w:t xml:space="preserve">despite the </w:t>
      </w:r>
      <w:r w:rsidR="00D53936">
        <w:rPr>
          <w:rFonts w:ascii="Arial" w:hAnsi="Arial" w:cs="Arial"/>
          <w:iCs/>
        </w:rPr>
        <w:t>bio</w:t>
      </w:r>
      <w:r w:rsidR="0024372B">
        <w:rPr>
          <w:rFonts w:ascii="Arial" w:hAnsi="Arial" w:cs="Arial"/>
          <w:iCs/>
        </w:rPr>
        <w:t xml:space="preserve">mechanical origins of the two parameters, and the </w:t>
      </w:r>
      <w:r w:rsidR="0027052E">
        <w:rPr>
          <w:rFonts w:ascii="Arial" w:hAnsi="Arial" w:cs="Arial"/>
          <w:iCs/>
        </w:rPr>
        <w:t>biomechanical cause</w:t>
      </w:r>
      <w:r w:rsidR="009A497D">
        <w:rPr>
          <w:rFonts w:ascii="Arial" w:hAnsi="Arial" w:cs="Arial"/>
          <w:iCs/>
        </w:rPr>
        <w:t>s</w:t>
      </w:r>
      <w:r w:rsidR="0027052E">
        <w:rPr>
          <w:rFonts w:ascii="Arial" w:hAnsi="Arial" w:cs="Arial"/>
          <w:iCs/>
        </w:rPr>
        <w:t xml:space="preserve"> of </w:t>
      </w:r>
      <w:r w:rsidR="0027257A">
        <w:rPr>
          <w:rFonts w:ascii="Arial" w:hAnsi="Arial" w:cs="Arial"/>
          <w:iCs/>
        </w:rPr>
        <w:t>k</w:t>
      </w:r>
      <w:r w:rsidR="0027257A" w:rsidRPr="00F70451">
        <w:rPr>
          <w:rFonts w:ascii="Arial" w:hAnsi="Arial" w:cs="Arial"/>
          <w:iCs/>
        </w:rPr>
        <w:t>eratectasia</w:t>
      </w:r>
      <w:r w:rsidR="0027257A">
        <w:rPr>
          <w:rFonts w:ascii="Arial" w:hAnsi="Arial" w:cs="Arial"/>
          <w:iCs/>
        </w:rPr>
        <w:t>,</w:t>
      </w:r>
      <w:r w:rsidR="0027257A" w:rsidRPr="00F70451">
        <w:rPr>
          <w:rFonts w:ascii="Arial" w:hAnsi="Arial" w:cs="Arial"/>
          <w:iCs/>
        </w:rPr>
        <w:t xml:space="preserve"> </w:t>
      </w:r>
      <w:r w:rsidR="00F70451" w:rsidRPr="00F70451">
        <w:rPr>
          <w:rFonts w:ascii="Arial" w:hAnsi="Arial" w:cs="Arial"/>
          <w:iCs/>
        </w:rPr>
        <w:t xml:space="preserve">CH and CRF </w:t>
      </w:r>
      <w:r w:rsidR="0027257A">
        <w:rPr>
          <w:rFonts w:ascii="Arial" w:hAnsi="Arial" w:cs="Arial"/>
          <w:iCs/>
        </w:rPr>
        <w:t>ha</w:t>
      </w:r>
      <w:r w:rsidR="0027257A" w:rsidRPr="00F70451">
        <w:rPr>
          <w:rFonts w:ascii="Arial" w:hAnsi="Arial" w:cs="Arial"/>
          <w:iCs/>
        </w:rPr>
        <w:t xml:space="preserve">d </w:t>
      </w:r>
      <w:r w:rsidR="0052595D">
        <w:rPr>
          <w:rFonts w:ascii="Arial" w:hAnsi="Arial" w:cs="Arial"/>
          <w:iCs/>
        </w:rPr>
        <w:lastRenderedPageBreak/>
        <w:t xml:space="preserve">had </w:t>
      </w:r>
      <w:r w:rsidR="00F70451" w:rsidRPr="00F70451">
        <w:rPr>
          <w:rFonts w:ascii="Arial" w:hAnsi="Arial" w:cs="Arial"/>
          <w:iCs/>
        </w:rPr>
        <w:t xml:space="preserve">a limited role in </w:t>
      </w:r>
      <w:r w:rsidR="00741EBF">
        <w:rPr>
          <w:rFonts w:ascii="Arial" w:hAnsi="Arial" w:cs="Arial"/>
          <w:iCs/>
        </w:rPr>
        <w:t>detecting the condition or risk-profiling patients</w:t>
      </w:r>
      <w:r w:rsidR="00F70451" w:rsidRPr="00F70451">
        <w:rPr>
          <w:rFonts w:ascii="Arial" w:hAnsi="Arial" w:cs="Arial"/>
          <w:iCs/>
        </w:rPr>
        <w:t>, due to a</w:t>
      </w:r>
      <w:r w:rsidR="00F70451">
        <w:rPr>
          <w:rFonts w:ascii="Arial" w:hAnsi="Arial" w:cs="Arial"/>
          <w:iCs/>
        </w:rPr>
        <w:t xml:space="preserve"> considerable overlap</w:t>
      </w:r>
      <w:r w:rsidR="00450B74">
        <w:rPr>
          <w:rFonts w:ascii="Arial" w:hAnsi="Arial" w:cs="Arial"/>
          <w:iCs/>
        </w:rPr>
        <w:t xml:space="preserve"> in values between those that developed k</w:t>
      </w:r>
      <w:r w:rsidR="00450B74" w:rsidRPr="00F70451">
        <w:rPr>
          <w:rFonts w:ascii="Arial" w:hAnsi="Arial" w:cs="Arial"/>
          <w:iCs/>
        </w:rPr>
        <w:t>eratectasia</w:t>
      </w:r>
      <w:r w:rsidR="00450B74">
        <w:rPr>
          <w:rFonts w:ascii="Arial" w:hAnsi="Arial" w:cs="Arial"/>
          <w:iCs/>
        </w:rPr>
        <w:t xml:space="preserve"> and </w:t>
      </w:r>
      <w:r w:rsidR="004673CC">
        <w:rPr>
          <w:rFonts w:ascii="Arial" w:hAnsi="Arial" w:cs="Arial"/>
          <w:iCs/>
        </w:rPr>
        <w:t>normal subjects</w:t>
      </w:r>
      <w:r w:rsidR="00A10E0B">
        <w:rPr>
          <w:rFonts w:ascii="Arial" w:hAnsi="Arial" w:cs="Arial"/>
          <w:iCs/>
        </w:rPr>
        <w:t xml:space="preserve"> </w:t>
      </w:r>
      <w:r w:rsidR="004673CC">
        <w:rPr>
          <w:rFonts w:ascii="Arial" w:hAnsi="Arial" w:cs="Arial"/>
          <w:iCs/>
        </w:rPr>
        <w:fldChar w:fldCharType="begin">
          <w:fldData xml:space="preserve">PEVuZE5vdGU+PENpdGU+PEF1dGhvcj5LaXJ3YW48L0F1dGhvcj48WWVhcj4yMDA4PC9ZZWFyPjxS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</w:fldData>
        </w:fldChar>
      </w:r>
      <w:r w:rsidR="004673CC">
        <w:rPr>
          <w:rFonts w:ascii="Arial" w:hAnsi="Arial" w:cs="Arial"/>
          <w:iCs/>
        </w:rPr>
        <w:instrText xml:space="preserve"> ADDIN EN.CITE </w:instrText>
      </w:r>
      <w:r w:rsidR="004673CC">
        <w:rPr>
          <w:rFonts w:ascii="Arial" w:hAnsi="Arial" w:cs="Arial"/>
          <w:iCs/>
        </w:rPr>
        <w:fldChar w:fldCharType="begin">
          <w:fldData xml:space="preserve">PEVuZE5vdGU+PENpdGU+PEF1dGhvcj5LaXJ3YW48L0F1dGhvcj48WWVhcj4yMDA4PC9ZZWFyPjxS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</w:fldData>
        </w:fldChar>
      </w:r>
      <w:r w:rsidR="004673CC">
        <w:rPr>
          <w:rFonts w:ascii="Arial" w:hAnsi="Arial" w:cs="Arial"/>
          <w:iCs/>
        </w:rPr>
        <w:instrText xml:space="preserve"> ADDIN EN.CITE.DATA </w:instrText>
      </w:r>
      <w:r w:rsidR="004673CC">
        <w:rPr>
          <w:rFonts w:ascii="Arial" w:hAnsi="Arial" w:cs="Arial"/>
          <w:iCs/>
        </w:rPr>
      </w:r>
      <w:r w:rsidR="004673CC">
        <w:rPr>
          <w:rFonts w:ascii="Arial" w:hAnsi="Arial" w:cs="Arial"/>
          <w:iCs/>
        </w:rPr>
        <w:fldChar w:fldCharType="end"/>
      </w:r>
      <w:r w:rsidR="004673CC">
        <w:rPr>
          <w:rFonts w:ascii="Arial" w:hAnsi="Arial" w:cs="Arial"/>
          <w:iCs/>
        </w:rPr>
      </w:r>
      <w:r w:rsidR="004673CC">
        <w:rPr>
          <w:rFonts w:ascii="Arial" w:hAnsi="Arial" w:cs="Arial"/>
          <w:iCs/>
        </w:rPr>
        <w:fldChar w:fldCharType="separate"/>
      </w:r>
      <w:r w:rsidR="004673CC" w:rsidRPr="004673CC">
        <w:rPr>
          <w:rFonts w:ascii="Arial" w:hAnsi="Arial" w:cs="Arial"/>
          <w:iCs/>
          <w:noProof/>
          <w:vertAlign w:val="superscript"/>
        </w:rPr>
        <w:t>25, 26</w:t>
      </w:r>
      <w:r w:rsidR="004673CC">
        <w:rPr>
          <w:rFonts w:ascii="Arial" w:hAnsi="Arial" w:cs="Arial"/>
          <w:iCs/>
        </w:rPr>
        <w:fldChar w:fldCharType="end"/>
      </w:r>
      <w:r w:rsidR="00F70451">
        <w:rPr>
          <w:rFonts w:ascii="Arial" w:hAnsi="Arial" w:cs="Arial"/>
          <w:iCs/>
        </w:rPr>
        <w:t>.</w:t>
      </w:r>
    </w:p>
    <w:p w14:paraId="434FBE95" w14:textId="00577D16" w:rsidR="00045FD2" w:rsidRPr="007942AE" w:rsidRDefault="000D067B" w:rsidP="00CB4B83">
      <w:pPr>
        <w:autoSpaceDE w:val="0"/>
        <w:autoSpaceDN w:val="0"/>
        <w:adjustRightInd w:val="0"/>
        <w:spacing w:line="480" w:lineRule="auto"/>
        <w:jc w:val="both"/>
        <w:rPr>
          <w:rFonts w:ascii="Arial" w:hAnsi="Arial" w:cs="Arial"/>
          <w:iCs/>
          <w:color w:val="000000" w:themeColor="text1"/>
        </w:rPr>
      </w:pPr>
      <w:proofErr w:type="gramStart"/>
      <w:r w:rsidRPr="00674518">
        <w:rPr>
          <w:rFonts w:ascii="Arial" w:hAnsi="Arial" w:cs="Arial"/>
          <w:iCs/>
        </w:rPr>
        <w:t>Similar to</w:t>
      </w:r>
      <w:proofErr w:type="gramEnd"/>
      <w:r w:rsidRPr="00674518">
        <w:rPr>
          <w:rFonts w:ascii="Arial" w:hAnsi="Arial" w:cs="Arial"/>
          <w:iCs/>
        </w:rPr>
        <w:t xml:space="preserve"> ORA, </w:t>
      </w:r>
      <w:r w:rsidR="00132AEF" w:rsidRPr="00674518">
        <w:rPr>
          <w:rFonts w:ascii="Arial" w:hAnsi="Arial" w:cs="Arial"/>
          <w:iCs/>
        </w:rPr>
        <w:t>Corvis</w:t>
      </w:r>
      <w:r w:rsidR="00F841B8">
        <w:rPr>
          <w:rFonts w:ascii="Arial" w:hAnsi="Arial" w:cs="Arial"/>
          <w:iCs/>
        </w:rPr>
        <w:t xml:space="preserve"> ST</w:t>
      </w:r>
      <w:r w:rsidR="00132AEF" w:rsidRPr="00674518">
        <w:rPr>
          <w:rFonts w:ascii="Arial" w:hAnsi="Arial" w:cs="Arial"/>
          <w:iCs/>
        </w:rPr>
        <w:t xml:space="preserve"> is </w:t>
      </w:r>
      <w:r w:rsidR="007D79F6">
        <w:rPr>
          <w:rFonts w:ascii="Arial" w:hAnsi="Arial" w:cs="Arial"/>
          <w:iCs/>
        </w:rPr>
        <w:t xml:space="preserve">also </w:t>
      </w:r>
      <w:r w:rsidR="00132AEF" w:rsidRPr="00674518">
        <w:rPr>
          <w:rFonts w:ascii="Arial" w:hAnsi="Arial" w:cs="Arial"/>
          <w:iCs/>
        </w:rPr>
        <w:t>a noncontact tonometer</w:t>
      </w:r>
      <w:r w:rsidR="007D79F6">
        <w:rPr>
          <w:rFonts w:ascii="Arial" w:hAnsi="Arial" w:cs="Arial"/>
          <w:iCs/>
        </w:rPr>
        <w:t>, but it is different in</w:t>
      </w:r>
      <w:r w:rsidR="00A459DF" w:rsidRPr="00674518">
        <w:rPr>
          <w:rFonts w:ascii="Arial" w:hAnsi="Arial" w:cs="Arial"/>
          <w:iCs/>
        </w:rPr>
        <w:t xml:space="preserve"> that </w:t>
      </w:r>
      <w:r w:rsidR="007D79F6">
        <w:rPr>
          <w:rFonts w:ascii="Arial" w:hAnsi="Arial" w:cs="Arial"/>
          <w:iCs/>
        </w:rPr>
        <w:t xml:space="preserve">it </w:t>
      </w:r>
      <w:r w:rsidR="00132AEF" w:rsidRPr="00674518">
        <w:rPr>
          <w:rFonts w:ascii="Arial" w:hAnsi="Arial" w:cs="Arial"/>
          <w:iCs/>
        </w:rPr>
        <w:t xml:space="preserve">monitors corneal deformation </w:t>
      </w:r>
      <w:r w:rsidR="004437FA" w:rsidRPr="00674518">
        <w:rPr>
          <w:rFonts w:ascii="Arial" w:hAnsi="Arial" w:cs="Arial"/>
          <w:iCs/>
        </w:rPr>
        <w:t>along</w:t>
      </w:r>
      <w:r w:rsidR="00F10DF5" w:rsidRPr="00674518">
        <w:rPr>
          <w:rFonts w:ascii="Arial" w:hAnsi="Arial" w:cs="Arial"/>
          <w:iCs/>
        </w:rPr>
        <w:t xml:space="preserve"> the principal</w:t>
      </w:r>
      <w:r w:rsidR="00132AEF" w:rsidRPr="00674518">
        <w:rPr>
          <w:rFonts w:ascii="Arial" w:hAnsi="Arial" w:cs="Arial"/>
          <w:iCs/>
        </w:rPr>
        <w:t xml:space="preserve"> horizontal </w:t>
      </w:r>
      <w:r w:rsidR="00F10DF5" w:rsidRPr="00674518">
        <w:rPr>
          <w:rFonts w:ascii="Arial" w:hAnsi="Arial" w:cs="Arial"/>
          <w:iCs/>
        </w:rPr>
        <w:t xml:space="preserve">meridian </w:t>
      </w:r>
      <w:r w:rsidR="008823D9" w:rsidRPr="00674518">
        <w:rPr>
          <w:rFonts w:ascii="Arial" w:hAnsi="Arial" w:cs="Arial"/>
          <w:iCs/>
        </w:rPr>
        <w:t xml:space="preserve">under </w:t>
      </w:r>
      <w:r w:rsidR="00132AEF" w:rsidRPr="00674518">
        <w:rPr>
          <w:rFonts w:ascii="Arial" w:hAnsi="Arial" w:cs="Arial"/>
          <w:iCs/>
        </w:rPr>
        <w:t xml:space="preserve">a collimated air </w:t>
      </w:r>
      <w:r w:rsidR="008823D9" w:rsidRPr="00674518">
        <w:rPr>
          <w:rFonts w:ascii="Arial" w:hAnsi="Arial" w:cs="Arial"/>
          <w:iCs/>
        </w:rPr>
        <w:t>puff</w:t>
      </w:r>
      <w:r w:rsidR="00132AEF" w:rsidRPr="00674518">
        <w:rPr>
          <w:rFonts w:ascii="Arial" w:hAnsi="Arial" w:cs="Arial"/>
          <w:iCs/>
        </w:rPr>
        <w:t xml:space="preserve">. </w:t>
      </w:r>
      <w:r w:rsidR="004138D4" w:rsidRPr="00674518">
        <w:rPr>
          <w:rFonts w:ascii="Arial" w:hAnsi="Arial" w:cs="Arial"/>
          <w:iCs/>
        </w:rPr>
        <w:t xml:space="preserve">Through </w:t>
      </w:r>
      <w:r w:rsidR="009C74C5" w:rsidRPr="00674518">
        <w:rPr>
          <w:rFonts w:ascii="Arial" w:hAnsi="Arial" w:cs="Arial"/>
          <w:iCs/>
        </w:rPr>
        <w:t xml:space="preserve">analysis of the deformation profile, the Corvis ST provides various </w:t>
      </w:r>
      <w:r w:rsidR="00CB4B83" w:rsidRPr="00674518">
        <w:rPr>
          <w:rFonts w:ascii="Arial" w:hAnsi="Arial" w:cs="Arial"/>
          <w:iCs/>
        </w:rPr>
        <w:t xml:space="preserve">dynamic corneal response (DCR) </w:t>
      </w:r>
      <w:r w:rsidR="009C74C5" w:rsidRPr="00674518">
        <w:rPr>
          <w:rFonts w:ascii="Arial" w:hAnsi="Arial" w:cs="Arial"/>
          <w:iCs/>
        </w:rPr>
        <w:t>measures of cornea</w:t>
      </w:r>
      <w:r w:rsidR="00636E1A" w:rsidRPr="00674518">
        <w:rPr>
          <w:rFonts w:ascii="Arial" w:hAnsi="Arial" w:cs="Arial"/>
          <w:iCs/>
        </w:rPr>
        <w:t>’s overall stiffness including the Stiffness Parameter (SP), Integrated inverse radius (IIR), deflection amplitude (DA)</w:t>
      </w:r>
      <w:r w:rsidR="001D5323">
        <w:rPr>
          <w:rFonts w:ascii="Arial" w:hAnsi="Arial" w:cs="Arial"/>
          <w:iCs/>
        </w:rPr>
        <w:t>,</w:t>
      </w:r>
      <w:r w:rsidR="006C1C0A" w:rsidRPr="00674518">
        <w:rPr>
          <w:rFonts w:ascii="Arial" w:hAnsi="Arial" w:cs="Arial"/>
          <w:iCs/>
        </w:rPr>
        <w:t xml:space="preserve"> deflection amplitude ratio at 1 or 2mm away from apex (DARatio1mm, </w:t>
      </w:r>
      <w:r w:rsidR="006C1C0A" w:rsidRPr="007942AE">
        <w:rPr>
          <w:rFonts w:ascii="Arial" w:hAnsi="Arial" w:cs="Arial"/>
          <w:iCs/>
          <w:color w:val="000000" w:themeColor="text1"/>
        </w:rPr>
        <w:t>DARatio2mm)</w:t>
      </w:r>
      <w:r w:rsidR="001D5323" w:rsidRPr="007942AE">
        <w:rPr>
          <w:rFonts w:ascii="Arial" w:hAnsi="Arial" w:cs="Arial"/>
          <w:iCs/>
          <w:color w:val="000000" w:themeColor="text1"/>
        </w:rPr>
        <w:t xml:space="preserve"> and Corvis biomechanical index-laser vision correction (CBI-LVC)</w:t>
      </w:r>
      <w:r w:rsidR="005433EF" w:rsidRPr="007942AE">
        <w:rPr>
          <w:rFonts w:ascii="Arial" w:hAnsi="Arial" w:cs="Arial"/>
          <w:iCs/>
          <w:color w:val="000000" w:themeColor="text1"/>
        </w:rPr>
        <w:t xml:space="preserve"> </w:t>
      </w:r>
      <w:r w:rsidR="00C24BE5" w:rsidRPr="007942AE">
        <w:rPr>
          <w:rFonts w:ascii="Arial" w:hAnsi="Arial" w:cs="Arial"/>
          <w:iCs/>
          <w:color w:val="000000" w:themeColor="text1"/>
        </w:rPr>
        <w:t>–</w:t>
      </w:r>
      <w:r w:rsidR="005433EF" w:rsidRPr="007942AE">
        <w:rPr>
          <w:rFonts w:ascii="Arial" w:hAnsi="Arial" w:cs="Arial"/>
          <w:iCs/>
          <w:color w:val="000000" w:themeColor="text1"/>
        </w:rPr>
        <w:t xml:space="preserve"> a</w:t>
      </w:r>
      <w:r w:rsidR="00DC2EF9" w:rsidRPr="007942AE">
        <w:rPr>
          <w:rFonts w:ascii="Arial" w:hAnsi="Arial" w:cs="Arial"/>
          <w:iCs/>
          <w:color w:val="000000" w:themeColor="text1"/>
        </w:rPr>
        <w:t xml:space="preserve">ll </w:t>
      </w:r>
      <w:r w:rsidR="00C24BE5" w:rsidRPr="007942AE">
        <w:rPr>
          <w:rFonts w:ascii="Arial" w:hAnsi="Arial" w:cs="Arial"/>
          <w:iCs/>
          <w:color w:val="000000" w:themeColor="text1"/>
        </w:rPr>
        <w:t xml:space="preserve">of which </w:t>
      </w:r>
      <w:r w:rsidR="00DC2EF9" w:rsidRPr="007942AE">
        <w:rPr>
          <w:rFonts w:ascii="Arial" w:hAnsi="Arial" w:cs="Arial"/>
          <w:iCs/>
          <w:color w:val="000000" w:themeColor="text1"/>
        </w:rPr>
        <w:t xml:space="preserve">were used to detect corneal softening in keratoconus </w:t>
      </w:r>
      <w:r w:rsidR="00DC2EF9" w:rsidRPr="007942AE">
        <w:rPr>
          <w:rFonts w:ascii="Arial" w:hAnsi="Arial" w:cs="Arial"/>
          <w:iCs/>
          <w:color w:val="000000" w:themeColor="text1"/>
        </w:rPr>
        <w:fldChar w:fldCharType="begin">
          <w:fldData xml:space="preserve">PEVuZE5vdGU+PENpdGU+PEF1dGhvcj5TZWRhZ2hhdDwvQXV0aG9yPjxZZWFyPjIwMTg8L1llYXI+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</w:fldData>
        </w:fldChar>
      </w:r>
      <w:r w:rsidR="004673CC" w:rsidRPr="007942AE">
        <w:rPr>
          <w:rFonts w:ascii="Arial" w:hAnsi="Arial" w:cs="Arial"/>
          <w:iCs/>
          <w:color w:val="000000" w:themeColor="text1"/>
        </w:rPr>
        <w:instrText xml:space="preserve"> ADDIN EN.CITE </w:instrText>
      </w:r>
      <w:r w:rsidR="004673CC" w:rsidRPr="007942AE">
        <w:rPr>
          <w:rFonts w:ascii="Arial" w:hAnsi="Arial" w:cs="Arial"/>
          <w:iCs/>
          <w:color w:val="000000" w:themeColor="text1"/>
        </w:rPr>
        <w:fldChar w:fldCharType="begin">
          <w:fldData xml:space="preserve">PEVuZE5vdGU+PENpdGU+PEF1dGhvcj5TZWRhZ2hhdDwvQXV0aG9yPjxZZWFyPjIwMTg8L1llYXI+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</w:fldData>
        </w:fldChar>
      </w:r>
      <w:r w:rsidR="004673CC" w:rsidRPr="007942AE">
        <w:rPr>
          <w:rFonts w:ascii="Arial" w:hAnsi="Arial" w:cs="Arial"/>
          <w:iCs/>
          <w:color w:val="000000" w:themeColor="text1"/>
        </w:rPr>
        <w:instrText xml:space="preserve"> ADDIN EN.CITE.DATA </w:instrText>
      </w:r>
      <w:r w:rsidR="004673CC" w:rsidRPr="007942AE">
        <w:rPr>
          <w:rFonts w:ascii="Arial" w:hAnsi="Arial" w:cs="Arial"/>
          <w:iCs/>
          <w:color w:val="000000" w:themeColor="text1"/>
        </w:rPr>
      </w:r>
      <w:r w:rsidR="004673CC" w:rsidRPr="007942AE">
        <w:rPr>
          <w:rFonts w:ascii="Arial" w:hAnsi="Arial" w:cs="Arial"/>
          <w:iCs/>
          <w:color w:val="000000" w:themeColor="text1"/>
        </w:rPr>
        <w:fldChar w:fldCharType="end"/>
      </w:r>
      <w:r w:rsidR="00DC2EF9" w:rsidRPr="007942AE">
        <w:rPr>
          <w:rFonts w:ascii="Arial" w:hAnsi="Arial" w:cs="Arial"/>
          <w:iCs/>
          <w:color w:val="000000" w:themeColor="text1"/>
        </w:rPr>
      </w:r>
      <w:r w:rsidR="00DC2EF9" w:rsidRPr="007942AE">
        <w:rPr>
          <w:rFonts w:ascii="Arial" w:hAnsi="Arial" w:cs="Arial"/>
          <w:iCs/>
          <w:color w:val="000000" w:themeColor="text1"/>
        </w:rPr>
        <w:fldChar w:fldCharType="separate"/>
      </w:r>
      <w:r w:rsidR="004673CC" w:rsidRPr="007942AE">
        <w:rPr>
          <w:rFonts w:ascii="Arial" w:hAnsi="Arial" w:cs="Arial"/>
          <w:iCs/>
          <w:noProof/>
          <w:color w:val="000000" w:themeColor="text1"/>
          <w:vertAlign w:val="superscript"/>
        </w:rPr>
        <w:t>27, 28</w:t>
      </w:r>
      <w:r w:rsidR="00DC2EF9" w:rsidRPr="007942AE">
        <w:rPr>
          <w:rFonts w:ascii="Arial" w:hAnsi="Arial" w:cs="Arial"/>
          <w:iCs/>
          <w:color w:val="000000" w:themeColor="text1"/>
        </w:rPr>
        <w:fldChar w:fldCharType="end"/>
      </w:r>
      <w:r w:rsidR="00DC2EF9" w:rsidRPr="007942AE">
        <w:rPr>
          <w:rFonts w:ascii="Arial" w:hAnsi="Arial" w:cs="Arial"/>
          <w:iCs/>
          <w:color w:val="000000" w:themeColor="text1"/>
        </w:rPr>
        <w:t xml:space="preserve">. </w:t>
      </w:r>
      <w:r w:rsidR="0059637F" w:rsidRPr="007942AE">
        <w:rPr>
          <w:rFonts w:ascii="Arial" w:hAnsi="Arial" w:cs="Arial"/>
          <w:iCs/>
          <w:color w:val="000000" w:themeColor="text1"/>
        </w:rPr>
        <w:t>Among these parameters, S</w:t>
      </w:r>
      <w:r w:rsidR="00E344BE" w:rsidRPr="007942AE">
        <w:rPr>
          <w:rFonts w:ascii="Arial" w:hAnsi="Arial" w:cs="Arial"/>
          <w:iCs/>
          <w:color w:val="000000" w:themeColor="text1"/>
        </w:rPr>
        <w:t xml:space="preserve">P-A1 </w:t>
      </w:r>
      <w:r w:rsidR="00CB4B83" w:rsidRPr="007942AE">
        <w:rPr>
          <w:rFonts w:ascii="Arial" w:hAnsi="Arial" w:cs="Arial"/>
          <w:iCs/>
          <w:color w:val="000000" w:themeColor="text1"/>
        </w:rPr>
        <w:t xml:space="preserve">demonstrated the strongest correlation with </w:t>
      </w:r>
      <w:r w:rsidR="0059637F" w:rsidRPr="007942AE">
        <w:rPr>
          <w:rFonts w:ascii="Arial" w:hAnsi="Arial" w:cs="Arial"/>
          <w:iCs/>
          <w:color w:val="000000" w:themeColor="text1"/>
        </w:rPr>
        <w:t xml:space="preserve">the </w:t>
      </w:r>
      <w:r w:rsidR="00CB4B83" w:rsidRPr="007942AE">
        <w:rPr>
          <w:rFonts w:ascii="Arial" w:hAnsi="Arial" w:cs="Arial"/>
          <w:iCs/>
          <w:color w:val="000000" w:themeColor="text1"/>
        </w:rPr>
        <w:t xml:space="preserve">cornea’s overall stiffness, </w:t>
      </w:r>
      <w:r w:rsidR="00F104AF" w:rsidRPr="007942AE">
        <w:rPr>
          <w:rFonts w:ascii="Arial" w:hAnsi="Arial" w:cs="Arial"/>
          <w:iCs/>
          <w:color w:val="000000" w:themeColor="text1"/>
        </w:rPr>
        <w:t xml:space="preserve">and </w:t>
      </w:r>
      <w:r w:rsidR="002937AC" w:rsidRPr="007942AE">
        <w:rPr>
          <w:rFonts w:ascii="Arial" w:hAnsi="Arial" w:cs="Arial"/>
          <w:iCs/>
          <w:color w:val="000000" w:themeColor="text1"/>
        </w:rPr>
        <w:t xml:space="preserve">underwent </w:t>
      </w:r>
      <w:r w:rsidR="00623AD7" w:rsidRPr="007942AE">
        <w:rPr>
          <w:rFonts w:ascii="Arial" w:hAnsi="Arial" w:cs="Arial"/>
          <w:iCs/>
          <w:color w:val="000000" w:themeColor="text1"/>
        </w:rPr>
        <w:t xml:space="preserve">consistent reductions </w:t>
      </w:r>
      <w:r w:rsidR="002937AC" w:rsidRPr="007942AE">
        <w:rPr>
          <w:rFonts w:ascii="Arial" w:hAnsi="Arial" w:cs="Arial"/>
          <w:iCs/>
          <w:color w:val="000000" w:themeColor="text1"/>
        </w:rPr>
        <w:t xml:space="preserve">with </w:t>
      </w:r>
      <w:r w:rsidR="00623AD7" w:rsidRPr="007942AE">
        <w:rPr>
          <w:rFonts w:ascii="Arial" w:hAnsi="Arial" w:cs="Arial"/>
          <w:iCs/>
          <w:color w:val="000000" w:themeColor="text1"/>
        </w:rPr>
        <w:t xml:space="preserve">keratoconic </w:t>
      </w:r>
      <w:r w:rsidR="002937AC" w:rsidRPr="007942AE">
        <w:rPr>
          <w:rFonts w:ascii="Arial" w:hAnsi="Arial" w:cs="Arial"/>
          <w:iCs/>
          <w:color w:val="000000" w:themeColor="text1"/>
        </w:rPr>
        <w:t xml:space="preserve">progression </w:t>
      </w:r>
      <w:r w:rsidR="00623AD7" w:rsidRPr="007942AE">
        <w:rPr>
          <w:rFonts w:ascii="Arial" w:hAnsi="Arial" w:cs="Arial"/>
          <w:iCs/>
          <w:color w:val="000000" w:themeColor="text1"/>
        </w:rPr>
        <w:fldChar w:fldCharType="begin"/>
      </w:r>
      <w:r w:rsidR="004673CC" w:rsidRPr="007942AE">
        <w:rPr>
          <w:rFonts w:ascii="Arial" w:hAnsi="Arial" w:cs="Arial"/>
          <w:iCs/>
          <w:color w:val="000000" w:themeColor="text1"/>
        </w:rPr>
        <w:instrText xml:space="preserve"> ADDIN EN.CITE &lt;EndNote&gt;&lt;Cite&gt;&lt;Author&gt;Yang&lt;/Author&gt;&lt;Year&gt;2019&lt;/Year&gt;&lt;RecNum&gt;4110&lt;/RecNum&gt;&lt;DisplayText&gt;&lt;style face="superscript"&gt;29, 30&lt;/style&gt;&lt;/DisplayText&gt;&lt;record&gt;&lt;rec-number&gt;4110&lt;/rec-number&gt;&lt;foreign-keys&gt;&lt;key app="EN" db-id="0vwwwtz5a29psvepwey5wdrwvp095dxfp95z" timestamp="1594471619" guid="e0daf22f-8cbc-4a23-a000-50a0a0817da5"&gt;4110&lt;/key&gt;&lt;/foreign-keys&gt;&lt;ref-type name="Journal Article"&gt;17&lt;/ref-type&gt;&lt;contributors&gt;&lt;authors&gt;&lt;author&gt;Yang, Kaili&lt;/author&gt;&lt;author&gt;Xu, Liyan&lt;/author&gt;&lt;author&gt;Fan, Qi&lt;/author&gt;&lt;author&gt;Zhao, Dongqing&lt;/author&gt;&lt;author&gt;Ren, Shengwei&lt;/author&gt;&lt;/authors&gt;&lt;/contributors&gt;&lt;titles&gt;&lt;title&gt;Repeatability and comparison of new Corvis ST parameters in normal and keratoconus eyes&lt;/title&gt;&lt;secondary-title&gt;Scientific reports&lt;/secondary-title&gt;&lt;/titles&gt;&lt;periodical&gt;&lt;full-title&gt;Scientific reports&lt;/full-title&gt;&lt;/periodical&gt;&lt;pages&gt;1-10&lt;/pages&gt;&lt;volume&gt;9&lt;/volume&gt;&lt;number&gt;1&lt;/number&gt;&lt;dates&gt;&lt;year&gt;2019&lt;/year&gt;&lt;/dates&gt;&lt;isbn&gt;2045-2322&lt;/isbn&gt;&lt;urls&gt;&lt;/urls&gt;&lt;/record&gt;&lt;/Cite&gt;&lt;Cite&gt;&lt;Author&gt;Zhao&lt;/Author&gt;&lt;Year&gt;2019&lt;/Year&gt;&lt;RecNum&gt;4587&lt;/RecNum&gt;&lt;record&gt;&lt;rec-number&gt;4587&lt;/rec-number&gt;&lt;foreign-keys&gt;&lt;key app="EN" db-id="0vwwwtz5a29psvepwey5wdrwvp095dxfp95z" timestamp="1598444905" guid="35532a9e-a4a5-4cfa-b809-d482853ffd84"&gt;4587&lt;/key&gt;&lt;/foreign-keys&gt;&lt;ref-type name="Journal Article"&gt;17&lt;/ref-type&gt;&lt;contributors&gt;&lt;authors&gt;&lt;author&gt;Zhao, Yu&lt;/author&gt;&lt;author&gt;Shen, Yang&lt;/author&gt;&lt;author&gt;Yan, Zhipeng&lt;/author&gt;&lt;author&gt;Tian, Mi&lt;/author&gt;&lt;author&gt;Zhao, Jing&lt;/author&gt;&lt;author&gt;Zhou, Xingtao&lt;/author&gt;&lt;/authors&gt;&lt;/contributors&gt;&lt;titles&gt;&lt;title&gt;Relationship among corneal stiffness, thickness, and biomechanical parameters measured by Corvis ST, Pentacam and ORA in keratoconus&lt;/title&gt;&lt;secondary-title&gt;Frontiers in physiology&lt;/secondary-title&gt;&lt;/titles&gt;&lt;periodical&gt;&lt;full-title&gt;Frontiers in physiology&lt;/full-title&gt;&lt;/periodical&gt;&lt;pages&gt;740&lt;/pages&gt;&lt;volume&gt;10&lt;/volume&gt;&lt;dates&gt;&lt;year&gt;2019&lt;/year&gt;&lt;/dates&gt;&lt;isbn&gt;1664-042X&lt;/isbn&gt;&lt;urls&gt;&lt;/urls&gt;&lt;/record&gt;&lt;/Cite&gt;&lt;/EndNote&gt;</w:instrText>
      </w:r>
      <w:r w:rsidR="00623AD7" w:rsidRPr="007942AE">
        <w:rPr>
          <w:rFonts w:ascii="Arial" w:hAnsi="Arial" w:cs="Arial"/>
          <w:iCs/>
          <w:color w:val="000000" w:themeColor="text1"/>
        </w:rPr>
        <w:fldChar w:fldCharType="separate"/>
      </w:r>
      <w:r w:rsidR="004673CC" w:rsidRPr="007942AE">
        <w:rPr>
          <w:rFonts w:ascii="Arial" w:hAnsi="Arial" w:cs="Arial"/>
          <w:iCs/>
          <w:noProof/>
          <w:color w:val="000000" w:themeColor="text1"/>
          <w:vertAlign w:val="superscript"/>
        </w:rPr>
        <w:t>29, 30</w:t>
      </w:r>
      <w:r w:rsidR="00623AD7" w:rsidRPr="007942AE">
        <w:rPr>
          <w:rFonts w:ascii="Arial" w:hAnsi="Arial" w:cs="Arial"/>
          <w:iCs/>
          <w:color w:val="000000" w:themeColor="text1"/>
        </w:rPr>
        <w:fldChar w:fldCharType="end"/>
      </w:r>
      <w:r w:rsidR="00277408" w:rsidRPr="007942AE">
        <w:rPr>
          <w:rFonts w:ascii="Arial" w:hAnsi="Arial" w:cs="Arial"/>
          <w:iCs/>
          <w:color w:val="000000" w:themeColor="text1"/>
        </w:rPr>
        <w:t>.</w:t>
      </w:r>
      <w:r w:rsidR="00E344BE" w:rsidRPr="007942AE">
        <w:rPr>
          <w:rFonts w:ascii="Arial" w:hAnsi="Arial" w:cs="Arial"/>
          <w:iCs/>
          <w:color w:val="000000" w:themeColor="text1"/>
        </w:rPr>
        <w:t xml:space="preserve"> </w:t>
      </w:r>
      <w:r w:rsidR="00CA1A1C" w:rsidRPr="007942AE">
        <w:rPr>
          <w:rFonts w:ascii="Arial" w:hAnsi="Arial" w:cs="Arial"/>
          <w:iCs/>
          <w:color w:val="000000" w:themeColor="text1"/>
        </w:rPr>
        <w:t xml:space="preserve">Second in line </w:t>
      </w:r>
      <w:r w:rsidR="001E4405" w:rsidRPr="007942AE">
        <w:rPr>
          <w:rFonts w:ascii="Arial" w:hAnsi="Arial" w:cs="Arial"/>
          <w:iCs/>
          <w:color w:val="000000" w:themeColor="text1"/>
        </w:rPr>
        <w:t xml:space="preserve">is the </w:t>
      </w:r>
      <w:r w:rsidR="00E344BE" w:rsidRPr="007942AE">
        <w:rPr>
          <w:rFonts w:ascii="Arial" w:hAnsi="Arial" w:cs="Arial"/>
          <w:iCs/>
          <w:color w:val="000000" w:themeColor="text1"/>
        </w:rPr>
        <w:t>IIR</w:t>
      </w:r>
      <w:r w:rsidR="001E4405" w:rsidRPr="007942AE">
        <w:rPr>
          <w:rFonts w:ascii="Arial" w:hAnsi="Arial" w:cs="Arial"/>
          <w:iCs/>
          <w:color w:val="000000" w:themeColor="text1"/>
        </w:rPr>
        <w:t xml:space="preserve">, </w:t>
      </w:r>
      <w:r w:rsidR="00E344BE" w:rsidRPr="007942AE">
        <w:rPr>
          <w:rFonts w:ascii="Arial" w:hAnsi="Arial" w:cs="Arial"/>
          <w:iCs/>
          <w:color w:val="000000" w:themeColor="text1"/>
        </w:rPr>
        <w:t>the integrated sum of the values of inverse concave radius from first to second applanations</w:t>
      </w:r>
      <w:r w:rsidR="003D2D01" w:rsidRPr="007942AE">
        <w:rPr>
          <w:rFonts w:ascii="Arial" w:hAnsi="Arial" w:cs="Arial"/>
          <w:iCs/>
          <w:color w:val="000000" w:themeColor="text1"/>
        </w:rPr>
        <w:t xml:space="preserve">, </w:t>
      </w:r>
      <w:r w:rsidR="00AD682C" w:rsidRPr="007942AE">
        <w:rPr>
          <w:rFonts w:ascii="Arial" w:hAnsi="Arial" w:cs="Arial"/>
          <w:iCs/>
          <w:color w:val="000000" w:themeColor="text1"/>
        </w:rPr>
        <w:t xml:space="preserve">which </w:t>
      </w:r>
      <w:r w:rsidR="003D2D01" w:rsidRPr="007942AE">
        <w:rPr>
          <w:rFonts w:ascii="Arial" w:hAnsi="Arial" w:cs="Arial"/>
          <w:iCs/>
          <w:color w:val="000000" w:themeColor="text1"/>
        </w:rPr>
        <w:t xml:space="preserve">showed high sensitivity and specificity </w:t>
      </w:r>
      <w:r w:rsidR="00AD682C" w:rsidRPr="007942AE">
        <w:rPr>
          <w:rFonts w:ascii="Arial" w:hAnsi="Arial" w:cs="Arial"/>
          <w:iCs/>
          <w:color w:val="000000" w:themeColor="text1"/>
        </w:rPr>
        <w:t>in</w:t>
      </w:r>
      <w:r w:rsidR="003D2D01" w:rsidRPr="007942AE">
        <w:rPr>
          <w:rFonts w:ascii="Arial" w:hAnsi="Arial" w:cs="Arial"/>
          <w:iCs/>
          <w:color w:val="000000" w:themeColor="text1"/>
        </w:rPr>
        <w:t xml:space="preserve"> keratoconus detection</w:t>
      </w:r>
      <w:r w:rsidR="00DD2176" w:rsidRPr="007942AE">
        <w:rPr>
          <w:rFonts w:ascii="Arial" w:hAnsi="Arial" w:cs="Arial"/>
          <w:iCs/>
          <w:color w:val="000000" w:themeColor="text1"/>
        </w:rPr>
        <w:t xml:space="preserve"> studies</w:t>
      </w:r>
      <w:r w:rsidR="003D2D01" w:rsidRPr="007942AE">
        <w:rPr>
          <w:rFonts w:ascii="Arial" w:hAnsi="Arial" w:cs="Arial"/>
          <w:iCs/>
          <w:color w:val="000000" w:themeColor="text1"/>
        </w:rPr>
        <w:t xml:space="preserve"> </w:t>
      </w:r>
      <w:r w:rsidR="003D2D01" w:rsidRPr="007942AE">
        <w:rPr>
          <w:rFonts w:ascii="Arial" w:hAnsi="Arial" w:cs="Arial"/>
          <w:iCs/>
          <w:color w:val="000000" w:themeColor="text1"/>
        </w:rPr>
        <w:fldChar w:fldCharType="begin"/>
      </w:r>
      <w:r w:rsidR="004673CC" w:rsidRPr="007942AE">
        <w:rPr>
          <w:rFonts w:ascii="Arial" w:hAnsi="Arial" w:cs="Arial"/>
          <w:iCs/>
          <w:color w:val="000000" w:themeColor="text1"/>
        </w:rPr>
        <w:instrText xml:space="preserve"> ADDIN EN.CITE &lt;EndNote&gt;&lt;Cite&gt;&lt;Author&gt;Herber&lt;/Author&gt;&lt;Year&gt;2019&lt;/Year&gt;&lt;RecNum&gt;12751&lt;/RecNum&gt;&lt;DisplayText&gt;&lt;style face="superscript"&gt;31&lt;/style&gt;&lt;/DisplayText&gt;&lt;record&gt;&lt;rec-number&gt;12751&lt;/rec-number&gt;&lt;foreign-keys&gt;&lt;key app="EN" db-id="tft0wvd2mxs9rne0tzkpwr9e9dsde5r5sda9"&gt;12751&lt;/key&gt;&lt;/foreign-keys&gt;&lt;ref-type name="Journal Article"&gt;17&lt;/ref-type&gt;&lt;contributors&gt;&lt;authors&gt;&lt;author&gt;Herber, R.&lt;/author&gt;&lt;author&gt;Ramm, L.&lt;/author&gt;&lt;author&gt;Spoerl, E.&lt;/author&gt;&lt;author&gt;Raiskup, F.&lt;/author&gt;&lt;author&gt;Pillunat, L. E.&lt;/author&gt;&lt;author&gt;Terai, N.&lt;/author&gt;&lt;/authors&gt;&lt;/contributors&gt;&lt;auth-address&gt;Department of Ophthalmology, University Hospital Carl Gustav Carus, Technical University, Dresden, Germany. Electronic address: robert.herber@uniklinikum-dresden.de.&amp;#xD;Department of Ophthalmology, University Hospital Carl Gustav Carus, Technical University, Dresden, Germany.&lt;/auth-address&gt;&lt;titles&gt;&lt;title&gt;Assessment of corneal biomechanical parameters in healthy and keratoconic eyes using dynamic bidirectional applanation device and dynamic Scheimpflug analyzer&lt;/title&gt;&lt;secondary-title&gt;J Cataract Refract Surg&lt;/secondary-title&gt;&lt;alt-title&gt;Journal of cataract and refractive surgery&lt;/alt-title&gt;&lt;/titles&gt;&lt;periodical&gt;&lt;full-title&gt;J Cataract Refract Surg&lt;/full-title&gt;&lt;/periodical&gt;&lt;alt-periodical&gt;&lt;full-title&gt;Journal of Cataract and Refractive Surgery&lt;/full-title&gt;&lt;abbr-1&gt;J Cataract Refr Surg&lt;/abbr-1&gt;&lt;/alt-periodical&gt;&lt;pages&gt;778-788&lt;/pages&gt;&lt;volume&gt;45&lt;/volume&gt;&lt;number&gt;6&lt;/number&gt;&lt;edition&gt;2019/03/25&lt;/edition&gt;&lt;dates&gt;&lt;year&gt;2019&lt;/year&gt;&lt;pub-dates&gt;&lt;date&gt;Jun&lt;/date&gt;&lt;/pub-dates&gt;&lt;/dates&gt;&lt;isbn&gt;0886-3350&lt;/isbn&gt;&lt;accession-num&gt;30902432&lt;/accession-num&gt;&lt;urls&gt;&lt;/urls&gt;&lt;electronic-resource-num&gt;10.1016/j.jcrs.2018.12.015&lt;/electronic-resource-num&gt;&lt;remote-database-provider&gt;Nlm&lt;/remote-database-provider&gt;&lt;language&gt;eng&lt;/language&gt;&lt;/record&gt;&lt;/Cite&gt;&lt;/EndNote&gt;</w:instrText>
      </w:r>
      <w:r w:rsidR="003D2D01" w:rsidRPr="007942AE">
        <w:rPr>
          <w:rFonts w:ascii="Arial" w:hAnsi="Arial" w:cs="Arial"/>
          <w:iCs/>
          <w:color w:val="000000" w:themeColor="text1"/>
        </w:rPr>
        <w:fldChar w:fldCharType="separate"/>
      </w:r>
      <w:r w:rsidR="004673CC" w:rsidRPr="007942AE">
        <w:rPr>
          <w:rFonts w:ascii="Arial" w:hAnsi="Arial" w:cs="Arial"/>
          <w:iCs/>
          <w:noProof/>
          <w:color w:val="000000" w:themeColor="text1"/>
          <w:vertAlign w:val="superscript"/>
        </w:rPr>
        <w:t>31</w:t>
      </w:r>
      <w:r w:rsidR="003D2D01" w:rsidRPr="007942AE">
        <w:rPr>
          <w:rFonts w:ascii="Arial" w:hAnsi="Arial" w:cs="Arial"/>
          <w:iCs/>
          <w:color w:val="000000" w:themeColor="text1"/>
        </w:rPr>
        <w:fldChar w:fldCharType="end"/>
      </w:r>
      <w:r w:rsidR="002044BA" w:rsidRPr="007942AE">
        <w:rPr>
          <w:rFonts w:ascii="Arial" w:hAnsi="Arial" w:cs="Arial"/>
          <w:iCs/>
          <w:color w:val="000000" w:themeColor="text1"/>
        </w:rPr>
        <w:t xml:space="preserve">. </w:t>
      </w:r>
      <w:r w:rsidR="00DD2176" w:rsidRPr="007942AE">
        <w:rPr>
          <w:rFonts w:ascii="Arial" w:hAnsi="Arial" w:cs="Arial"/>
          <w:iCs/>
          <w:color w:val="000000" w:themeColor="text1"/>
        </w:rPr>
        <w:t xml:space="preserve">Third, the </w:t>
      </w:r>
      <w:r w:rsidR="004D1ED0" w:rsidRPr="007942AE">
        <w:rPr>
          <w:rFonts w:ascii="Arial" w:hAnsi="Arial" w:cs="Arial"/>
          <w:iCs/>
          <w:color w:val="000000" w:themeColor="text1"/>
        </w:rPr>
        <w:t xml:space="preserve">DA is defined as the </w:t>
      </w:r>
      <w:r w:rsidR="003D2851" w:rsidRPr="007942AE">
        <w:rPr>
          <w:rFonts w:ascii="Arial" w:hAnsi="Arial" w:cs="Arial"/>
          <w:iCs/>
          <w:color w:val="000000" w:themeColor="text1"/>
        </w:rPr>
        <w:t>maximum deflection of corneal apex</w:t>
      </w:r>
      <w:r w:rsidR="000C3CD6" w:rsidRPr="007942AE">
        <w:rPr>
          <w:rFonts w:ascii="Arial" w:hAnsi="Arial" w:cs="Arial"/>
          <w:iCs/>
          <w:color w:val="000000" w:themeColor="text1"/>
        </w:rPr>
        <w:t xml:space="preserve"> under the air pressure</w:t>
      </w:r>
      <w:r w:rsidR="004D1ED0" w:rsidRPr="007942AE">
        <w:rPr>
          <w:rFonts w:ascii="Arial" w:hAnsi="Arial" w:cs="Arial"/>
          <w:iCs/>
          <w:color w:val="000000" w:themeColor="text1"/>
        </w:rPr>
        <w:t xml:space="preserve">. </w:t>
      </w:r>
      <w:r w:rsidR="00604C70" w:rsidRPr="007942AE">
        <w:rPr>
          <w:rFonts w:ascii="Arial" w:hAnsi="Arial" w:cs="Arial"/>
          <w:iCs/>
          <w:color w:val="000000" w:themeColor="text1"/>
        </w:rPr>
        <w:t xml:space="preserve">It was successful in differentiating ectasia patients </w:t>
      </w:r>
      <w:r w:rsidR="00D82F98" w:rsidRPr="007942AE">
        <w:rPr>
          <w:rFonts w:ascii="Arial" w:hAnsi="Arial" w:cs="Arial"/>
          <w:iCs/>
          <w:color w:val="000000" w:themeColor="text1"/>
        </w:rPr>
        <w:t>from those with healthy corneas, and its</w:t>
      </w:r>
      <w:r w:rsidR="00080211" w:rsidRPr="007942AE">
        <w:rPr>
          <w:rFonts w:ascii="Arial" w:hAnsi="Arial" w:cs="Arial"/>
          <w:iCs/>
          <w:color w:val="000000" w:themeColor="text1"/>
        </w:rPr>
        <w:t xml:space="preserve"> ability to detect </w:t>
      </w:r>
      <w:r w:rsidR="00D82F98" w:rsidRPr="007942AE">
        <w:rPr>
          <w:rFonts w:ascii="Arial" w:hAnsi="Arial" w:cs="Arial"/>
          <w:iCs/>
          <w:color w:val="000000" w:themeColor="text1"/>
        </w:rPr>
        <w:t xml:space="preserve">the condition </w:t>
      </w:r>
      <w:r w:rsidR="00080211" w:rsidRPr="007942AE">
        <w:rPr>
          <w:rFonts w:ascii="Arial" w:hAnsi="Arial" w:cs="Arial"/>
          <w:iCs/>
          <w:color w:val="000000" w:themeColor="text1"/>
        </w:rPr>
        <w:t xml:space="preserve">was improved </w:t>
      </w:r>
      <w:r w:rsidR="00D82F98" w:rsidRPr="007942AE">
        <w:rPr>
          <w:rFonts w:ascii="Arial" w:hAnsi="Arial" w:cs="Arial"/>
          <w:iCs/>
          <w:color w:val="000000" w:themeColor="text1"/>
        </w:rPr>
        <w:t xml:space="preserve">after </w:t>
      </w:r>
      <w:r w:rsidR="00080211" w:rsidRPr="007942AE">
        <w:rPr>
          <w:rFonts w:ascii="Arial" w:hAnsi="Arial" w:cs="Arial"/>
          <w:iCs/>
          <w:color w:val="000000" w:themeColor="text1"/>
        </w:rPr>
        <w:t>compensating for IOP</w:t>
      </w:r>
      <w:r w:rsidR="00683F68" w:rsidRPr="007942AE">
        <w:rPr>
          <w:rFonts w:ascii="Arial" w:hAnsi="Arial" w:cs="Arial"/>
          <w:iCs/>
          <w:color w:val="000000" w:themeColor="text1"/>
        </w:rPr>
        <w:t xml:space="preserve"> changes</w:t>
      </w:r>
      <w:r w:rsidR="00080211" w:rsidRPr="007942AE">
        <w:rPr>
          <w:rFonts w:ascii="Arial" w:hAnsi="Arial" w:cs="Arial"/>
          <w:iCs/>
          <w:color w:val="000000" w:themeColor="text1"/>
        </w:rPr>
        <w:t xml:space="preserve"> </w:t>
      </w:r>
      <w:r w:rsidR="00080211" w:rsidRPr="007942AE">
        <w:rPr>
          <w:rFonts w:ascii="Arial" w:hAnsi="Arial" w:cs="Arial"/>
          <w:iCs/>
          <w:color w:val="000000" w:themeColor="text1"/>
        </w:rPr>
        <w:fldChar w:fldCharType="begin">
          <w:fldData xml:space="preserve">PEVuZE5vdGU+PENpdGU+PEF1dGhvcj5MZWFvPC9BdXRob3I+PFllYXI+MjAxOTwvWWVhcj48UmVj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</w:fldData>
        </w:fldChar>
      </w:r>
      <w:r w:rsidR="004673CC" w:rsidRPr="007942AE">
        <w:rPr>
          <w:rFonts w:ascii="Arial" w:hAnsi="Arial" w:cs="Arial"/>
          <w:iCs/>
          <w:color w:val="000000" w:themeColor="text1"/>
        </w:rPr>
        <w:instrText xml:space="preserve"> ADDIN EN.CITE </w:instrText>
      </w:r>
      <w:r w:rsidR="004673CC" w:rsidRPr="007942AE">
        <w:rPr>
          <w:rFonts w:ascii="Arial" w:hAnsi="Arial" w:cs="Arial"/>
          <w:iCs/>
          <w:color w:val="000000" w:themeColor="text1"/>
        </w:rPr>
        <w:fldChar w:fldCharType="begin">
          <w:fldData xml:space="preserve">PEVuZE5vdGU+PENpdGU+PEF1dGhvcj5MZWFvPC9BdXRob3I+PFllYXI+MjAxOTwvWWVhcj48UmVj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</w:fldData>
        </w:fldChar>
      </w:r>
      <w:r w:rsidR="004673CC" w:rsidRPr="007942AE">
        <w:rPr>
          <w:rFonts w:ascii="Arial" w:hAnsi="Arial" w:cs="Arial"/>
          <w:iCs/>
          <w:color w:val="000000" w:themeColor="text1"/>
        </w:rPr>
        <w:instrText xml:space="preserve"> ADDIN EN.CITE.DATA </w:instrText>
      </w:r>
      <w:r w:rsidR="004673CC" w:rsidRPr="007942AE">
        <w:rPr>
          <w:rFonts w:ascii="Arial" w:hAnsi="Arial" w:cs="Arial"/>
          <w:iCs/>
          <w:color w:val="000000" w:themeColor="text1"/>
        </w:rPr>
      </w:r>
      <w:r w:rsidR="004673CC" w:rsidRPr="007942AE">
        <w:rPr>
          <w:rFonts w:ascii="Arial" w:hAnsi="Arial" w:cs="Arial"/>
          <w:iCs/>
          <w:color w:val="000000" w:themeColor="text1"/>
        </w:rPr>
        <w:fldChar w:fldCharType="end"/>
      </w:r>
      <w:r w:rsidR="00080211" w:rsidRPr="007942AE">
        <w:rPr>
          <w:rFonts w:ascii="Arial" w:hAnsi="Arial" w:cs="Arial"/>
          <w:iCs/>
          <w:color w:val="000000" w:themeColor="text1"/>
        </w:rPr>
      </w:r>
      <w:r w:rsidR="00080211" w:rsidRPr="007942AE">
        <w:rPr>
          <w:rFonts w:ascii="Arial" w:hAnsi="Arial" w:cs="Arial"/>
          <w:iCs/>
          <w:color w:val="000000" w:themeColor="text1"/>
        </w:rPr>
        <w:fldChar w:fldCharType="separate"/>
      </w:r>
      <w:r w:rsidR="004673CC" w:rsidRPr="007942AE">
        <w:rPr>
          <w:rFonts w:ascii="Arial" w:hAnsi="Arial" w:cs="Arial"/>
          <w:iCs/>
          <w:noProof/>
          <w:color w:val="000000" w:themeColor="text1"/>
          <w:vertAlign w:val="superscript"/>
        </w:rPr>
        <w:t>32</w:t>
      </w:r>
      <w:r w:rsidR="00080211" w:rsidRPr="007942AE">
        <w:rPr>
          <w:rFonts w:ascii="Arial" w:hAnsi="Arial" w:cs="Arial"/>
          <w:iCs/>
          <w:color w:val="000000" w:themeColor="text1"/>
        </w:rPr>
        <w:fldChar w:fldCharType="end"/>
      </w:r>
      <w:r w:rsidR="00080211" w:rsidRPr="007942AE">
        <w:rPr>
          <w:rFonts w:ascii="Arial" w:hAnsi="Arial" w:cs="Arial"/>
          <w:iCs/>
          <w:color w:val="000000" w:themeColor="text1"/>
        </w:rPr>
        <w:t xml:space="preserve">. </w:t>
      </w:r>
      <w:r w:rsidR="00981317" w:rsidRPr="007942AE">
        <w:rPr>
          <w:rFonts w:ascii="Arial" w:hAnsi="Arial" w:cs="Arial"/>
          <w:iCs/>
          <w:color w:val="000000" w:themeColor="text1"/>
        </w:rPr>
        <w:t xml:space="preserve">Further, </w:t>
      </w:r>
      <w:r w:rsidR="00EB4734" w:rsidRPr="007942AE">
        <w:rPr>
          <w:rFonts w:ascii="Arial" w:hAnsi="Arial" w:cs="Arial"/>
          <w:iCs/>
          <w:color w:val="000000" w:themeColor="text1"/>
        </w:rPr>
        <w:t xml:space="preserve">along with </w:t>
      </w:r>
      <w:r w:rsidR="004D1ED0" w:rsidRPr="007942AE">
        <w:rPr>
          <w:rFonts w:ascii="Arial" w:hAnsi="Arial" w:cs="Arial"/>
          <w:iCs/>
          <w:color w:val="000000" w:themeColor="text1"/>
        </w:rPr>
        <w:t xml:space="preserve">the IIR, </w:t>
      </w:r>
      <w:r w:rsidR="00EB4734" w:rsidRPr="007942AE">
        <w:rPr>
          <w:rFonts w:ascii="Arial" w:hAnsi="Arial" w:cs="Arial"/>
          <w:iCs/>
          <w:color w:val="000000" w:themeColor="text1"/>
        </w:rPr>
        <w:t xml:space="preserve">the </w:t>
      </w:r>
      <w:r w:rsidR="004D1ED0" w:rsidRPr="007942AE">
        <w:rPr>
          <w:rFonts w:ascii="Arial" w:hAnsi="Arial" w:cs="Arial"/>
          <w:iCs/>
          <w:color w:val="000000" w:themeColor="text1"/>
        </w:rPr>
        <w:t xml:space="preserve">DARatio2mm </w:t>
      </w:r>
      <w:r w:rsidR="002044BA" w:rsidRPr="007942AE">
        <w:rPr>
          <w:rFonts w:ascii="Arial" w:hAnsi="Arial" w:cs="Arial"/>
          <w:iCs/>
          <w:color w:val="000000" w:themeColor="text1"/>
        </w:rPr>
        <w:t xml:space="preserve">was </w:t>
      </w:r>
      <w:r w:rsidR="00E344BE" w:rsidRPr="007942AE">
        <w:rPr>
          <w:rFonts w:ascii="Arial" w:hAnsi="Arial" w:cs="Arial"/>
          <w:iCs/>
          <w:color w:val="000000" w:themeColor="text1"/>
        </w:rPr>
        <w:t xml:space="preserve">least influenced by </w:t>
      </w:r>
      <w:r w:rsidR="00E344BE" w:rsidRPr="007942AE">
        <w:rPr>
          <w:rFonts w:ascii="Arial" w:hAnsi="Arial" w:cs="Arial" w:hint="eastAsia"/>
          <w:iCs/>
          <w:color w:val="000000" w:themeColor="text1"/>
        </w:rPr>
        <w:t>IOP</w:t>
      </w:r>
      <w:r w:rsidR="00E344BE" w:rsidRPr="007942AE">
        <w:rPr>
          <w:rFonts w:ascii="Arial" w:hAnsi="Arial" w:cs="Arial"/>
          <w:iCs/>
          <w:color w:val="000000" w:themeColor="text1"/>
        </w:rPr>
        <w:t xml:space="preserve"> and the </w:t>
      </w:r>
      <w:r w:rsidR="00075EA4" w:rsidRPr="007942AE">
        <w:rPr>
          <w:rFonts w:ascii="Arial" w:hAnsi="Arial" w:cs="Arial"/>
          <w:iCs/>
          <w:color w:val="000000" w:themeColor="text1"/>
        </w:rPr>
        <w:t>parameter with the strong</w:t>
      </w:r>
      <w:r w:rsidR="00E344BE" w:rsidRPr="007942AE">
        <w:rPr>
          <w:rFonts w:ascii="Arial" w:hAnsi="Arial" w:cs="Arial"/>
          <w:iCs/>
          <w:color w:val="000000" w:themeColor="text1"/>
        </w:rPr>
        <w:t>est correlat</w:t>
      </w:r>
      <w:r w:rsidR="00075EA4" w:rsidRPr="007942AE">
        <w:rPr>
          <w:rFonts w:ascii="Arial" w:hAnsi="Arial" w:cs="Arial"/>
          <w:iCs/>
          <w:color w:val="000000" w:themeColor="text1"/>
        </w:rPr>
        <w:t>ion</w:t>
      </w:r>
      <w:r w:rsidR="00E344BE" w:rsidRPr="007942AE">
        <w:rPr>
          <w:rFonts w:ascii="Arial" w:hAnsi="Arial" w:cs="Arial"/>
          <w:iCs/>
          <w:color w:val="000000" w:themeColor="text1"/>
        </w:rPr>
        <w:t xml:space="preserve"> with </w:t>
      </w:r>
      <w:r w:rsidR="002D53A9" w:rsidRPr="007942AE">
        <w:rPr>
          <w:rFonts w:ascii="Arial" w:hAnsi="Arial" w:cs="Arial"/>
          <w:iCs/>
          <w:color w:val="000000" w:themeColor="text1"/>
        </w:rPr>
        <w:t>the central corneal thickness (</w:t>
      </w:r>
      <w:r w:rsidR="00E344BE" w:rsidRPr="007942AE">
        <w:rPr>
          <w:rFonts w:ascii="Arial" w:hAnsi="Arial" w:cs="Arial"/>
          <w:iCs/>
          <w:color w:val="000000" w:themeColor="text1"/>
        </w:rPr>
        <w:t>CCT</w:t>
      </w:r>
      <w:r w:rsidR="002D53A9" w:rsidRPr="007942AE">
        <w:rPr>
          <w:rFonts w:ascii="Arial" w:hAnsi="Arial" w:cs="Arial"/>
          <w:iCs/>
          <w:color w:val="000000" w:themeColor="text1"/>
        </w:rPr>
        <w:t xml:space="preserve">) </w:t>
      </w:r>
      <w:r w:rsidR="00E344BE" w:rsidRPr="007942AE">
        <w:rPr>
          <w:rFonts w:ascii="Arial" w:hAnsi="Arial" w:cs="Arial"/>
          <w:iCs/>
          <w:color w:val="000000" w:themeColor="text1"/>
        </w:rPr>
        <w:fldChar w:fldCharType="begin"/>
      </w:r>
      <w:r w:rsidR="004673CC" w:rsidRPr="007942AE">
        <w:rPr>
          <w:rFonts w:ascii="Arial" w:hAnsi="Arial" w:cs="Arial"/>
          <w:iCs/>
          <w:color w:val="000000" w:themeColor="text1"/>
        </w:rPr>
        <w:instrText xml:space="preserve"> ADDIN EN.CITE &lt;EndNote&gt;&lt;Cite&gt;&lt;Author&gt;Vinciguerra&lt;/Author&gt;&lt;Year&gt;2016&lt;/Year&gt;&lt;RecNum&gt;12160&lt;/RecNum&gt;&lt;DisplayText&gt;&lt;style face="superscript"&gt;33&lt;/style&gt;&lt;/DisplayText&gt;&lt;record&gt;&lt;rec-number&gt;12160&lt;/rec-number&gt;&lt;foreign-keys&gt;&lt;key app="EN" db-id="tft0wvd2mxs9rne0tzkpwr9e9dsde5r5sda9"&gt;12160&lt;/key&gt;&lt;/foreign-keys&gt;&lt;ref-type name="Journal Article"&gt;17&lt;/ref-type&gt;&lt;contributors&gt;&lt;authors&gt;&lt;author&gt;Vinciguerra, R.&lt;/author&gt;&lt;author&gt;Elsheikh, A.&lt;/author&gt;&lt;author&gt;Roberts, C. J.&lt;/author&gt;&lt;author&gt;Ambrosio, R., Jr.&lt;/author&gt;&lt;author&gt;Kang, D. S.&lt;/author&gt;&lt;author&gt;Lopes, B. T.&lt;/author&gt;&lt;author&gt;Morenghi, E.&lt;/author&gt;&lt;author&gt;Azzolini, C.&lt;/author&gt;&lt;author&gt;Vinciguerra, P.&lt;/author&gt;&lt;/authors&gt;&lt;/contributors&gt;&lt;titles&gt;&lt;title&gt;Influence of Pachymetry and Intraocular Pressure on Dynamic Corneal Response Parameters in Healthy Patients&lt;/title&gt;&lt;secondary-title&gt;J Refract Surg&lt;/secondary-title&gt;&lt;alt-title&gt;Journal of refractive surgery&lt;/alt-title&gt;&lt;/titles&gt;&lt;periodical&gt;&lt;full-title&gt;J Refract Surg&lt;/full-title&gt;&lt;/periodical&gt;&lt;pages&gt;550-61&lt;/pages&gt;&lt;volume&gt;32&lt;/volume&gt;&lt;number&gt;8&lt;/number&gt;&lt;keywords&gt;&lt;keyword&gt;Adult&lt;/keyword&gt;&lt;keyword&gt;Aging/physiology&lt;/keyword&gt;&lt;keyword&gt;Biomechanical Phenomena&lt;/keyword&gt;&lt;keyword&gt;Cornea/*physiology&lt;/keyword&gt;&lt;keyword&gt;*Corneal Pachymetry&lt;/keyword&gt;&lt;keyword&gt;Female&lt;/keyword&gt;&lt;keyword&gt;Healthy Volunteers&lt;/keyword&gt;&lt;keyword&gt;Humans&lt;/keyword&gt;&lt;keyword&gt;Intraocular Pressure/*physiology&lt;/keyword&gt;&lt;keyword&gt;Male&lt;/keyword&gt;&lt;keyword&gt;Middle Aged&lt;/keyword&gt;&lt;keyword&gt;Reference Values&lt;/keyword&gt;&lt;keyword&gt;Retrospective Studies&lt;/keyword&gt;&lt;keyword&gt;Tonometry, Ocular&lt;/keyword&gt;&lt;keyword&gt;Young Adult&lt;/keyword&gt;&lt;/keywords&gt;&lt;dates&gt;&lt;year&gt;2016&lt;/year&gt;&lt;pub-dates&gt;&lt;date&gt;Aug 01&lt;/date&gt;&lt;/pub-dates&gt;&lt;/dates&gt;&lt;isbn&gt;1081-597X (Print)&amp;#xD;1081-597X (Linking)&lt;/isbn&gt;&lt;accession-num&gt;27505316&lt;/accession-num&gt;&lt;urls&gt;&lt;related-urls&gt;&lt;url&gt;http://www.ncbi.nlm.nih.gov/pubmed/27505316&lt;/url&gt;&lt;/related-urls&gt;&lt;/urls&gt;&lt;electronic-resource-num&gt;10.3928/1081597X-20160524-01&lt;/electronic-resource-num&gt;&lt;/record&gt;&lt;/Cite&gt;&lt;/EndNote&gt;</w:instrText>
      </w:r>
      <w:r w:rsidR="00E344BE" w:rsidRPr="007942AE">
        <w:rPr>
          <w:rFonts w:ascii="Arial" w:hAnsi="Arial" w:cs="Arial"/>
          <w:iCs/>
          <w:color w:val="000000" w:themeColor="text1"/>
        </w:rPr>
        <w:fldChar w:fldCharType="separate"/>
      </w:r>
      <w:r w:rsidR="004673CC" w:rsidRPr="007942AE">
        <w:rPr>
          <w:rFonts w:ascii="Arial" w:hAnsi="Arial" w:cs="Arial"/>
          <w:iCs/>
          <w:noProof/>
          <w:color w:val="000000" w:themeColor="text1"/>
          <w:vertAlign w:val="superscript"/>
        </w:rPr>
        <w:t>33</w:t>
      </w:r>
      <w:r w:rsidR="00E344BE" w:rsidRPr="007942AE">
        <w:rPr>
          <w:rFonts w:ascii="Arial" w:hAnsi="Arial" w:cs="Arial"/>
          <w:iCs/>
          <w:color w:val="000000" w:themeColor="text1"/>
        </w:rPr>
        <w:fldChar w:fldCharType="end"/>
      </w:r>
      <w:r w:rsidR="0012159D" w:rsidRPr="007942AE">
        <w:rPr>
          <w:rFonts w:ascii="Arial" w:hAnsi="Arial" w:cs="Arial"/>
          <w:iCs/>
          <w:color w:val="000000" w:themeColor="text1"/>
        </w:rPr>
        <w:t xml:space="preserve">, and the </w:t>
      </w:r>
      <w:r w:rsidR="00B90D9C" w:rsidRPr="007942AE">
        <w:rPr>
          <w:rFonts w:ascii="Arial" w:hAnsi="Arial" w:cs="Arial"/>
          <w:iCs/>
          <w:color w:val="000000" w:themeColor="text1"/>
        </w:rPr>
        <w:t xml:space="preserve">potential to differentiate </w:t>
      </w:r>
      <w:r w:rsidR="006B775F" w:rsidRPr="007942AE">
        <w:rPr>
          <w:rFonts w:ascii="Arial" w:hAnsi="Arial" w:cs="Arial"/>
          <w:iCs/>
          <w:color w:val="000000" w:themeColor="text1"/>
        </w:rPr>
        <w:t xml:space="preserve">ectasia </w:t>
      </w:r>
      <w:r w:rsidR="00B90D9C" w:rsidRPr="007942AE">
        <w:rPr>
          <w:rFonts w:ascii="Arial" w:hAnsi="Arial" w:cs="Arial"/>
          <w:iCs/>
          <w:color w:val="000000" w:themeColor="text1"/>
        </w:rPr>
        <w:t xml:space="preserve">and normal eyes </w:t>
      </w:r>
      <w:r w:rsidR="00B90D9C" w:rsidRPr="007942AE">
        <w:rPr>
          <w:rFonts w:ascii="Arial" w:hAnsi="Arial" w:cs="Arial"/>
          <w:iCs/>
          <w:color w:val="000000" w:themeColor="text1"/>
        </w:rPr>
        <w:fldChar w:fldCharType="begin"/>
      </w:r>
      <w:r w:rsidR="004673CC" w:rsidRPr="007942AE">
        <w:rPr>
          <w:rFonts w:ascii="Arial" w:hAnsi="Arial" w:cs="Arial"/>
          <w:iCs/>
          <w:color w:val="000000" w:themeColor="text1"/>
        </w:rPr>
        <w:instrText xml:space="preserve"> ADDIN EN.CITE &lt;EndNote&gt;&lt;Cite&gt;&lt;Author&gt;Chan&lt;/Author&gt;&lt;Year&gt;2017&lt;/Year&gt;&lt;RecNum&gt;12082&lt;/RecNum&gt;&lt;DisplayText&gt;&lt;style face="superscript"&gt;34&lt;/style&gt;&lt;/DisplayText&gt;&lt;record&gt;&lt;rec-number&gt;12082&lt;/rec-number&gt;&lt;foreign-keys&gt;&lt;key app="EN" db-id="tft0wvd2mxs9rne0tzkpwr9e9dsde5r5sda9"&gt;12082&lt;/key&gt;&lt;/foreign-keys&gt;&lt;ref-type name="Journal Article"&gt;17&lt;/ref-type&gt;&lt;contributors&gt;&lt;authors&gt;&lt;author&gt;Chan, T. C.&lt;/author&gt;&lt;author&gt;Wang, Y. M.&lt;/author&gt;&lt;author&gt;Yu, M.&lt;/author&gt;&lt;author&gt;Jhanji, V.&lt;/author&gt;&lt;/authors&gt;&lt;/contributors&gt;&lt;auth-address&gt;Department of Ophthalmology &amp;amp; Visual Sciences, The Chinese University of Hong Kong, Hong Kong, China.&amp;#xD;Department of Mathematics and Statistics, Hang Seng Management College, Hong Kong, China.&amp;#xD;UPMC Eye Center, University of Pittsburgh, Pittsburgh, Pennsylvania, USA.&lt;/auth-address&gt;&lt;titles&gt;&lt;title&gt;Comparison of corneal dynamic parameters and tomographic measurements using Scheimpflug imaging in keratoconus&lt;/title&gt;&lt;secondary-title&gt;Br J Ophthalmol&lt;/secondary-title&gt;&lt;alt-title&gt;The British journal of ophthalmology&lt;/alt-title&gt;&lt;/titles&gt;&lt;periodical&gt;&lt;full-title&gt;Br J Ophthalmol&lt;/full-title&gt;&lt;/periodical&gt;&lt;alt-periodical&gt;&lt;full-title&gt;Br J Ophthalmol&lt;/full-title&gt;&lt;abbr-1&gt;The British journal of ophthalmology&lt;/abbr-1&gt;&lt;/alt-periodical&gt;&lt;pages&gt;[Epub ahead of print]&lt;/pages&gt;&lt;dates&gt;&lt;year&gt;2017&lt;/year&gt;&lt;pub-dates&gt;&lt;date&gt;May 30&lt;/date&gt;&lt;/pub-dates&gt;&lt;/dates&gt;&lt;isbn&gt;1468-2079 (Electronic)&amp;#xD;0007-1161 (Linking)&lt;/isbn&gt;&lt;accession-num&gt;28559422&lt;/accession-num&gt;&lt;urls&gt;&lt;related-urls&gt;&lt;url&gt;http://www.ncbi.nlm.nih.gov/pubmed/28559422&lt;/url&gt;&lt;/related-urls&gt;&lt;/urls&gt;&lt;electronic-resource-num&gt;10.1136/bjophthalmol-2017-310355&lt;/electronic-resource-num&gt;&lt;/record&gt;&lt;/Cite&gt;&lt;/EndNote&gt;</w:instrText>
      </w:r>
      <w:r w:rsidR="00B90D9C" w:rsidRPr="007942AE">
        <w:rPr>
          <w:rFonts w:ascii="Arial" w:hAnsi="Arial" w:cs="Arial"/>
          <w:iCs/>
          <w:color w:val="000000" w:themeColor="text1"/>
        </w:rPr>
        <w:fldChar w:fldCharType="separate"/>
      </w:r>
      <w:r w:rsidR="004673CC" w:rsidRPr="007942AE">
        <w:rPr>
          <w:rFonts w:ascii="Arial" w:hAnsi="Arial" w:cs="Arial"/>
          <w:iCs/>
          <w:noProof/>
          <w:color w:val="000000" w:themeColor="text1"/>
          <w:vertAlign w:val="superscript"/>
        </w:rPr>
        <w:t>34</w:t>
      </w:r>
      <w:r w:rsidR="00B90D9C" w:rsidRPr="007942AE">
        <w:rPr>
          <w:rFonts w:ascii="Arial" w:hAnsi="Arial" w:cs="Arial"/>
          <w:iCs/>
          <w:color w:val="000000" w:themeColor="text1"/>
        </w:rPr>
        <w:fldChar w:fldCharType="end"/>
      </w:r>
      <w:r w:rsidR="00B90D9C" w:rsidRPr="007942AE">
        <w:rPr>
          <w:rFonts w:ascii="Arial" w:hAnsi="Arial" w:cs="Arial"/>
          <w:iCs/>
          <w:color w:val="000000" w:themeColor="text1"/>
        </w:rPr>
        <w:t xml:space="preserve">. </w:t>
      </w:r>
      <w:r w:rsidR="00325390" w:rsidRPr="007942AE">
        <w:rPr>
          <w:rFonts w:ascii="Arial" w:hAnsi="Arial" w:cs="Arial"/>
          <w:iCs/>
          <w:color w:val="000000" w:themeColor="text1"/>
        </w:rPr>
        <w:t>Finally, t</w:t>
      </w:r>
      <w:r w:rsidR="00DC2EF9" w:rsidRPr="007942AE">
        <w:rPr>
          <w:rFonts w:ascii="Arial" w:hAnsi="Arial" w:cs="Arial"/>
          <w:iCs/>
          <w:color w:val="000000" w:themeColor="text1"/>
        </w:rPr>
        <w:t xml:space="preserve">he CBI-LVC, </w:t>
      </w:r>
      <w:r w:rsidR="00325390" w:rsidRPr="007942AE">
        <w:rPr>
          <w:rFonts w:ascii="Arial" w:hAnsi="Arial" w:cs="Arial"/>
          <w:iCs/>
          <w:color w:val="000000" w:themeColor="text1"/>
        </w:rPr>
        <w:t xml:space="preserve">which </w:t>
      </w:r>
      <w:r w:rsidR="00DC2EF9" w:rsidRPr="007942AE">
        <w:rPr>
          <w:rFonts w:ascii="Arial" w:hAnsi="Arial" w:cs="Arial"/>
          <w:iCs/>
          <w:color w:val="000000" w:themeColor="text1"/>
        </w:rPr>
        <w:t xml:space="preserve">combines several DCR </w:t>
      </w:r>
      <w:r w:rsidR="00DC2EF9" w:rsidRPr="007942AE">
        <w:rPr>
          <w:rFonts w:ascii="Arial" w:hAnsi="Arial" w:cs="Arial"/>
          <w:iCs/>
          <w:color w:val="000000" w:themeColor="text1"/>
        </w:rPr>
        <w:lastRenderedPageBreak/>
        <w:t>parameters</w:t>
      </w:r>
      <w:r w:rsidR="00DC2EF9" w:rsidRPr="007942AE" w:rsidDel="00DC2EF9">
        <w:rPr>
          <w:rFonts w:ascii="Arial" w:hAnsi="Arial" w:cs="Arial"/>
          <w:iCs/>
          <w:color w:val="000000" w:themeColor="text1"/>
        </w:rPr>
        <w:t xml:space="preserve"> </w:t>
      </w:r>
      <w:r w:rsidR="00DC2EF9" w:rsidRPr="007942AE">
        <w:rPr>
          <w:rFonts w:ascii="Arial" w:hAnsi="Arial" w:cs="Arial"/>
          <w:iCs/>
          <w:color w:val="000000" w:themeColor="text1"/>
        </w:rPr>
        <w:t>through logistic regression, was highly sensitive and specific in distinguishing stable from ectatic post-</w:t>
      </w:r>
      <w:r w:rsidR="00325390" w:rsidRPr="007942AE">
        <w:rPr>
          <w:rFonts w:ascii="Arial" w:hAnsi="Arial" w:cs="Arial"/>
          <w:iCs/>
          <w:color w:val="000000" w:themeColor="text1"/>
        </w:rPr>
        <w:t xml:space="preserve">CRS </w:t>
      </w:r>
      <w:r w:rsidR="00DC2EF9" w:rsidRPr="007942AE">
        <w:rPr>
          <w:rFonts w:ascii="Arial" w:hAnsi="Arial" w:cs="Arial"/>
          <w:iCs/>
          <w:color w:val="000000" w:themeColor="text1"/>
        </w:rPr>
        <w:t xml:space="preserve">eyes </w:t>
      </w:r>
      <w:r w:rsidR="00DC2EF9" w:rsidRPr="007942AE">
        <w:rPr>
          <w:rFonts w:ascii="Arial" w:hAnsi="Arial" w:cs="Arial"/>
          <w:iCs/>
          <w:color w:val="000000" w:themeColor="text1"/>
        </w:rPr>
        <w:fldChar w:fldCharType="begin">
          <w:fldData xml:space="preserve">PEVuZE5vdGU+PENpdGU+PEF1dGhvcj5WaW5jaWd1ZXJyYTwvQXV0aG9yPjxZZWFyPjIwMjE8L1ll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=
</w:fldData>
        </w:fldChar>
      </w:r>
      <w:r w:rsidR="004673CC" w:rsidRPr="007942AE">
        <w:rPr>
          <w:rFonts w:ascii="Arial" w:hAnsi="Arial" w:cs="Arial"/>
          <w:iCs/>
          <w:color w:val="000000" w:themeColor="text1"/>
        </w:rPr>
        <w:instrText xml:space="preserve"> ADDIN EN.CITE </w:instrText>
      </w:r>
      <w:r w:rsidR="004673CC" w:rsidRPr="007942AE">
        <w:rPr>
          <w:rFonts w:ascii="Arial" w:hAnsi="Arial" w:cs="Arial"/>
          <w:iCs/>
          <w:color w:val="000000" w:themeColor="text1"/>
        </w:rPr>
        <w:fldChar w:fldCharType="begin">
          <w:fldData xml:space="preserve">PEVuZE5vdGU+PENpdGU+PEF1dGhvcj5WaW5jaWd1ZXJyYTwvQXV0aG9yPjxZZWFyPjIwMjE8L1ll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=
</w:fldData>
        </w:fldChar>
      </w:r>
      <w:r w:rsidR="004673CC" w:rsidRPr="007942AE">
        <w:rPr>
          <w:rFonts w:ascii="Arial" w:hAnsi="Arial" w:cs="Arial"/>
          <w:iCs/>
          <w:color w:val="000000" w:themeColor="text1"/>
        </w:rPr>
        <w:instrText xml:space="preserve"> ADDIN EN.CITE.DATA </w:instrText>
      </w:r>
      <w:r w:rsidR="004673CC" w:rsidRPr="007942AE">
        <w:rPr>
          <w:rFonts w:ascii="Arial" w:hAnsi="Arial" w:cs="Arial"/>
          <w:iCs/>
          <w:color w:val="000000" w:themeColor="text1"/>
        </w:rPr>
      </w:r>
      <w:r w:rsidR="004673CC" w:rsidRPr="007942AE">
        <w:rPr>
          <w:rFonts w:ascii="Arial" w:hAnsi="Arial" w:cs="Arial"/>
          <w:iCs/>
          <w:color w:val="000000" w:themeColor="text1"/>
        </w:rPr>
        <w:fldChar w:fldCharType="end"/>
      </w:r>
      <w:r w:rsidR="00DC2EF9" w:rsidRPr="007942AE">
        <w:rPr>
          <w:rFonts w:ascii="Arial" w:hAnsi="Arial" w:cs="Arial"/>
          <w:iCs/>
          <w:color w:val="000000" w:themeColor="text1"/>
        </w:rPr>
      </w:r>
      <w:r w:rsidR="00DC2EF9" w:rsidRPr="007942AE">
        <w:rPr>
          <w:rFonts w:ascii="Arial" w:hAnsi="Arial" w:cs="Arial"/>
          <w:iCs/>
          <w:color w:val="000000" w:themeColor="text1"/>
        </w:rPr>
        <w:fldChar w:fldCharType="separate"/>
      </w:r>
      <w:r w:rsidR="004673CC" w:rsidRPr="007942AE">
        <w:rPr>
          <w:rFonts w:ascii="Arial" w:hAnsi="Arial" w:cs="Arial"/>
          <w:iCs/>
          <w:noProof/>
          <w:color w:val="000000" w:themeColor="text1"/>
          <w:vertAlign w:val="superscript"/>
        </w:rPr>
        <w:t>35</w:t>
      </w:r>
      <w:r w:rsidR="00DC2EF9" w:rsidRPr="007942AE">
        <w:rPr>
          <w:rFonts w:ascii="Arial" w:hAnsi="Arial" w:cs="Arial"/>
          <w:iCs/>
          <w:color w:val="000000" w:themeColor="text1"/>
        </w:rPr>
        <w:fldChar w:fldCharType="end"/>
      </w:r>
      <w:r w:rsidR="00DC2EF9" w:rsidRPr="007942AE">
        <w:rPr>
          <w:rFonts w:ascii="Arial" w:hAnsi="Arial" w:cs="Arial"/>
          <w:iCs/>
          <w:color w:val="000000" w:themeColor="text1"/>
        </w:rPr>
        <w:t>.</w:t>
      </w:r>
    </w:p>
    <w:p w14:paraId="2EA5F48A" w14:textId="4E2B3358" w:rsidR="003E5295" w:rsidRPr="00F846E8" w:rsidRDefault="003E5295" w:rsidP="004027CE">
      <w:pPr>
        <w:autoSpaceDE w:val="0"/>
        <w:autoSpaceDN w:val="0"/>
        <w:adjustRightInd w:val="0"/>
        <w:spacing w:line="480" w:lineRule="auto"/>
        <w:jc w:val="both"/>
        <w:rPr>
          <w:rFonts w:ascii="Arial" w:hAnsi="Arial" w:cs="Arial"/>
          <w:iCs/>
        </w:rPr>
      </w:pPr>
      <w:r w:rsidRPr="007942AE">
        <w:rPr>
          <w:rFonts w:ascii="Arial" w:hAnsi="Arial" w:cs="Arial" w:hint="eastAsia"/>
          <w:iCs/>
          <w:color w:val="000000" w:themeColor="text1"/>
          <w:lang w:eastAsia="zh-CN"/>
        </w:rPr>
        <w:t>In</w:t>
      </w:r>
      <w:r w:rsidRPr="007942AE">
        <w:rPr>
          <w:rFonts w:ascii="Arial" w:hAnsi="Arial" w:cs="Arial"/>
          <w:iCs/>
          <w:color w:val="000000" w:themeColor="text1"/>
          <w:lang w:eastAsia="zh-CN"/>
        </w:rPr>
        <w:t xml:space="preserve"> addition to ORA and Corvis ST, currently the only clinically available devices to provide in-vivo corneal biomechanical measures, other </w:t>
      </w:r>
      <w:r w:rsidR="00532D19" w:rsidRPr="007942AE">
        <w:rPr>
          <w:rFonts w:ascii="Arial" w:hAnsi="Arial" w:cs="Arial"/>
          <w:iCs/>
          <w:color w:val="000000" w:themeColor="text1"/>
          <w:lang w:eastAsia="zh-CN"/>
        </w:rPr>
        <w:t xml:space="preserve">technologies </w:t>
      </w:r>
      <w:r w:rsidRPr="007942AE">
        <w:rPr>
          <w:rFonts w:ascii="Arial" w:hAnsi="Arial" w:cs="Arial"/>
          <w:iCs/>
          <w:color w:val="000000" w:themeColor="text1"/>
          <w:lang w:eastAsia="zh-CN"/>
        </w:rPr>
        <w:t>based</w:t>
      </w:r>
      <w:r w:rsidR="00AA7921" w:rsidRPr="007942AE">
        <w:rPr>
          <w:rFonts w:ascii="Arial" w:hAnsi="Arial" w:cs="Arial"/>
          <w:iCs/>
          <w:color w:val="000000" w:themeColor="text1"/>
          <w:lang w:eastAsia="zh-CN"/>
        </w:rPr>
        <w:t xml:space="preserve"> on</w:t>
      </w:r>
      <w:r w:rsidRPr="007942AE">
        <w:rPr>
          <w:rFonts w:ascii="Arial" w:hAnsi="Arial" w:cs="Arial"/>
          <w:iCs/>
          <w:color w:val="000000" w:themeColor="text1"/>
          <w:lang w:eastAsia="zh-CN"/>
        </w:rPr>
        <w:t xml:space="preserve"> lower-</w:t>
      </w:r>
      <w:r w:rsidR="00AA7921" w:rsidRPr="00F846E8">
        <w:rPr>
          <w:rFonts w:ascii="Arial" w:hAnsi="Arial" w:cs="Arial"/>
          <w:iCs/>
          <w:lang w:eastAsia="zh-CN"/>
        </w:rPr>
        <w:t>magnitude</w:t>
      </w:r>
      <w:r w:rsidRPr="00F846E8">
        <w:rPr>
          <w:rFonts w:ascii="Arial" w:hAnsi="Arial" w:cs="Arial"/>
          <w:iCs/>
          <w:lang w:eastAsia="zh-CN"/>
        </w:rPr>
        <w:t xml:space="preserve"> or no</w:t>
      </w:r>
      <w:r w:rsidR="00AA7921" w:rsidRPr="00F846E8">
        <w:rPr>
          <w:rFonts w:ascii="Arial" w:hAnsi="Arial" w:cs="Arial"/>
          <w:iCs/>
          <w:lang w:eastAsia="zh-CN"/>
        </w:rPr>
        <w:t>n-</w:t>
      </w:r>
      <w:r w:rsidRPr="00F846E8">
        <w:rPr>
          <w:rFonts w:ascii="Arial" w:hAnsi="Arial" w:cs="Arial"/>
          <w:iCs/>
          <w:lang w:eastAsia="zh-CN"/>
        </w:rPr>
        <w:t xml:space="preserve"> perturbation techniques</w:t>
      </w:r>
      <w:r w:rsidR="0089295A" w:rsidRPr="00F846E8">
        <w:rPr>
          <w:rFonts w:ascii="Arial" w:hAnsi="Arial" w:cs="Arial"/>
          <w:iCs/>
          <w:lang w:eastAsia="zh-CN"/>
        </w:rPr>
        <w:t xml:space="preserve"> such as </w:t>
      </w:r>
      <w:r w:rsidR="0089295A" w:rsidRPr="00F846E8">
        <w:rPr>
          <w:rFonts w:ascii="Arial" w:hAnsi="Arial" w:cs="Arial"/>
          <w:iCs/>
        </w:rPr>
        <w:t>Brillouin scattering, OCE and HFU</w:t>
      </w:r>
      <w:r w:rsidRPr="00F846E8">
        <w:rPr>
          <w:rFonts w:ascii="Arial" w:hAnsi="Arial" w:cs="Arial"/>
          <w:iCs/>
          <w:lang w:eastAsia="zh-CN"/>
        </w:rPr>
        <w:t xml:space="preserve"> </w:t>
      </w:r>
      <w:r w:rsidR="00D12538">
        <w:rPr>
          <w:rFonts w:ascii="Arial" w:hAnsi="Arial" w:cs="Arial"/>
          <w:iCs/>
          <w:lang w:eastAsia="zh-CN"/>
        </w:rPr>
        <w:t>are under development.</w:t>
      </w:r>
      <w:r w:rsidR="002241A3" w:rsidRPr="002241A3">
        <w:rPr>
          <w:rFonts w:ascii="Arial" w:hAnsi="Arial" w:cs="Arial"/>
          <w:iCs/>
          <w:lang w:eastAsia="zh-CN"/>
        </w:rPr>
        <w:t xml:space="preserve"> </w:t>
      </w:r>
      <w:r w:rsidR="002241A3" w:rsidRPr="00F846E8">
        <w:rPr>
          <w:rFonts w:ascii="Arial" w:hAnsi="Arial" w:cs="Arial"/>
          <w:iCs/>
          <w:lang w:eastAsia="zh-CN"/>
        </w:rPr>
        <w:t>These techniques</w:t>
      </w:r>
      <w:r w:rsidR="002241A3">
        <w:rPr>
          <w:rFonts w:ascii="Arial" w:hAnsi="Arial" w:cs="Arial"/>
          <w:iCs/>
          <w:lang w:eastAsia="zh-CN"/>
        </w:rPr>
        <w:t>, which are not</w:t>
      </w:r>
      <w:r w:rsidR="002241A3" w:rsidRPr="002241A3">
        <w:rPr>
          <w:rFonts w:ascii="Arial" w:hAnsi="Arial" w:cs="Arial"/>
          <w:iCs/>
          <w:lang w:eastAsia="zh-CN"/>
        </w:rPr>
        <w:t xml:space="preserve"> </w:t>
      </w:r>
      <w:r w:rsidR="002241A3" w:rsidRPr="00F846E8">
        <w:rPr>
          <w:rFonts w:ascii="Arial" w:hAnsi="Arial" w:cs="Arial"/>
          <w:iCs/>
          <w:lang w:eastAsia="zh-CN"/>
        </w:rPr>
        <w:t>yet widely available for clinical use</w:t>
      </w:r>
      <w:r w:rsidR="002241A3">
        <w:rPr>
          <w:rFonts w:ascii="Arial" w:hAnsi="Arial" w:cs="Arial"/>
          <w:iCs/>
          <w:lang w:eastAsia="zh-CN"/>
        </w:rPr>
        <w:t xml:space="preserve">, </w:t>
      </w:r>
      <w:r w:rsidR="00215C24">
        <w:rPr>
          <w:rFonts w:ascii="Arial" w:hAnsi="Arial" w:cs="Arial"/>
          <w:iCs/>
          <w:lang w:eastAsia="zh-CN"/>
        </w:rPr>
        <w:t xml:space="preserve">have strong potential to improve </w:t>
      </w:r>
      <w:r w:rsidR="00215C24" w:rsidRPr="00F846E8">
        <w:rPr>
          <w:rFonts w:ascii="Arial" w:hAnsi="Arial" w:cs="Arial"/>
          <w:iCs/>
          <w:lang w:eastAsia="zh-CN"/>
        </w:rPr>
        <w:t>our understanding</w:t>
      </w:r>
      <w:r w:rsidR="00215C24">
        <w:rPr>
          <w:rFonts w:ascii="Arial" w:hAnsi="Arial" w:cs="Arial"/>
          <w:iCs/>
          <w:lang w:eastAsia="zh-CN"/>
        </w:rPr>
        <w:t xml:space="preserve"> </w:t>
      </w:r>
      <w:r w:rsidR="005C0482">
        <w:rPr>
          <w:rFonts w:ascii="Arial" w:hAnsi="Arial" w:cs="Arial"/>
          <w:iCs/>
          <w:lang w:eastAsia="zh-CN"/>
        </w:rPr>
        <w:t xml:space="preserve">of the biomechanical effects of CRS surgeries and </w:t>
      </w:r>
      <w:r w:rsidR="005C0482" w:rsidRPr="00F846E8">
        <w:rPr>
          <w:rFonts w:ascii="Arial" w:hAnsi="Arial" w:cs="Arial"/>
          <w:iCs/>
          <w:lang w:eastAsia="zh-CN"/>
        </w:rPr>
        <w:t>enable more accurate risk screening of CRS</w:t>
      </w:r>
      <w:r w:rsidR="004027CE">
        <w:rPr>
          <w:rFonts w:ascii="Arial" w:hAnsi="Arial" w:cs="Arial"/>
          <w:iCs/>
          <w:lang w:eastAsia="zh-CN"/>
        </w:rPr>
        <w:t xml:space="preserve"> patients </w:t>
      </w:r>
      <w:r w:rsidR="00956800" w:rsidRPr="00956800">
        <w:rPr>
          <w:rFonts w:ascii="Arial" w:hAnsi="Arial" w:cs="Arial"/>
        </w:rPr>
        <w:fldChar w:fldCharType="begin">
          <w:fldData xml:space="preserve">PEVuZE5vdGU+PENpdGU+PEF1dGhvcj5DaG9uZzwvQXV0aG9yPjxZZWFyPjIwMjE8L1llYXI+PFJl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</w:fldData>
        </w:fldChar>
      </w:r>
      <w:r w:rsidR="00E75E20">
        <w:rPr>
          <w:rFonts w:ascii="Arial" w:hAnsi="Arial" w:cs="Arial"/>
        </w:rPr>
        <w:instrText xml:space="preserve"> ADDIN EN.CITE </w:instrText>
      </w:r>
      <w:r w:rsidR="00E75E20">
        <w:rPr>
          <w:rFonts w:ascii="Arial" w:hAnsi="Arial" w:cs="Arial"/>
        </w:rPr>
        <w:fldChar w:fldCharType="begin">
          <w:fldData xml:space="preserve">PEVuZE5vdGU+PENpdGU+PEF1dGhvcj5DaG9uZzwvQXV0aG9yPjxZZWFyPjIwMjE8L1llYXI+PFJl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</w:fldData>
        </w:fldChar>
      </w:r>
      <w:r w:rsidR="00E75E20">
        <w:rPr>
          <w:rFonts w:ascii="Arial" w:hAnsi="Arial" w:cs="Arial"/>
        </w:rPr>
        <w:instrText xml:space="preserve"> ADDIN EN.CITE.DATA </w:instrText>
      </w:r>
      <w:r w:rsidR="00E75E20">
        <w:rPr>
          <w:rFonts w:ascii="Arial" w:hAnsi="Arial" w:cs="Arial"/>
        </w:rPr>
      </w:r>
      <w:r w:rsidR="00E75E20">
        <w:rPr>
          <w:rFonts w:ascii="Arial" w:hAnsi="Arial" w:cs="Arial"/>
        </w:rPr>
        <w:fldChar w:fldCharType="end"/>
      </w:r>
      <w:r w:rsidR="00956800" w:rsidRPr="00956800">
        <w:rPr>
          <w:rFonts w:ascii="Arial" w:hAnsi="Arial" w:cs="Arial"/>
        </w:rPr>
      </w:r>
      <w:r w:rsidR="00956800" w:rsidRPr="00956800">
        <w:rPr>
          <w:rFonts w:ascii="Arial" w:hAnsi="Arial" w:cs="Arial"/>
        </w:rPr>
        <w:fldChar w:fldCharType="separate"/>
      </w:r>
      <w:r w:rsidR="00E75E20" w:rsidRPr="00E75E20">
        <w:rPr>
          <w:rFonts w:ascii="Arial" w:hAnsi="Arial" w:cs="Arial"/>
          <w:noProof/>
          <w:vertAlign w:val="superscript"/>
        </w:rPr>
        <w:t>17, 18</w:t>
      </w:r>
      <w:r w:rsidR="00956800" w:rsidRPr="00956800">
        <w:rPr>
          <w:rFonts w:ascii="Arial" w:hAnsi="Arial" w:cs="Arial"/>
        </w:rPr>
        <w:fldChar w:fldCharType="end"/>
      </w:r>
      <w:r w:rsidR="00AA7921" w:rsidRPr="00956800">
        <w:rPr>
          <w:rFonts w:ascii="Arial" w:hAnsi="Arial" w:cs="Arial"/>
          <w:iCs/>
          <w:lang w:eastAsia="zh-CN"/>
        </w:rPr>
        <w:t>.</w:t>
      </w:r>
    </w:p>
    <w:p w14:paraId="49B85EE9" w14:textId="4A20B5A5" w:rsidR="00636E1A" w:rsidRPr="00CB4B83" w:rsidRDefault="00636E1A" w:rsidP="00F10C6B">
      <w:pPr>
        <w:spacing w:line="480" w:lineRule="auto"/>
        <w:jc w:val="both"/>
        <w:rPr>
          <w:rFonts w:ascii="Arial" w:hAnsi="Arial" w:cs="Arial"/>
          <w:iCs/>
          <w:color w:val="FF0000"/>
        </w:rPr>
      </w:pPr>
    </w:p>
    <w:p w14:paraId="4FD33D6E" w14:textId="48613985" w:rsidR="005B68C3" w:rsidRPr="00510818" w:rsidRDefault="00992CBE" w:rsidP="00F10C6B">
      <w:pPr>
        <w:spacing w:line="480" w:lineRule="auto"/>
        <w:jc w:val="both"/>
        <w:rPr>
          <w:rFonts w:ascii="Arial" w:hAnsi="Arial" w:cs="Arial"/>
          <w:b/>
          <w:lang w:eastAsia="zh-CN"/>
        </w:rPr>
      </w:pPr>
      <w:r w:rsidRPr="00510818">
        <w:rPr>
          <w:rFonts w:ascii="Arial" w:hAnsi="Arial" w:cs="Arial"/>
          <w:b/>
          <w:lang w:eastAsia="zh-CN"/>
        </w:rPr>
        <w:t>B</w:t>
      </w:r>
      <w:r w:rsidRPr="00510818">
        <w:rPr>
          <w:rFonts w:ascii="Arial" w:hAnsi="Arial" w:cs="Arial" w:hint="eastAsia"/>
          <w:b/>
          <w:lang w:eastAsia="zh-CN"/>
        </w:rPr>
        <w:t>iomechanic</w:t>
      </w:r>
      <w:r>
        <w:rPr>
          <w:rFonts w:ascii="Arial" w:hAnsi="Arial" w:cs="Arial"/>
          <w:b/>
          <w:lang w:eastAsia="zh-CN"/>
        </w:rPr>
        <w:t>al effects of CRS</w:t>
      </w:r>
    </w:p>
    <w:p w14:paraId="28CFA839" w14:textId="0DC213A8" w:rsidR="008D323D" w:rsidRDefault="00AA5FA1" w:rsidP="005B68C3">
      <w:pPr>
        <w:spacing w:line="480" w:lineRule="auto"/>
        <w:jc w:val="both"/>
        <w:rPr>
          <w:rFonts w:ascii="Arial" w:hAnsi="Arial" w:cs="Arial"/>
        </w:rPr>
      </w:pPr>
      <w:r>
        <w:rPr>
          <w:rFonts w:ascii="Arial" w:hAnsi="Arial" w:cs="Arial"/>
        </w:rPr>
        <w:t>D</w:t>
      </w:r>
      <w:r w:rsidR="00356C08">
        <w:rPr>
          <w:rFonts w:ascii="Arial" w:hAnsi="Arial" w:cs="Arial"/>
        </w:rPr>
        <w:t xml:space="preserve">espite the rare occurrence </w:t>
      </w:r>
      <w:r>
        <w:rPr>
          <w:rFonts w:ascii="Arial" w:hAnsi="Arial" w:cs="Arial"/>
        </w:rPr>
        <w:t xml:space="preserve">of </w:t>
      </w:r>
      <w:r w:rsidR="00B86C29">
        <w:rPr>
          <w:rFonts w:ascii="Arial" w:hAnsi="Arial" w:cs="Arial"/>
        </w:rPr>
        <w:t xml:space="preserve">iatrogenic </w:t>
      </w:r>
      <w:r>
        <w:rPr>
          <w:rFonts w:ascii="Arial" w:hAnsi="Arial" w:cs="Arial"/>
        </w:rPr>
        <w:t>keratectasia</w:t>
      </w:r>
      <w:r w:rsidR="00D61179">
        <w:rPr>
          <w:rFonts w:ascii="Arial" w:hAnsi="Arial" w:cs="Arial"/>
        </w:rPr>
        <w:t xml:space="preserve">, the fact that it develops in </w:t>
      </w:r>
      <w:r w:rsidR="002D6568">
        <w:rPr>
          <w:rFonts w:ascii="Arial" w:hAnsi="Arial" w:cs="Arial"/>
        </w:rPr>
        <w:t xml:space="preserve">previously </w:t>
      </w:r>
      <w:r w:rsidR="00B86C29">
        <w:rPr>
          <w:rFonts w:ascii="Arial" w:hAnsi="Arial" w:cs="Arial"/>
        </w:rPr>
        <w:t xml:space="preserve">healthy </w:t>
      </w:r>
      <w:r w:rsidR="002D6568">
        <w:rPr>
          <w:rFonts w:ascii="Arial" w:hAnsi="Arial" w:cs="Arial"/>
        </w:rPr>
        <w:t xml:space="preserve">and stable </w:t>
      </w:r>
      <w:r w:rsidR="00B86C29">
        <w:rPr>
          <w:rFonts w:ascii="Arial" w:hAnsi="Arial" w:cs="Arial"/>
        </w:rPr>
        <w:t xml:space="preserve">corneas </w:t>
      </w:r>
      <w:r w:rsidR="007667DF">
        <w:rPr>
          <w:rFonts w:ascii="Arial" w:hAnsi="Arial" w:cs="Arial"/>
        </w:rPr>
        <w:t xml:space="preserve">has led to much interest </w:t>
      </w:r>
      <w:r w:rsidR="00B803E2">
        <w:rPr>
          <w:rFonts w:ascii="Arial" w:hAnsi="Arial" w:cs="Arial"/>
        </w:rPr>
        <w:t>in the biomechanical losses caused by various refractive surgeries</w:t>
      </w:r>
      <w:r w:rsidR="00140BCA">
        <w:rPr>
          <w:rFonts w:ascii="Arial" w:hAnsi="Arial" w:cs="Arial"/>
        </w:rPr>
        <w:t xml:space="preserve">, which evidently were behind the </w:t>
      </w:r>
      <w:r w:rsidR="006A130E">
        <w:rPr>
          <w:rFonts w:ascii="Arial" w:hAnsi="Arial" w:cs="Arial"/>
        </w:rPr>
        <w:t xml:space="preserve">mechanical instability observed in the affected </w:t>
      </w:r>
      <w:r w:rsidR="004F26CD">
        <w:rPr>
          <w:rFonts w:ascii="Arial" w:hAnsi="Arial" w:cs="Arial"/>
        </w:rPr>
        <w:t>eyes.</w:t>
      </w:r>
      <w:r w:rsidR="00356EA4">
        <w:rPr>
          <w:rFonts w:ascii="Arial" w:hAnsi="Arial" w:cs="Arial"/>
        </w:rPr>
        <w:t xml:space="preserve"> Much of that interest took the form of clinical studies that utilised the biomechanical metrics </w:t>
      </w:r>
      <w:r w:rsidR="008D323D">
        <w:rPr>
          <w:rFonts w:ascii="Arial" w:hAnsi="Arial" w:cs="Arial"/>
        </w:rPr>
        <w:t>provided by the ORA and Corvis ST.</w:t>
      </w:r>
    </w:p>
    <w:p w14:paraId="7B32B9DC" w14:textId="7ACD1656" w:rsidR="00DB6424" w:rsidRDefault="005B68C3" w:rsidP="003048DB">
      <w:pPr>
        <w:spacing w:line="480" w:lineRule="auto"/>
        <w:jc w:val="both"/>
        <w:rPr>
          <w:rFonts w:ascii="Arial" w:hAnsi="Arial" w:cs="Arial"/>
        </w:rPr>
      </w:pPr>
      <w:r>
        <w:rPr>
          <w:rFonts w:ascii="Arial" w:hAnsi="Arial" w:cs="Arial"/>
        </w:rPr>
        <w:t xml:space="preserve">Cao et al studied the effect of FS-LASIK and SMILE </w:t>
      </w:r>
      <w:r w:rsidR="00542C12">
        <w:rPr>
          <w:rFonts w:ascii="Arial" w:hAnsi="Arial" w:cs="Arial"/>
        </w:rPr>
        <w:t>using values of</w:t>
      </w:r>
      <w:r>
        <w:rPr>
          <w:rFonts w:ascii="Arial" w:hAnsi="Arial" w:cs="Arial"/>
        </w:rPr>
        <w:t xml:space="preserve"> DARatio2mm and </w:t>
      </w:r>
      <w:r w:rsidR="00EB26CC">
        <w:rPr>
          <w:rFonts w:ascii="Arial" w:hAnsi="Arial" w:cs="Arial"/>
        </w:rPr>
        <w:t>IIR</w:t>
      </w:r>
      <w:r w:rsidR="006820CB">
        <w:rPr>
          <w:rFonts w:ascii="Arial" w:hAnsi="Arial" w:cs="Arial"/>
        </w:rPr>
        <w:t xml:space="preserve"> </w:t>
      </w:r>
      <w:r w:rsidR="00591C8A">
        <w:rPr>
          <w:rFonts w:ascii="Arial" w:hAnsi="Arial" w:cs="Arial"/>
        </w:rPr>
        <w:t xml:space="preserve">measured before and after surgery </w:t>
      </w:r>
      <w:r>
        <w:rPr>
          <w:rFonts w:ascii="Arial" w:hAnsi="Arial" w:cs="Arial"/>
        </w:rPr>
        <w:fldChar w:fldCharType="begin">
          <w:fldData xml:space="preserve">PEVuZE5vdGU+PENpdGU+PEF1dGhvcj5DYW88L0F1dGhvcj48WWVhcj4yMDIwPC9ZZWFyPjxSZWNO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</w:fldData>
        </w:fldChar>
      </w:r>
      <w:r w:rsidR="004673CC">
        <w:rPr>
          <w:rFonts w:ascii="Arial" w:hAnsi="Arial" w:cs="Arial"/>
        </w:rPr>
        <w:instrText xml:space="preserve"> ADDIN EN.CITE </w:instrText>
      </w:r>
      <w:r w:rsidR="004673CC">
        <w:rPr>
          <w:rFonts w:ascii="Arial" w:hAnsi="Arial" w:cs="Arial"/>
        </w:rPr>
        <w:fldChar w:fldCharType="begin">
          <w:fldData xml:space="preserve">PEVuZE5vdGU+PENpdGU+PEF1dGhvcj5DYW88L0F1dGhvcj48WWVhcj4yMDIwPC9ZZWFyPjxSZWNO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</w:fldData>
        </w:fldChar>
      </w:r>
      <w:r w:rsidR="004673CC">
        <w:rPr>
          <w:rFonts w:ascii="Arial" w:hAnsi="Arial" w:cs="Arial"/>
        </w:rPr>
        <w:instrText xml:space="preserve"> ADDIN EN.CITE.DATA </w:instrText>
      </w:r>
      <w:r w:rsidR="004673CC">
        <w:rPr>
          <w:rFonts w:ascii="Arial" w:hAnsi="Arial" w:cs="Arial"/>
        </w:rPr>
      </w:r>
      <w:r w:rsidR="004673CC">
        <w:rPr>
          <w:rFonts w:ascii="Arial" w:hAnsi="Arial" w:cs="Arial"/>
        </w:rPr>
        <w:fldChar w:fldCharType="end"/>
      </w:r>
      <w:r>
        <w:rPr>
          <w:rFonts w:ascii="Arial" w:hAnsi="Arial" w:cs="Arial"/>
        </w:rPr>
      </w:r>
      <w:r>
        <w:rPr>
          <w:rFonts w:ascii="Arial" w:hAnsi="Arial" w:cs="Arial"/>
        </w:rPr>
        <w:fldChar w:fldCharType="separate"/>
      </w:r>
      <w:r w:rsidR="004673CC" w:rsidRPr="004673CC">
        <w:rPr>
          <w:rFonts w:ascii="Arial" w:hAnsi="Arial" w:cs="Arial"/>
          <w:noProof/>
          <w:vertAlign w:val="superscript"/>
        </w:rPr>
        <w:t>36</w:t>
      </w:r>
      <w:r>
        <w:rPr>
          <w:rFonts w:ascii="Arial" w:hAnsi="Arial" w:cs="Arial"/>
        </w:rPr>
        <w:fldChar w:fldCharType="end"/>
      </w:r>
      <w:r>
        <w:rPr>
          <w:rFonts w:ascii="Arial" w:hAnsi="Arial" w:cs="Arial"/>
        </w:rPr>
        <w:t xml:space="preserve">. </w:t>
      </w:r>
      <w:r w:rsidR="00541749">
        <w:rPr>
          <w:rFonts w:ascii="Arial" w:hAnsi="Arial" w:cs="Arial"/>
        </w:rPr>
        <w:t>E</w:t>
      </w:r>
      <w:r>
        <w:rPr>
          <w:rFonts w:ascii="Arial" w:hAnsi="Arial" w:cs="Arial"/>
        </w:rPr>
        <w:t xml:space="preserve">ven though </w:t>
      </w:r>
      <w:r w:rsidR="00E53361">
        <w:rPr>
          <w:rFonts w:ascii="Arial" w:hAnsi="Arial" w:cs="Arial"/>
        </w:rPr>
        <w:t xml:space="preserve">the </w:t>
      </w:r>
      <w:r>
        <w:rPr>
          <w:rFonts w:ascii="Arial" w:hAnsi="Arial" w:cs="Arial"/>
        </w:rPr>
        <w:t xml:space="preserve">FS-LASIK </w:t>
      </w:r>
      <w:r w:rsidR="00E85DE5">
        <w:rPr>
          <w:rFonts w:ascii="Arial" w:hAnsi="Arial" w:cs="Arial"/>
        </w:rPr>
        <w:t xml:space="preserve">group </w:t>
      </w:r>
      <w:r>
        <w:rPr>
          <w:rFonts w:ascii="Arial" w:hAnsi="Arial" w:cs="Arial"/>
        </w:rPr>
        <w:t>show</w:t>
      </w:r>
      <w:r w:rsidR="005F1C58">
        <w:rPr>
          <w:rFonts w:ascii="Arial" w:hAnsi="Arial" w:cs="Arial"/>
        </w:rPr>
        <w:t>ed</w:t>
      </w:r>
      <w:r>
        <w:rPr>
          <w:rFonts w:ascii="Arial" w:hAnsi="Arial" w:cs="Arial"/>
        </w:rPr>
        <w:t xml:space="preserve"> slightly higher </w:t>
      </w:r>
      <w:r w:rsidR="005F1C58">
        <w:rPr>
          <w:rFonts w:ascii="Arial" w:hAnsi="Arial" w:cs="Arial"/>
        </w:rPr>
        <w:t xml:space="preserve">values </w:t>
      </w:r>
      <w:r>
        <w:rPr>
          <w:rFonts w:ascii="Arial" w:hAnsi="Arial" w:cs="Arial"/>
        </w:rPr>
        <w:t>for both parameters</w:t>
      </w:r>
      <w:r w:rsidR="002D3C70" w:rsidRPr="002D3C70">
        <w:rPr>
          <w:rFonts w:ascii="Arial" w:hAnsi="Arial" w:cs="Arial"/>
        </w:rPr>
        <w:t xml:space="preserve"> </w:t>
      </w:r>
      <w:r w:rsidR="002D3C70">
        <w:rPr>
          <w:rFonts w:ascii="Arial" w:hAnsi="Arial" w:cs="Arial"/>
        </w:rPr>
        <w:t>up to 3 months post-surgery</w:t>
      </w:r>
      <w:r w:rsidR="00E85DE5">
        <w:rPr>
          <w:rFonts w:ascii="Arial" w:hAnsi="Arial" w:cs="Arial"/>
        </w:rPr>
        <w:t>,</w:t>
      </w:r>
      <w:r>
        <w:rPr>
          <w:rFonts w:ascii="Arial" w:hAnsi="Arial" w:cs="Arial"/>
        </w:rPr>
        <w:t xml:space="preserve"> indicating higher reduction</w:t>
      </w:r>
      <w:r w:rsidR="00420FCB">
        <w:rPr>
          <w:rFonts w:ascii="Arial" w:hAnsi="Arial" w:cs="Arial"/>
        </w:rPr>
        <w:t>s</w:t>
      </w:r>
      <w:r>
        <w:rPr>
          <w:rFonts w:ascii="Arial" w:hAnsi="Arial" w:cs="Arial"/>
        </w:rPr>
        <w:t xml:space="preserve"> in stiffness, </w:t>
      </w:r>
      <w:r w:rsidR="00420FCB">
        <w:rPr>
          <w:rFonts w:ascii="Arial" w:hAnsi="Arial" w:cs="Arial"/>
        </w:rPr>
        <w:t>the difference</w:t>
      </w:r>
      <w:r w:rsidR="00FB66B8">
        <w:rPr>
          <w:rFonts w:ascii="Arial" w:hAnsi="Arial" w:cs="Arial"/>
        </w:rPr>
        <w:t xml:space="preserve">s were not </w:t>
      </w:r>
      <w:r>
        <w:rPr>
          <w:rFonts w:ascii="Arial" w:hAnsi="Arial" w:cs="Arial"/>
        </w:rPr>
        <w:t xml:space="preserve">significant. </w:t>
      </w:r>
      <w:r w:rsidR="00E85B65">
        <w:rPr>
          <w:rFonts w:ascii="Arial" w:hAnsi="Arial" w:cs="Arial"/>
        </w:rPr>
        <w:t xml:space="preserve">Similarly, </w:t>
      </w:r>
      <w:proofErr w:type="spellStart"/>
      <w:r w:rsidRPr="001C7AD9">
        <w:rPr>
          <w:rFonts w:ascii="Arial" w:hAnsi="Arial" w:cs="Arial"/>
        </w:rPr>
        <w:t>Khamar</w:t>
      </w:r>
      <w:proofErr w:type="spellEnd"/>
      <w:r>
        <w:rPr>
          <w:rFonts w:ascii="Arial" w:hAnsi="Arial" w:cs="Arial"/>
        </w:rPr>
        <w:t xml:space="preserve"> et </w:t>
      </w:r>
      <w:r>
        <w:rPr>
          <w:rFonts w:ascii="Arial" w:hAnsi="Arial" w:cs="Arial"/>
        </w:rPr>
        <w:lastRenderedPageBreak/>
        <w:t xml:space="preserve">al </w:t>
      </w:r>
      <w:r w:rsidR="00E85B65">
        <w:rPr>
          <w:rFonts w:ascii="Arial" w:hAnsi="Arial" w:cs="Arial"/>
        </w:rPr>
        <w:t xml:space="preserve">did </w:t>
      </w:r>
      <w:r>
        <w:rPr>
          <w:rFonts w:ascii="Arial" w:hAnsi="Arial" w:cs="Arial"/>
        </w:rPr>
        <w:t xml:space="preserve">not observe </w:t>
      </w:r>
      <w:r w:rsidR="0061073F">
        <w:rPr>
          <w:rFonts w:ascii="Arial" w:hAnsi="Arial" w:cs="Arial"/>
        </w:rPr>
        <w:t xml:space="preserve">significant </w:t>
      </w:r>
      <w:r>
        <w:rPr>
          <w:rFonts w:ascii="Arial" w:hAnsi="Arial" w:cs="Arial"/>
        </w:rPr>
        <w:t>difference</w:t>
      </w:r>
      <w:r w:rsidR="0061073F">
        <w:rPr>
          <w:rFonts w:ascii="Arial" w:hAnsi="Arial" w:cs="Arial"/>
        </w:rPr>
        <w:t>s</w:t>
      </w:r>
      <w:r>
        <w:rPr>
          <w:rFonts w:ascii="Arial" w:hAnsi="Arial" w:cs="Arial"/>
        </w:rPr>
        <w:t xml:space="preserve"> between the </w:t>
      </w:r>
      <w:r w:rsidR="0061073F">
        <w:rPr>
          <w:rFonts w:ascii="Arial" w:hAnsi="Arial" w:cs="Arial"/>
        </w:rPr>
        <w:t xml:space="preserve">same two </w:t>
      </w:r>
      <w:r>
        <w:rPr>
          <w:rFonts w:ascii="Arial" w:hAnsi="Arial" w:cs="Arial"/>
        </w:rPr>
        <w:t>procedures</w:t>
      </w:r>
      <w:r w:rsidR="00C530C7">
        <w:rPr>
          <w:rFonts w:ascii="Arial" w:hAnsi="Arial" w:cs="Arial"/>
        </w:rPr>
        <w:t>,</w:t>
      </w:r>
      <w:r>
        <w:rPr>
          <w:rFonts w:ascii="Arial" w:hAnsi="Arial" w:cs="Arial"/>
        </w:rPr>
        <w:t xml:space="preserve"> considering </w:t>
      </w:r>
      <w:r w:rsidR="00C26EA8">
        <w:rPr>
          <w:rFonts w:ascii="Arial" w:hAnsi="Arial" w:cs="Arial"/>
        </w:rPr>
        <w:t xml:space="preserve">both </w:t>
      </w:r>
      <w:r w:rsidR="00C530C7">
        <w:rPr>
          <w:rFonts w:ascii="Arial" w:hAnsi="Arial" w:cs="Arial"/>
        </w:rPr>
        <w:t>DARatio2mm and IIR</w:t>
      </w:r>
      <w:r w:rsidR="00817059">
        <w:rPr>
          <w:rFonts w:ascii="Arial" w:hAnsi="Arial" w:cs="Arial"/>
        </w:rPr>
        <w:t>, in addition to SP at first applanation (SP-A1)</w:t>
      </w:r>
      <w:r w:rsidR="00C530C7">
        <w:rPr>
          <w:rFonts w:ascii="Arial" w:hAnsi="Arial" w:cs="Arial"/>
        </w:rPr>
        <w:t xml:space="preserve">, </w:t>
      </w:r>
      <w:r>
        <w:rPr>
          <w:rFonts w:ascii="Arial" w:hAnsi="Arial" w:cs="Arial"/>
        </w:rPr>
        <w:t xml:space="preserve">in a contralateral study with up to 1 month follow-up </w:t>
      </w:r>
      <w:r>
        <w:rPr>
          <w:rFonts w:ascii="Arial" w:hAnsi="Arial" w:cs="Arial"/>
        </w:rPr>
        <w:fldChar w:fldCharType="begin"/>
      </w:r>
      <w:r w:rsidR="004673CC">
        <w:rPr>
          <w:rFonts w:ascii="Arial" w:hAnsi="Arial" w:cs="Arial"/>
        </w:rPr>
        <w:instrText xml:space="preserve"> ADDIN EN.CITE &lt;EndNote&gt;&lt;Cite&gt;&lt;Author&gt;Khamar&lt;/Author&gt;&lt;Year&gt;2019&lt;/Year&gt;&lt;RecNum&gt;12361&lt;/RecNum&gt;&lt;DisplayText&gt;&lt;style face="superscript"&gt;37&lt;/style&gt;&lt;/DisplayText&gt;&lt;record&gt;&lt;rec-number&gt;12361&lt;/rec-number&gt;&lt;foreign-keys&gt;&lt;key app="EN" db-id="tft0wvd2mxs9rne0tzkpwr9e9dsde5r5sda9"&gt;12361&lt;/key&gt;&lt;/foreign-keys&gt;&lt;ref-type name="Journal Article"&gt;17&lt;/ref-type&gt;&lt;contributors&gt;&lt;authors&gt;&lt;author&gt;Khamar, P.&lt;/author&gt;&lt;author&gt;Shetty, R.&lt;/author&gt;&lt;author&gt;Vaishnav, R.&lt;/author&gt;&lt;author&gt;Francis, M.&lt;/author&gt;&lt;author&gt;Nuijts, Rmma&lt;/author&gt;&lt;author&gt;Sinha Roy, A.&lt;/author&gt;&lt;/authors&gt;&lt;/contributors&gt;&lt;titles&gt;&lt;title&gt;Biomechanics of LASIK Flap and SMILE Cap: A Prospective, Clinical Study&lt;/title&gt;&lt;secondary-title&gt;J Refract Surg&lt;/secondary-title&gt;&lt;/titles&gt;&lt;periodical&gt;&lt;full-title&gt;J Refract Surg&lt;/full-title&gt;&lt;/periodical&gt;&lt;pages&gt;324-332&lt;/pages&gt;&lt;volume&gt;35&lt;/volume&gt;&lt;number&gt;5&lt;/number&gt;&lt;dates&gt;&lt;year&gt;2019&lt;/year&gt;&lt;pub-dates&gt;&lt;date&gt;May 1&lt;/date&gt;&lt;/pub-dates&gt;&lt;/dates&gt;&lt;isbn&gt;1081-597X (Print)&amp;#xD;1081-597X (Linking)&lt;/isbn&gt;&lt;accession-num&gt;31059582&lt;/accession-num&gt;&lt;urls&gt;&lt;related-urls&gt;&lt;url&gt;https://www.ncbi.nlm.nih.gov/pubmed/31059582&lt;/url&gt;&lt;/related-urls&gt;&lt;/urls&gt;&lt;electronic-resource-num&gt;10.3928/1081597X-20190319-01&lt;/electronic-resource-num&gt;&lt;/record&gt;&lt;/Cite&gt;&lt;/EndNote&gt;</w:instrText>
      </w:r>
      <w:r>
        <w:rPr>
          <w:rFonts w:ascii="Arial" w:hAnsi="Arial" w:cs="Arial"/>
        </w:rPr>
        <w:fldChar w:fldCharType="separate"/>
      </w:r>
      <w:r w:rsidR="004673CC" w:rsidRPr="004673CC">
        <w:rPr>
          <w:rFonts w:ascii="Arial" w:hAnsi="Arial" w:cs="Arial"/>
          <w:noProof/>
          <w:vertAlign w:val="superscript"/>
        </w:rPr>
        <w:t>37</w:t>
      </w:r>
      <w:r>
        <w:rPr>
          <w:rFonts w:ascii="Arial" w:hAnsi="Arial" w:cs="Arial"/>
        </w:rPr>
        <w:fldChar w:fldCharType="end"/>
      </w:r>
      <w:r w:rsidR="00F34EB5">
        <w:rPr>
          <w:rFonts w:ascii="Arial" w:hAnsi="Arial" w:cs="Arial"/>
        </w:rPr>
        <w:t>.</w:t>
      </w:r>
    </w:p>
    <w:p w14:paraId="73E67D41" w14:textId="6A5DA171" w:rsidR="003048DB" w:rsidRDefault="00EB5DEA" w:rsidP="00181465">
      <w:pPr>
        <w:spacing w:line="480" w:lineRule="auto"/>
        <w:jc w:val="both"/>
        <w:rPr>
          <w:rFonts w:ascii="Arial" w:hAnsi="Arial" w:cs="Arial"/>
        </w:rPr>
      </w:pPr>
      <w:r>
        <w:rPr>
          <w:rFonts w:ascii="Arial" w:hAnsi="Arial" w:cs="Arial"/>
        </w:rPr>
        <w:t xml:space="preserve">The results of these and other </w:t>
      </w:r>
      <w:r w:rsidR="00A44984">
        <w:rPr>
          <w:rFonts w:ascii="Arial" w:hAnsi="Arial" w:cs="Arial"/>
        </w:rPr>
        <w:t xml:space="preserve">studies have cast doubt on the claim that </w:t>
      </w:r>
      <w:r w:rsidR="0032264B">
        <w:rPr>
          <w:rFonts w:ascii="Arial" w:hAnsi="Arial" w:cs="Arial"/>
        </w:rPr>
        <w:t xml:space="preserve">the SMILE procedure brought about </w:t>
      </w:r>
      <w:r w:rsidR="002A6823">
        <w:rPr>
          <w:rFonts w:ascii="Arial" w:hAnsi="Arial" w:cs="Arial"/>
        </w:rPr>
        <w:t>considerable biomechanical advantages over the most-commonly used FS-LASIK</w:t>
      </w:r>
      <w:r w:rsidR="00F6034E">
        <w:rPr>
          <w:rFonts w:ascii="Arial" w:hAnsi="Arial" w:cs="Arial"/>
        </w:rPr>
        <w:t xml:space="preserve"> </w:t>
      </w:r>
      <w:r w:rsidR="00F6034E">
        <w:rPr>
          <w:rFonts w:ascii="Arial" w:hAnsi="Arial" w:cs="Arial"/>
        </w:rPr>
        <w:fldChar w:fldCharType="begin">
          <w:fldData xml:space="preserve">PEVuZE5vdGU+PENpdGU+PEF1dGhvcj5TYWNoZGV2PC9BdXRob3I+PFllYXI+MjAxNTwvWWVhcj48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</w:fldData>
        </w:fldChar>
      </w:r>
      <w:r w:rsidR="004673CC">
        <w:rPr>
          <w:rFonts w:ascii="Arial" w:hAnsi="Arial" w:cs="Arial"/>
        </w:rPr>
        <w:instrText xml:space="preserve"> ADDIN EN.CITE </w:instrText>
      </w:r>
      <w:r w:rsidR="004673CC">
        <w:rPr>
          <w:rFonts w:ascii="Arial" w:hAnsi="Arial" w:cs="Arial"/>
        </w:rPr>
        <w:fldChar w:fldCharType="begin">
          <w:fldData xml:space="preserve">PEVuZE5vdGU+PENpdGU+PEF1dGhvcj5TYWNoZGV2PC9BdXRob3I+PFllYXI+MjAxNTwvWWVhcj48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</w:fldData>
        </w:fldChar>
      </w:r>
      <w:r w:rsidR="004673CC">
        <w:rPr>
          <w:rFonts w:ascii="Arial" w:hAnsi="Arial" w:cs="Arial"/>
        </w:rPr>
        <w:instrText xml:space="preserve"> ADDIN EN.CITE.DATA </w:instrText>
      </w:r>
      <w:r w:rsidR="004673CC">
        <w:rPr>
          <w:rFonts w:ascii="Arial" w:hAnsi="Arial" w:cs="Arial"/>
        </w:rPr>
      </w:r>
      <w:r w:rsidR="004673CC">
        <w:rPr>
          <w:rFonts w:ascii="Arial" w:hAnsi="Arial" w:cs="Arial"/>
        </w:rPr>
        <w:fldChar w:fldCharType="end"/>
      </w:r>
      <w:r w:rsidR="00F6034E">
        <w:rPr>
          <w:rFonts w:ascii="Arial" w:hAnsi="Arial" w:cs="Arial"/>
        </w:rPr>
      </w:r>
      <w:r w:rsidR="00F6034E">
        <w:rPr>
          <w:rFonts w:ascii="Arial" w:hAnsi="Arial" w:cs="Arial"/>
        </w:rPr>
        <w:fldChar w:fldCharType="separate"/>
      </w:r>
      <w:r w:rsidR="004673CC" w:rsidRPr="004673CC">
        <w:rPr>
          <w:rFonts w:ascii="Arial" w:hAnsi="Arial" w:cs="Arial"/>
          <w:noProof/>
          <w:vertAlign w:val="superscript"/>
        </w:rPr>
        <w:t>38-45</w:t>
      </w:r>
      <w:r w:rsidR="00F6034E">
        <w:rPr>
          <w:rFonts w:ascii="Arial" w:hAnsi="Arial" w:cs="Arial"/>
        </w:rPr>
        <w:fldChar w:fldCharType="end"/>
      </w:r>
      <w:r w:rsidR="00F6034E">
        <w:rPr>
          <w:rFonts w:ascii="Arial" w:hAnsi="Arial" w:cs="Arial"/>
        </w:rPr>
        <w:t>.</w:t>
      </w:r>
      <w:r w:rsidR="00B94814">
        <w:rPr>
          <w:rFonts w:ascii="Arial" w:hAnsi="Arial" w:cs="Arial"/>
        </w:rPr>
        <w:t xml:space="preserve"> The </w:t>
      </w:r>
      <w:r w:rsidR="00305692">
        <w:rPr>
          <w:rFonts w:ascii="Arial" w:hAnsi="Arial" w:cs="Arial"/>
        </w:rPr>
        <w:t xml:space="preserve">maintenance of the anterior stroma’s continuity in SMILE (apart from a small incision), </w:t>
      </w:r>
      <w:r w:rsidR="002038D7">
        <w:rPr>
          <w:rFonts w:ascii="Arial" w:hAnsi="Arial" w:cs="Arial"/>
        </w:rPr>
        <w:t>was found in mathematical and numerical simulation studies, and even in experimental</w:t>
      </w:r>
      <w:r w:rsidR="002038D7" w:rsidDel="00B12E0D">
        <w:rPr>
          <w:rFonts w:ascii="Arial" w:hAnsi="Arial" w:cs="Arial"/>
        </w:rPr>
        <w:t xml:space="preserve"> </w:t>
      </w:r>
      <w:r w:rsidR="002038D7">
        <w:rPr>
          <w:rFonts w:ascii="Arial" w:hAnsi="Arial" w:cs="Arial"/>
        </w:rPr>
        <w:t xml:space="preserve">studies involving ex-vivo tissue, </w:t>
      </w:r>
      <w:r w:rsidR="00802982">
        <w:rPr>
          <w:rFonts w:ascii="Arial" w:hAnsi="Arial" w:cs="Arial"/>
        </w:rPr>
        <w:t xml:space="preserve">to lead to reduced </w:t>
      </w:r>
      <w:r w:rsidR="00327B14">
        <w:rPr>
          <w:rFonts w:ascii="Arial" w:hAnsi="Arial" w:cs="Arial"/>
        </w:rPr>
        <w:t xml:space="preserve">biomechanical losses compared to FS-LASIK </w:t>
      </w:r>
      <w:proofErr w:type="gramStart"/>
      <w:r w:rsidR="00327B14">
        <w:rPr>
          <w:rFonts w:ascii="Arial" w:hAnsi="Arial" w:cs="Arial"/>
        </w:rPr>
        <w:t xml:space="preserve">and </w:t>
      </w:r>
      <w:r w:rsidR="00D805E4">
        <w:rPr>
          <w:rFonts w:ascii="Arial" w:hAnsi="Arial" w:cs="Arial"/>
        </w:rPr>
        <w:t>also</w:t>
      </w:r>
      <w:proofErr w:type="gramEnd"/>
      <w:r w:rsidR="00D805E4">
        <w:rPr>
          <w:rFonts w:ascii="Arial" w:hAnsi="Arial" w:cs="Arial"/>
        </w:rPr>
        <w:t xml:space="preserve"> </w:t>
      </w:r>
      <w:r w:rsidR="00327B14">
        <w:rPr>
          <w:rFonts w:ascii="Arial" w:hAnsi="Arial" w:cs="Arial"/>
        </w:rPr>
        <w:t xml:space="preserve">PRK </w:t>
      </w:r>
      <w:r w:rsidR="003048DB">
        <w:rPr>
          <w:rFonts w:ascii="Arial" w:hAnsi="Arial" w:cs="Arial"/>
        </w:rPr>
        <w:fldChar w:fldCharType="begin">
          <w:fldData xml:space="preserve">PEVuZE5vdGU+PENpdGU+PEF1dGhvcj5TcGlydTwvQXV0aG9yPjxZZWFyPjIwMTg8L1llYXI+PFJl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</w:fldData>
        </w:fldChar>
      </w:r>
      <w:r w:rsidR="004673CC">
        <w:rPr>
          <w:rFonts w:ascii="Arial" w:hAnsi="Arial" w:cs="Arial"/>
        </w:rPr>
        <w:instrText xml:space="preserve"> ADDIN EN.CITE </w:instrText>
      </w:r>
      <w:r w:rsidR="004673CC">
        <w:rPr>
          <w:rFonts w:ascii="Arial" w:hAnsi="Arial" w:cs="Arial"/>
        </w:rPr>
        <w:fldChar w:fldCharType="begin">
          <w:fldData xml:space="preserve">PEVuZE5vdGU+PENpdGU+PEF1dGhvcj5TcGlydTwvQXV0aG9yPjxZZWFyPjIwMTg8L1llYXI+PFJl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</w:fldData>
        </w:fldChar>
      </w:r>
      <w:r w:rsidR="004673CC">
        <w:rPr>
          <w:rFonts w:ascii="Arial" w:hAnsi="Arial" w:cs="Arial"/>
        </w:rPr>
        <w:instrText xml:space="preserve"> ADDIN EN.CITE.DATA </w:instrText>
      </w:r>
      <w:r w:rsidR="004673CC">
        <w:rPr>
          <w:rFonts w:ascii="Arial" w:hAnsi="Arial" w:cs="Arial"/>
        </w:rPr>
      </w:r>
      <w:r w:rsidR="004673CC">
        <w:rPr>
          <w:rFonts w:ascii="Arial" w:hAnsi="Arial" w:cs="Arial"/>
        </w:rPr>
        <w:fldChar w:fldCharType="end"/>
      </w:r>
      <w:r w:rsidR="003048DB">
        <w:rPr>
          <w:rFonts w:ascii="Arial" w:hAnsi="Arial" w:cs="Arial"/>
        </w:rPr>
      </w:r>
      <w:r w:rsidR="003048DB">
        <w:rPr>
          <w:rFonts w:ascii="Arial" w:hAnsi="Arial" w:cs="Arial"/>
        </w:rPr>
        <w:fldChar w:fldCharType="separate"/>
      </w:r>
      <w:r w:rsidR="004673CC" w:rsidRPr="004673CC">
        <w:rPr>
          <w:rFonts w:ascii="Arial" w:hAnsi="Arial" w:cs="Arial"/>
          <w:noProof/>
          <w:vertAlign w:val="superscript"/>
        </w:rPr>
        <w:t>46-48</w:t>
      </w:r>
      <w:r w:rsidR="003048DB">
        <w:rPr>
          <w:rFonts w:ascii="Arial" w:hAnsi="Arial" w:cs="Arial"/>
        </w:rPr>
        <w:fldChar w:fldCharType="end"/>
      </w:r>
      <w:r w:rsidR="007C62FB">
        <w:rPr>
          <w:rFonts w:ascii="Arial" w:hAnsi="Arial" w:cs="Arial"/>
        </w:rPr>
        <w:t xml:space="preserve">. This superior behaviour was not evidenced </w:t>
      </w:r>
      <w:r w:rsidR="003048DB">
        <w:rPr>
          <w:rFonts w:ascii="Arial" w:hAnsi="Arial" w:cs="Arial"/>
        </w:rPr>
        <w:t>in clinical studies</w:t>
      </w:r>
      <w:r w:rsidR="00331343">
        <w:rPr>
          <w:rFonts w:ascii="Arial" w:hAnsi="Arial" w:cs="Arial"/>
        </w:rPr>
        <w:t xml:space="preserve"> </w:t>
      </w:r>
      <w:r w:rsidR="003048DB">
        <w:rPr>
          <w:rFonts w:ascii="Arial" w:hAnsi="Arial" w:cs="Arial"/>
        </w:rPr>
        <w:fldChar w:fldCharType="begin">
          <w:fldData xml:space="preserve">PEVuZE5vdGU+PENpdGU+PEF1dGhvcj5HdW88L0F1dGhvcj48WWVhcj4yMDE5PC9ZZWFyPjxSZWNO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</w:fldData>
        </w:fldChar>
      </w:r>
      <w:r w:rsidR="004673CC">
        <w:rPr>
          <w:rFonts w:ascii="Arial" w:hAnsi="Arial" w:cs="Arial"/>
        </w:rPr>
        <w:instrText xml:space="preserve"> ADDIN EN.CITE </w:instrText>
      </w:r>
      <w:r w:rsidR="004673CC">
        <w:rPr>
          <w:rFonts w:ascii="Arial" w:hAnsi="Arial" w:cs="Arial"/>
        </w:rPr>
        <w:fldChar w:fldCharType="begin">
          <w:fldData xml:space="preserve">PEVuZE5vdGU+PENpdGU+PEF1dGhvcj5HdW88L0F1dGhvcj48WWVhcj4yMDE5PC9ZZWFyPjxSZWNO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</w:fldData>
        </w:fldChar>
      </w:r>
      <w:r w:rsidR="004673CC">
        <w:rPr>
          <w:rFonts w:ascii="Arial" w:hAnsi="Arial" w:cs="Arial"/>
        </w:rPr>
        <w:instrText xml:space="preserve"> ADDIN EN.CITE.DATA </w:instrText>
      </w:r>
      <w:r w:rsidR="004673CC">
        <w:rPr>
          <w:rFonts w:ascii="Arial" w:hAnsi="Arial" w:cs="Arial"/>
        </w:rPr>
      </w:r>
      <w:r w:rsidR="004673CC">
        <w:rPr>
          <w:rFonts w:ascii="Arial" w:hAnsi="Arial" w:cs="Arial"/>
        </w:rPr>
        <w:fldChar w:fldCharType="end"/>
      </w:r>
      <w:r w:rsidR="003048DB">
        <w:rPr>
          <w:rFonts w:ascii="Arial" w:hAnsi="Arial" w:cs="Arial"/>
        </w:rPr>
      </w:r>
      <w:r w:rsidR="003048DB">
        <w:rPr>
          <w:rFonts w:ascii="Arial" w:hAnsi="Arial" w:cs="Arial"/>
        </w:rPr>
        <w:fldChar w:fldCharType="separate"/>
      </w:r>
      <w:r w:rsidR="004673CC" w:rsidRPr="004673CC">
        <w:rPr>
          <w:rFonts w:ascii="Arial" w:hAnsi="Arial" w:cs="Arial"/>
          <w:noProof/>
          <w:vertAlign w:val="superscript"/>
        </w:rPr>
        <w:t>49, 50</w:t>
      </w:r>
      <w:r w:rsidR="003048DB">
        <w:rPr>
          <w:rFonts w:ascii="Arial" w:hAnsi="Arial" w:cs="Arial"/>
        </w:rPr>
        <w:fldChar w:fldCharType="end"/>
      </w:r>
      <w:r w:rsidR="00053918">
        <w:rPr>
          <w:rFonts w:ascii="Arial" w:hAnsi="Arial" w:cs="Arial"/>
        </w:rPr>
        <w:t xml:space="preserve">, possibly because of difficulties in </w:t>
      </w:r>
      <w:r w:rsidR="003048DB">
        <w:rPr>
          <w:rFonts w:ascii="Arial" w:hAnsi="Arial" w:cs="Arial"/>
        </w:rPr>
        <w:t>control</w:t>
      </w:r>
      <w:r w:rsidR="00053918">
        <w:rPr>
          <w:rFonts w:ascii="Arial" w:hAnsi="Arial" w:cs="Arial"/>
        </w:rPr>
        <w:t>ling</w:t>
      </w:r>
      <w:r w:rsidR="003048DB">
        <w:rPr>
          <w:rFonts w:ascii="Arial" w:hAnsi="Arial" w:cs="Arial"/>
        </w:rPr>
        <w:t xml:space="preserve"> confounding factors such as corneal thickness, intraocular pressure, surgical variables and time of the </w:t>
      </w:r>
      <w:r w:rsidR="002E0E2E">
        <w:rPr>
          <w:rFonts w:ascii="Arial" w:hAnsi="Arial" w:cs="Arial"/>
        </w:rPr>
        <w:t xml:space="preserve">clinical </w:t>
      </w:r>
      <w:r w:rsidR="003048DB">
        <w:rPr>
          <w:rFonts w:ascii="Arial" w:hAnsi="Arial" w:cs="Arial"/>
        </w:rPr>
        <w:t>exam</w:t>
      </w:r>
      <w:r w:rsidR="002E0E2E">
        <w:rPr>
          <w:rFonts w:ascii="Arial" w:hAnsi="Arial" w:cs="Arial"/>
        </w:rPr>
        <w:t>ination</w:t>
      </w:r>
      <w:r w:rsidR="003048DB">
        <w:rPr>
          <w:rFonts w:ascii="Arial" w:hAnsi="Arial" w:cs="Arial"/>
        </w:rPr>
        <w:t>s.</w:t>
      </w:r>
      <w:r w:rsidR="00C07BA5">
        <w:rPr>
          <w:rFonts w:ascii="Arial" w:hAnsi="Arial" w:cs="Arial"/>
        </w:rPr>
        <w:t xml:space="preserve"> In these studies</w:t>
      </w:r>
      <w:r w:rsidR="00704CE6">
        <w:rPr>
          <w:rFonts w:ascii="Arial" w:hAnsi="Arial" w:cs="Arial"/>
        </w:rPr>
        <w:t xml:space="preserve">, the reported trends were contradictory and </w:t>
      </w:r>
      <w:r w:rsidR="00CC3863">
        <w:rPr>
          <w:rFonts w:ascii="Arial" w:hAnsi="Arial" w:cs="Arial"/>
        </w:rPr>
        <w:t xml:space="preserve">failed to </w:t>
      </w:r>
      <w:r w:rsidR="00704CE6">
        <w:rPr>
          <w:rFonts w:ascii="Arial" w:hAnsi="Arial" w:cs="Arial"/>
        </w:rPr>
        <w:t xml:space="preserve">lead to </w:t>
      </w:r>
      <w:r w:rsidR="00CC3863">
        <w:rPr>
          <w:rFonts w:ascii="Arial" w:hAnsi="Arial" w:cs="Arial"/>
        </w:rPr>
        <w:t>clear conclusions.</w:t>
      </w:r>
    </w:p>
    <w:p w14:paraId="623EDF0A" w14:textId="51E415EE" w:rsidR="00485C33" w:rsidRPr="00E34ABB" w:rsidRDefault="00A028D4" w:rsidP="009C4276">
      <w:pPr>
        <w:spacing w:line="480" w:lineRule="auto"/>
        <w:jc w:val="both"/>
        <w:rPr>
          <w:rFonts w:ascii="Arial" w:hAnsi="Arial" w:cs="Arial"/>
        </w:rPr>
      </w:pPr>
      <w:r w:rsidRPr="00E34ABB">
        <w:rPr>
          <w:rFonts w:ascii="Arial" w:hAnsi="Arial" w:cs="Arial"/>
        </w:rPr>
        <w:t xml:space="preserve">Examples include a study by </w:t>
      </w:r>
      <w:r w:rsidR="009C4276" w:rsidRPr="00E34ABB">
        <w:rPr>
          <w:rFonts w:ascii="Arial" w:hAnsi="Arial" w:cs="Arial"/>
        </w:rPr>
        <w:t xml:space="preserve">Guo et al, </w:t>
      </w:r>
      <w:r w:rsidRPr="00E34ABB">
        <w:rPr>
          <w:rFonts w:ascii="Arial" w:hAnsi="Arial" w:cs="Arial"/>
        </w:rPr>
        <w:t xml:space="preserve">who </w:t>
      </w:r>
      <w:r w:rsidR="009C4276" w:rsidRPr="00E34ABB">
        <w:rPr>
          <w:rFonts w:ascii="Arial" w:hAnsi="Arial" w:cs="Arial"/>
        </w:rPr>
        <w:t xml:space="preserve">carried out a meta-analysis </w:t>
      </w:r>
      <w:r w:rsidR="00965BD8" w:rsidRPr="00E34ABB">
        <w:rPr>
          <w:rFonts w:ascii="Arial" w:hAnsi="Arial" w:cs="Arial"/>
        </w:rPr>
        <w:t xml:space="preserve">comparing the </w:t>
      </w:r>
      <w:r w:rsidR="00965BD8" w:rsidRPr="00E34ABB">
        <w:rPr>
          <w:rFonts w:ascii="Arial" w:hAnsi="Arial" w:cs="Arial"/>
          <w:i/>
        </w:rPr>
        <w:t>in vivo</w:t>
      </w:r>
      <w:r w:rsidR="00965BD8" w:rsidRPr="00E34ABB">
        <w:rPr>
          <w:rFonts w:ascii="Arial" w:hAnsi="Arial" w:cs="Arial"/>
        </w:rPr>
        <w:t xml:space="preserve"> corneal biomechanical changes after SMILE, LASIK and PRK</w:t>
      </w:r>
      <w:r w:rsidR="00E34ABB" w:rsidRPr="00E34ABB">
        <w:rPr>
          <w:rFonts w:ascii="Arial" w:hAnsi="Arial" w:cs="Arial"/>
        </w:rPr>
        <w:t xml:space="preserve"> </w:t>
      </w:r>
      <w:r w:rsidR="009C4276" w:rsidRPr="00E34ABB">
        <w:rPr>
          <w:rFonts w:ascii="Arial" w:hAnsi="Arial" w:cs="Arial"/>
        </w:rPr>
        <w:fldChar w:fldCharType="begin">
          <w:fldData xml:space="preserve">PEVuZE5vdGU+PENpdGU+PEF1dGhvcj5HdW88L0F1dGhvcj48WWVhcj4yMDE5PC9ZZWFyPjxSZWNO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</w:fldData>
        </w:fldChar>
      </w:r>
      <w:r w:rsidR="004673CC">
        <w:rPr>
          <w:rFonts w:ascii="Arial" w:hAnsi="Arial" w:cs="Arial"/>
        </w:rPr>
        <w:instrText xml:space="preserve"> ADDIN EN.CITE </w:instrText>
      </w:r>
      <w:r w:rsidR="004673CC">
        <w:rPr>
          <w:rFonts w:ascii="Arial" w:hAnsi="Arial" w:cs="Arial"/>
        </w:rPr>
        <w:fldChar w:fldCharType="begin">
          <w:fldData xml:space="preserve">PEVuZE5vdGU+PENpdGU+PEF1dGhvcj5HdW88L0F1dGhvcj48WWVhcj4yMDE5PC9ZZWFyPjxSZWNO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</w:fldData>
        </w:fldChar>
      </w:r>
      <w:r w:rsidR="004673CC">
        <w:rPr>
          <w:rFonts w:ascii="Arial" w:hAnsi="Arial" w:cs="Arial"/>
        </w:rPr>
        <w:instrText xml:space="preserve"> ADDIN EN.CITE.DATA </w:instrText>
      </w:r>
      <w:r w:rsidR="004673CC">
        <w:rPr>
          <w:rFonts w:ascii="Arial" w:hAnsi="Arial" w:cs="Arial"/>
        </w:rPr>
      </w:r>
      <w:r w:rsidR="004673CC">
        <w:rPr>
          <w:rFonts w:ascii="Arial" w:hAnsi="Arial" w:cs="Arial"/>
        </w:rPr>
        <w:fldChar w:fldCharType="end"/>
      </w:r>
      <w:r w:rsidR="009C4276" w:rsidRPr="00E34ABB">
        <w:rPr>
          <w:rFonts w:ascii="Arial" w:hAnsi="Arial" w:cs="Arial"/>
        </w:rPr>
      </w:r>
      <w:r w:rsidR="009C4276" w:rsidRPr="00E34ABB">
        <w:rPr>
          <w:rFonts w:ascii="Arial" w:hAnsi="Arial" w:cs="Arial"/>
        </w:rPr>
        <w:fldChar w:fldCharType="separate"/>
      </w:r>
      <w:r w:rsidR="004673CC" w:rsidRPr="004673CC">
        <w:rPr>
          <w:rFonts w:ascii="Arial" w:hAnsi="Arial" w:cs="Arial"/>
          <w:noProof/>
          <w:vertAlign w:val="superscript"/>
        </w:rPr>
        <w:t>49</w:t>
      </w:r>
      <w:r w:rsidR="009C4276" w:rsidRPr="00E34ABB">
        <w:rPr>
          <w:rFonts w:ascii="Arial" w:hAnsi="Arial" w:cs="Arial"/>
        </w:rPr>
        <w:fldChar w:fldCharType="end"/>
      </w:r>
      <w:r w:rsidR="009C4276" w:rsidRPr="00E34ABB">
        <w:rPr>
          <w:rFonts w:ascii="Arial" w:hAnsi="Arial" w:cs="Arial"/>
        </w:rPr>
        <w:t xml:space="preserve">. </w:t>
      </w:r>
      <w:r w:rsidR="00965BD8" w:rsidRPr="00E34ABB">
        <w:rPr>
          <w:rFonts w:ascii="Arial" w:hAnsi="Arial" w:cs="Arial"/>
        </w:rPr>
        <w:t xml:space="preserve">In studies using CH and CRF parameters from ORA, they observed </w:t>
      </w:r>
      <w:r w:rsidR="008207BE">
        <w:rPr>
          <w:rFonts w:ascii="Arial" w:hAnsi="Arial" w:cs="Arial"/>
        </w:rPr>
        <w:t xml:space="preserve">that </w:t>
      </w:r>
      <w:r w:rsidR="00965BD8" w:rsidRPr="00E34ABB">
        <w:rPr>
          <w:rFonts w:ascii="Arial" w:hAnsi="Arial" w:cs="Arial"/>
        </w:rPr>
        <w:t xml:space="preserve">SMILE introduced similar corneal biomechanical deterioration compared to PRK, but less </w:t>
      </w:r>
      <w:r w:rsidR="008728F3">
        <w:rPr>
          <w:rFonts w:ascii="Arial" w:hAnsi="Arial" w:cs="Arial"/>
        </w:rPr>
        <w:t>than</w:t>
      </w:r>
      <w:r w:rsidR="00965BD8" w:rsidRPr="00E34ABB">
        <w:rPr>
          <w:rFonts w:ascii="Arial" w:hAnsi="Arial" w:cs="Arial"/>
        </w:rPr>
        <w:t xml:space="preserve"> LASIK</w:t>
      </w:r>
      <w:r w:rsidR="00965BD8" w:rsidRPr="007942AE">
        <w:rPr>
          <w:rFonts w:ascii="Arial" w:hAnsi="Arial" w:cs="Arial"/>
          <w:strike/>
        </w:rPr>
        <w:t xml:space="preserve">, with both CH and CRF being higher after PRK in comparison with SMILE, </w:t>
      </w:r>
      <w:r w:rsidR="009363B8" w:rsidRPr="007942AE">
        <w:rPr>
          <w:rFonts w:ascii="Arial" w:hAnsi="Arial" w:cs="Arial"/>
          <w:strike/>
        </w:rPr>
        <w:t xml:space="preserve">but </w:t>
      </w:r>
      <w:r w:rsidR="00965BD8" w:rsidRPr="007942AE">
        <w:rPr>
          <w:rFonts w:ascii="Arial" w:hAnsi="Arial" w:cs="Arial"/>
          <w:strike/>
        </w:rPr>
        <w:t>the differences were not statistically significant</w:t>
      </w:r>
      <w:r w:rsidR="00965BD8" w:rsidRPr="00E34ABB">
        <w:rPr>
          <w:rFonts w:ascii="Arial" w:hAnsi="Arial" w:cs="Arial"/>
        </w:rPr>
        <w:t>. The same meta-analysis also reported a few studies using parameters from Corvis ST, namely applanation time, deflection length and amplitude of first, and second applanations and the highest concavity, but no obvious difference</w:t>
      </w:r>
      <w:r w:rsidR="00792442">
        <w:rPr>
          <w:rFonts w:ascii="Arial" w:hAnsi="Arial" w:cs="Arial"/>
        </w:rPr>
        <w:t>s</w:t>
      </w:r>
      <w:r w:rsidR="00965BD8" w:rsidRPr="00E34ABB">
        <w:rPr>
          <w:rFonts w:ascii="Arial" w:hAnsi="Arial" w:cs="Arial"/>
        </w:rPr>
        <w:t xml:space="preserve"> were observed among the three procedures</w:t>
      </w:r>
      <w:r w:rsidR="00792442">
        <w:rPr>
          <w:rFonts w:ascii="Arial" w:hAnsi="Arial" w:cs="Arial"/>
        </w:rPr>
        <w:t xml:space="preserve"> *****refs*****</w:t>
      </w:r>
      <w:r w:rsidR="00965BD8" w:rsidRPr="00E34ABB">
        <w:rPr>
          <w:rFonts w:ascii="Arial" w:hAnsi="Arial" w:cs="Arial"/>
        </w:rPr>
        <w:t xml:space="preserve">. </w:t>
      </w:r>
      <w:r w:rsidR="00965BD8" w:rsidRPr="00E34ABB">
        <w:rPr>
          <w:rFonts w:ascii="Arial" w:hAnsi="Arial" w:cs="Arial"/>
        </w:rPr>
        <w:lastRenderedPageBreak/>
        <w:t xml:space="preserve">Another systematic review by </w:t>
      </w:r>
      <w:proofErr w:type="spellStart"/>
      <w:r w:rsidR="00965BD8" w:rsidRPr="00E34ABB">
        <w:rPr>
          <w:rFonts w:ascii="Arial" w:hAnsi="Arial" w:cs="Arial"/>
        </w:rPr>
        <w:t>Raevdal</w:t>
      </w:r>
      <w:proofErr w:type="spellEnd"/>
      <w:r w:rsidR="00965BD8" w:rsidRPr="00E34ABB">
        <w:rPr>
          <w:rFonts w:ascii="Arial" w:hAnsi="Arial" w:cs="Arial"/>
        </w:rPr>
        <w:t xml:space="preserve"> et al. compared SMILE with flap-based </w:t>
      </w:r>
      <w:r w:rsidR="00C42FD7">
        <w:rPr>
          <w:rFonts w:ascii="Arial" w:hAnsi="Arial" w:cs="Arial"/>
        </w:rPr>
        <w:t>surgeries</w:t>
      </w:r>
      <w:r w:rsidR="00965BD8" w:rsidRPr="00E34ABB">
        <w:rPr>
          <w:rFonts w:ascii="Arial" w:hAnsi="Arial" w:cs="Arial"/>
        </w:rPr>
        <w:t xml:space="preserve"> </w:t>
      </w:r>
      <w:r w:rsidR="00D13B71">
        <w:rPr>
          <w:rFonts w:ascii="Arial" w:hAnsi="Arial" w:cs="Arial"/>
        </w:rPr>
        <w:t>(</w:t>
      </w:r>
      <w:r w:rsidR="00965BD8" w:rsidRPr="00E34ABB">
        <w:rPr>
          <w:rFonts w:ascii="Arial" w:hAnsi="Arial" w:cs="Arial"/>
        </w:rPr>
        <w:t>the papers included only used CH and CRF measures as no study using Corvis ST parameters was eligible for inclusion</w:t>
      </w:r>
      <w:proofErr w:type="gramStart"/>
      <w:r w:rsidR="00F75B8D">
        <w:rPr>
          <w:rFonts w:ascii="Arial" w:hAnsi="Arial" w:cs="Arial"/>
        </w:rPr>
        <w:t>)</w:t>
      </w:r>
      <w:r w:rsidR="00965BD8" w:rsidRPr="00E34ABB">
        <w:rPr>
          <w:rFonts w:ascii="Arial" w:hAnsi="Arial" w:cs="Arial"/>
        </w:rPr>
        <w:t xml:space="preserve">, </w:t>
      </w:r>
      <w:r w:rsidR="00C42FD7">
        <w:rPr>
          <w:rFonts w:ascii="Arial" w:hAnsi="Arial" w:cs="Arial"/>
        </w:rPr>
        <w:t>and</w:t>
      </w:r>
      <w:proofErr w:type="gramEnd"/>
      <w:r w:rsidR="00C42FD7">
        <w:rPr>
          <w:rFonts w:ascii="Arial" w:hAnsi="Arial" w:cs="Arial"/>
        </w:rPr>
        <w:t xml:space="preserve"> </w:t>
      </w:r>
      <w:r w:rsidR="00965BD8" w:rsidRPr="00E34ABB">
        <w:rPr>
          <w:rFonts w:ascii="Arial" w:hAnsi="Arial" w:cs="Arial"/>
        </w:rPr>
        <w:t xml:space="preserve">found </w:t>
      </w:r>
      <w:r w:rsidR="00C42FD7">
        <w:rPr>
          <w:rFonts w:ascii="Arial" w:hAnsi="Arial" w:cs="Arial"/>
        </w:rPr>
        <w:t xml:space="preserve">no </w:t>
      </w:r>
      <w:r w:rsidR="00965BD8" w:rsidRPr="00E34ABB">
        <w:rPr>
          <w:rFonts w:ascii="Arial" w:hAnsi="Arial" w:cs="Arial"/>
        </w:rPr>
        <w:t>statistically significant difference between the procedures</w:t>
      </w:r>
      <w:r w:rsidR="00566B22" w:rsidRPr="00E34ABB">
        <w:rPr>
          <w:rFonts w:ascii="Arial" w:hAnsi="Arial" w:cs="Arial"/>
        </w:rPr>
        <w:t xml:space="preserve"> </w:t>
      </w:r>
      <w:r w:rsidR="009C4276" w:rsidRPr="00E34ABB">
        <w:rPr>
          <w:rFonts w:ascii="Arial" w:hAnsi="Arial" w:cs="Arial"/>
        </w:rPr>
        <w:fldChar w:fldCharType="begin">
          <w:fldData xml:space="preserve">PEVuZE5vdGU+PENpdGU+PEF1dGhvcj5SYWV2ZGFsPC9BdXRob3I+PFllYXI+MjAxOTwvWWVhcj48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</w:fldData>
        </w:fldChar>
      </w:r>
      <w:r w:rsidR="004673CC">
        <w:rPr>
          <w:rFonts w:ascii="Arial" w:hAnsi="Arial" w:cs="Arial"/>
        </w:rPr>
        <w:instrText xml:space="preserve"> ADDIN EN.CITE </w:instrText>
      </w:r>
      <w:r w:rsidR="004673CC">
        <w:rPr>
          <w:rFonts w:ascii="Arial" w:hAnsi="Arial" w:cs="Arial"/>
        </w:rPr>
        <w:fldChar w:fldCharType="begin">
          <w:fldData xml:space="preserve">PEVuZE5vdGU+PENpdGU+PEF1dGhvcj5SYWV2ZGFsPC9BdXRob3I+PFllYXI+MjAxOTwvWWVhcj48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</w:fldData>
        </w:fldChar>
      </w:r>
      <w:r w:rsidR="004673CC">
        <w:rPr>
          <w:rFonts w:ascii="Arial" w:hAnsi="Arial" w:cs="Arial"/>
        </w:rPr>
        <w:instrText xml:space="preserve"> ADDIN EN.CITE.DATA </w:instrText>
      </w:r>
      <w:r w:rsidR="004673CC">
        <w:rPr>
          <w:rFonts w:ascii="Arial" w:hAnsi="Arial" w:cs="Arial"/>
        </w:rPr>
      </w:r>
      <w:r w:rsidR="004673CC">
        <w:rPr>
          <w:rFonts w:ascii="Arial" w:hAnsi="Arial" w:cs="Arial"/>
        </w:rPr>
        <w:fldChar w:fldCharType="end"/>
      </w:r>
      <w:r w:rsidR="009C4276" w:rsidRPr="00E34ABB">
        <w:rPr>
          <w:rFonts w:ascii="Arial" w:hAnsi="Arial" w:cs="Arial"/>
        </w:rPr>
      </w:r>
      <w:r w:rsidR="009C4276" w:rsidRPr="00E34ABB">
        <w:rPr>
          <w:rFonts w:ascii="Arial" w:hAnsi="Arial" w:cs="Arial"/>
        </w:rPr>
        <w:fldChar w:fldCharType="separate"/>
      </w:r>
      <w:r w:rsidR="004673CC" w:rsidRPr="004673CC">
        <w:rPr>
          <w:rFonts w:ascii="Arial" w:hAnsi="Arial" w:cs="Arial"/>
          <w:noProof/>
          <w:vertAlign w:val="superscript"/>
        </w:rPr>
        <w:t>50</w:t>
      </w:r>
      <w:r w:rsidR="009C4276" w:rsidRPr="00E34ABB">
        <w:rPr>
          <w:rFonts w:ascii="Arial" w:hAnsi="Arial" w:cs="Arial"/>
        </w:rPr>
        <w:fldChar w:fldCharType="end"/>
      </w:r>
      <w:r w:rsidR="009C4276" w:rsidRPr="00E34ABB">
        <w:rPr>
          <w:rFonts w:ascii="Arial" w:hAnsi="Arial" w:cs="Arial"/>
        </w:rPr>
        <w:t xml:space="preserve">. </w:t>
      </w:r>
      <w:r w:rsidR="00965BD8" w:rsidRPr="00E34ABB">
        <w:rPr>
          <w:rFonts w:ascii="Arial" w:hAnsi="Arial" w:cs="Arial"/>
        </w:rPr>
        <w:t xml:space="preserve">Both systematic reviews indicated that the number of randomised clinical trials was still insufficient and highlighted a </w:t>
      </w:r>
      <w:r w:rsidR="00181718">
        <w:rPr>
          <w:rFonts w:ascii="Arial" w:hAnsi="Arial" w:cs="Arial"/>
        </w:rPr>
        <w:t xml:space="preserve">risk of </w:t>
      </w:r>
      <w:r w:rsidR="00965BD8" w:rsidRPr="00E34ABB">
        <w:rPr>
          <w:rFonts w:ascii="Arial" w:hAnsi="Arial" w:cs="Arial"/>
        </w:rPr>
        <w:t>serious bias in other studies whose results may be less conclusive due to the presence of confounding factors.</w:t>
      </w:r>
    </w:p>
    <w:p w14:paraId="547E0F69" w14:textId="0B21F28C" w:rsidR="00E048A2" w:rsidRDefault="00EA6A29" w:rsidP="00F46F7D">
      <w:pPr>
        <w:spacing w:line="480" w:lineRule="auto"/>
        <w:jc w:val="both"/>
        <w:rPr>
          <w:rFonts w:ascii="Arial" w:hAnsi="Arial" w:cs="Arial"/>
          <w:lang w:eastAsia="zh-CN"/>
        </w:rPr>
      </w:pPr>
      <w:r>
        <w:rPr>
          <w:rFonts w:ascii="Arial" w:hAnsi="Arial" w:cs="Arial"/>
        </w:rPr>
        <w:t xml:space="preserve">Despite the inconsistencies reported above, </w:t>
      </w:r>
      <w:r w:rsidR="00BE0F00">
        <w:rPr>
          <w:rFonts w:ascii="Arial" w:hAnsi="Arial" w:cs="Arial"/>
        </w:rPr>
        <w:t xml:space="preserve">the literature points at </w:t>
      </w:r>
      <w:r w:rsidR="009C4276">
        <w:rPr>
          <w:rFonts w:ascii="Arial" w:hAnsi="Arial" w:cs="Arial"/>
        </w:rPr>
        <w:t xml:space="preserve">tPRK </w:t>
      </w:r>
      <w:r w:rsidR="00BE0F00">
        <w:rPr>
          <w:rFonts w:ascii="Arial" w:hAnsi="Arial" w:cs="Arial"/>
        </w:rPr>
        <w:t xml:space="preserve">for being </w:t>
      </w:r>
      <w:r w:rsidR="009C4276">
        <w:rPr>
          <w:rFonts w:ascii="Arial" w:hAnsi="Arial" w:cs="Arial"/>
        </w:rPr>
        <w:t xml:space="preserve">the procedure </w:t>
      </w:r>
      <w:r w:rsidR="00BE0F00">
        <w:rPr>
          <w:rFonts w:ascii="Arial" w:hAnsi="Arial" w:cs="Arial"/>
        </w:rPr>
        <w:t xml:space="preserve">with the </w:t>
      </w:r>
      <w:r w:rsidR="009C4276">
        <w:rPr>
          <w:rFonts w:ascii="Arial" w:hAnsi="Arial" w:cs="Arial"/>
        </w:rPr>
        <w:t xml:space="preserve">least </w:t>
      </w:r>
      <w:r w:rsidR="001D0974">
        <w:rPr>
          <w:rFonts w:ascii="Arial" w:hAnsi="Arial" w:cs="Arial"/>
        </w:rPr>
        <w:t xml:space="preserve">effect on </w:t>
      </w:r>
      <w:r w:rsidR="009C4276">
        <w:rPr>
          <w:rFonts w:ascii="Arial" w:hAnsi="Arial" w:cs="Arial"/>
        </w:rPr>
        <w:t>corneal biomechanics</w:t>
      </w:r>
      <w:r w:rsidR="00E0060A">
        <w:rPr>
          <w:rFonts w:ascii="Arial" w:hAnsi="Arial" w:cs="Arial"/>
        </w:rPr>
        <w:t xml:space="preserve">, </w:t>
      </w:r>
      <w:r w:rsidR="00F83624">
        <w:rPr>
          <w:rFonts w:ascii="Arial" w:hAnsi="Arial" w:cs="Arial"/>
        </w:rPr>
        <w:t xml:space="preserve">and </w:t>
      </w:r>
      <w:r w:rsidR="009C4276">
        <w:rPr>
          <w:rFonts w:ascii="Arial" w:hAnsi="Arial" w:cs="Arial"/>
        </w:rPr>
        <w:t xml:space="preserve">FS-LASIK </w:t>
      </w:r>
      <w:r w:rsidR="001D0974">
        <w:rPr>
          <w:rFonts w:ascii="Arial" w:hAnsi="Arial" w:cs="Arial"/>
        </w:rPr>
        <w:t>being at the other extreme</w:t>
      </w:r>
      <w:r w:rsidR="00E0060A">
        <w:rPr>
          <w:rFonts w:ascii="Arial" w:hAnsi="Arial" w:cs="Arial"/>
        </w:rPr>
        <w:t xml:space="preserve">, with </w:t>
      </w:r>
      <w:r w:rsidR="009C4276">
        <w:rPr>
          <w:rFonts w:ascii="Arial" w:hAnsi="Arial" w:cs="Arial"/>
        </w:rPr>
        <w:t>SMILE present</w:t>
      </w:r>
      <w:r w:rsidR="00F83624">
        <w:rPr>
          <w:rFonts w:ascii="Arial" w:hAnsi="Arial" w:cs="Arial"/>
        </w:rPr>
        <w:t>ing</w:t>
      </w:r>
      <w:r w:rsidR="009C4276">
        <w:rPr>
          <w:rFonts w:ascii="Arial" w:hAnsi="Arial" w:cs="Arial"/>
        </w:rPr>
        <w:t xml:space="preserve"> </w:t>
      </w:r>
      <w:r w:rsidR="009C4276" w:rsidRPr="00792FD7">
        <w:rPr>
          <w:rFonts w:ascii="Arial" w:hAnsi="Arial" w:cs="Arial"/>
        </w:rPr>
        <w:t xml:space="preserve">intermediate values. </w:t>
      </w:r>
      <w:r w:rsidR="009C4276" w:rsidRPr="000800E8">
        <w:rPr>
          <w:rFonts w:ascii="Arial" w:hAnsi="Arial" w:cs="Arial"/>
          <w:lang w:eastAsia="zh-CN"/>
        </w:rPr>
        <w:t>A further observation</w:t>
      </w:r>
      <w:r w:rsidR="00DD22A1">
        <w:rPr>
          <w:rFonts w:ascii="Arial" w:hAnsi="Arial" w:cs="Arial"/>
          <w:lang w:eastAsia="zh-CN"/>
        </w:rPr>
        <w:t xml:space="preserve"> relates to the </w:t>
      </w:r>
      <w:r w:rsidR="009C4276" w:rsidRPr="000800E8">
        <w:rPr>
          <w:rFonts w:ascii="Arial" w:hAnsi="Arial" w:cs="Arial"/>
          <w:lang w:eastAsia="zh-CN"/>
        </w:rPr>
        <w:t xml:space="preserve">biomechanical </w:t>
      </w:r>
      <w:r w:rsidR="00DD22A1">
        <w:rPr>
          <w:rFonts w:ascii="Arial" w:hAnsi="Arial" w:cs="Arial"/>
          <w:lang w:eastAsia="zh-CN"/>
        </w:rPr>
        <w:t xml:space="preserve">losses being </w:t>
      </w:r>
      <w:r w:rsidR="009C4276" w:rsidRPr="000800E8">
        <w:rPr>
          <w:rFonts w:ascii="Arial" w:hAnsi="Arial" w:cs="Arial"/>
          <w:lang w:eastAsia="zh-CN"/>
        </w:rPr>
        <w:t xml:space="preserve">larger in high myopia </w:t>
      </w:r>
      <w:r w:rsidR="00DD22A1">
        <w:rPr>
          <w:rFonts w:ascii="Arial" w:hAnsi="Arial" w:cs="Arial"/>
          <w:lang w:eastAsia="zh-CN"/>
        </w:rPr>
        <w:t xml:space="preserve">patients </w:t>
      </w:r>
      <w:r w:rsidR="009C4276" w:rsidRPr="000800E8">
        <w:rPr>
          <w:rFonts w:ascii="Arial" w:hAnsi="Arial" w:cs="Arial"/>
          <w:lang w:eastAsia="zh-CN"/>
        </w:rPr>
        <w:t>compared to th</w:t>
      </w:r>
      <w:r w:rsidR="00DD22A1">
        <w:rPr>
          <w:rFonts w:ascii="Arial" w:hAnsi="Arial" w:cs="Arial"/>
          <w:lang w:eastAsia="zh-CN"/>
        </w:rPr>
        <w:t>os</w:t>
      </w:r>
      <w:r w:rsidR="009C4276" w:rsidRPr="000800E8">
        <w:rPr>
          <w:rFonts w:ascii="Arial" w:hAnsi="Arial" w:cs="Arial"/>
          <w:lang w:eastAsia="zh-CN"/>
        </w:rPr>
        <w:t xml:space="preserve">e </w:t>
      </w:r>
      <w:r w:rsidR="00DD22A1">
        <w:rPr>
          <w:rFonts w:ascii="Arial" w:hAnsi="Arial" w:cs="Arial"/>
          <w:lang w:eastAsia="zh-CN"/>
        </w:rPr>
        <w:t xml:space="preserve">with </w:t>
      </w:r>
      <w:r w:rsidR="009C4276" w:rsidRPr="000800E8">
        <w:rPr>
          <w:rFonts w:ascii="Arial" w:hAnsi="Arial" w:cs="Arial"/>
          <w:lang w:eastAsia="zh-CN"/>
        </w:rPr>
        <w:t xml:space="preserve">low </w:t>
      </w:r>
      <w:r w:rsidR="00DD22A1">
        <w:rPr>
          <w:rFonts w:ascii="Arial" w:hAnsi="Arial" w:cs="Arial"/>
          <w:lang w:eastAsia="zh-CN"/>
        </w:rPr>
        <w:t>or</w:t>
      </w:r>
      <w:r w:rsidR="00DD22A1" w:rsidRPr="000800E8">
        <w:rPr>
          <w:rFonts w:ascii="Arial" w:hAnsi="Arial" w:cs="Arial"/>
          <w:lang w:eastAsia="zh-CN"/>
        </w:rPr>
        <w:t xml:space="preserve"> </w:t>
      </w:r>
      <w:r w:rsidR="009C4276" w:rsidRPr="000800E8">
        <w:rPr>
          <w:rFonts w:ascii="Arial" w:hAnsi="Arial" w:cs="Arial"/>
          <w:lang w:eastAsia="zh-CN"/>
        </w:rPr>
        <w:t xml:space="preserve">moderate myopia </w:t>
      </w:r>
      <w:r w:rsidR="00F46F7D">
        <w:rPr>
          <w:rFonts w:ascii="Arial" w:hAnsi="Arial" w:cs="Arial"/>
          <w:lang w:eastAsia="zh-CN"/>
        </w:rPr>
        <w:fldChar w:fldCharType="begin">
          <w:fldData xml:space="preserve">PEVuZE5vdGU+PENpdGU+PEF1dGhvcj5MZWU8L0F1dGhvcj48WWVhcj4yMDE3PC9ZZWFyPjxSZWNO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=
</w:fldData>
        </w:fldChar>
      </w:r>
      <w:r w:rsidR="004673CC">
        <w:rPr>
          <w:rFonts w:ascii="Arial" w:hAnsi="Arial" w:cs="Arial"/>
          <w:lang w:eastAsia="zh-CN"/>
        </w:rPr>
        <w:instrText xml:space="preserve"> ADDIN EN.CITE </w:instrText>
      </w:r>
      <w:r w:rsidR="004673CC">
        <w:rPr>
          <w:rFonts w:ascii="Arial" w:hAnsi="Arial" w:cs="Arial"/>
          <w:lang w:eastAsia="zh-CN"/>
        </w:rPr>
        <w:fldChar w:fldCharType="begin">
          <w:fldData xml:space="preserve">PEVuZE5vdGU+PENpdGU+PEF1dGhvcj5MZWU8L0F1dGhvcj48WWVhcj4yMDE3PC9ZZWFyPjxSZWNO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=
</w:fldData>
        </w:fldChar>
      </w:r>
      <w:r w:rsidR="004673CC">
        <w:rPr>
          <w:rFonts w:ascii="Arial" w:hAnsi="Arial" w:cs="Arial"/>
          <w:lang w:eastAsia="zh-CN"/>
        </w:rPr>
        <w:instrText xml:space="preserve"> ADDIN EN.CITE.DATA </w:instrText>
      </w:r>
      <w:r w:rsidR="004673CC">
        <w:rPr>
          <w:rFonts w:ascii="Arial" w:hAnsi="Arial" w:cs="Arial"/>
          <w:lang w:eastAsia="zh-CN"/>
        </w:rPr>
      </w:r>
      <w:r w:rsidR="004673CC">
        <w:rPr>
          <w:rFonts w:ascii="Arial" w:hAnsi="Arial" w:cs="Arial"/>
          <w:lang w:eastAsia="zh-CN"/>
        </w:rPr>
        <w:fldChar w:fldCharType="end"/>
      </w:r>
      <w:r w:rsidR="00F46F7D">
        <w:rPr>
          <w:rFonts w:ascii="Arial" w:hAnsi="Arial" w:cs="Arial"/>
          <w:lang w:eastAsia="zh-CN"/>
        </w:rPr>
      </w:r>
      <w:r w:rsidR="00F46F7D">
        <w:rPr>
          <w:rFonts w:ascii="Arial" w:hAnsi="Arial" w:cs="Arial"/>
          <w:lang w:eastAsia="zh-CN"/>
        </w:rPr>
        <w:fldChar w:fldCharType="separate"/>
      </w:r>
      <w:r w:rsidR="004673CC" w:rsidRPr="004673CC">
        <w:rPr>
          <w:rFonts w:ascii="Arial" w:hAnsi="Arial" w:cs="Arial"/>
          <w:noProof/>
          <w:vertAlign w:val="superscript"/>
          <w:lang w:eastAsia="zh-CN"/>
        </w:rPr>
        <w:t>47, 51-54</w:t>
      </w:r>
      <w:r w:rsidR="00F46F7D">
        <w:rPr>
          <w:rFonts w:ascii="Arial" w:hAnsi="Arial" w:cs="Arial"/>
          <w:lang w:eastAsia="zh-CN"/>
        </w:rPr>
        <w:fldChar w:fldCharType="end"/>
      </w:r>
      <w:r w:rsidR="00F46F7D" w:rsidRPr="000800E8">
        <w:rPr>
          <w:rFonts w:ascii="Arial" w:hAnsi="Arial" w:cs="Arial"/>
          <w:lang w:eastAsia="zh-CN"/>
        </w:rPr>
        <w:t>.</w:t>
      </w:r>
      <w:r w:rsidR="00310294" w:rsidRPr="00310294">
        <w:rPr>
          <w:rFonts w:ascii="Arial" w:hAnsi="Arial" w:cs="Arial"/>
          <w:lang w:eastAsia="zh-CN"/>
        </w:rPr>
        <w:t xml:space="preserve"> </w:t>
      </w:r>
      <w:r w:rsidR="00310294" w:rsidRPr="000800E8">
        <w:rPr>
          <w:rFonts w:ascii="Arial" w:hAnsi="Arial" w:cs="Arial"/>
          <w:lang w:eastAsia="zh-CN"/>
        </w:rPr>
        <w:t>This is expected as higher degrees of myopi</w:t>
      </w:r>
      <w:r w:rsidR="001020E7">
        <w:rPr>
          <w:rFonts w:ascii="Arial" w:hAnsi="Arial" w:cs="Arial"/>
          <w:lang w:eastAsia="zh-CN"/>
        </w:rPr>
        <w:t>a</w:t>
      </w:r>
      <w:r w:rsidR="00310294" w:rsidRPr="000800E8">
        <w:rPr>
          <w:rFonts w:ascii="Arial" w:hAnsi="Arial" w:cs="Arial"/>
          <w:lang w:eastAsia="zh-CN"/>
        </w:rPr>
        <w:t xml:space="preserve"> correction would demand more tissue removal and </w:t>
      </w:r>
      <w:r w:rsidR="001020E7">
        <w:rPr>
          <w:rFonts w:ascii="Arial" w:hAnsi="Arial" w:cs="Arial"/>
          <w:lang w:eastAsia="zh-CN"/>
        </w:rPr>
        <w:t xml:space="preserve">hence </w:t>
      </w:r>
      <w:r w:rsidR="00310294" w:rsidRPr="000800E8">
        <w:rPr>
          <w:rFonts w:ascii="Arial" w:hAnsi="Arial" w:cs="Arial"/>
          <w:lang w:eastAsia="zh-CN"/>
        </w:rPr>
        <w:t>introduce larger reduction</w:t>
      </w:r>
      <w:r w:rsidR="001020E7">
        <w:rPr>
          <w:rFonts w:ascii="Arial" w:hAnsi="Arial" w:cs="Arial"/>
          <w:lang w:eastAsia="zh-CN"/>
        </w:rPr>
        <w:t>s</w:t>
      </w:r>
      <w:r w:rsidR="00310294" w:rsidRPr="000800E8">
        <w:rPr>
          <w:rFonts w:ascii="Arial" w:hAnsi="Arial" w:cs="Arial"/>
          <w:lang w:eastAsia="zh-CN"/>
        </w:rPr>
        <w:t xml:space="preserve"> in corneal biomechanic</w:t>
      </w:r>
      <w:r w:rsidR="001020E7">
        <w:rPr>
          <w:rFonts w:ascii="Arial" w:hAnsi="Arial" w:cs="Arial"/>
          <w:lang w:eastAsia="zh-CN"/>
        </w:rPr>
        <w:t>s</w:t>
      </w:r>
      <w:r w:rsidR="00310294" w:rsidRPr="000800E8">
        <w:rPr>
          <w:rFonts w:ascii="Arial" w:hAnsi="Arial" w:cs="Arial"/>
          <w:lang w:eastAsia="zh-CN"/>
        </w:rPr>
        <w:t>.</w:t>
      </w:r>
    </w:p>
    <w:p w14:paraId="5E79F736" w14:textId="362A290A" w:rsidR="009C4276" w:rsidRDefault="009A7B8F" w:rsidP="009A7B8F">
      <w:pPr>
        <w:spacing w:line="480" w:lineRule="auto"/>
        <w:jc w:val="both"/>
        <w:rPr>
          <w:rFonts w:ascii="Arial" w:hAnsi="Arial" w:cs="Arial"/>
        </w:rPr>
      </w:pPr>
      <w:r>
        <w:rPr>
          <w:rFonts w:ascii="Arial" w:hAnsi="Arial" w:cs="Arial"/>
          <w:lang w:eastAsia="zh-CN"/>
        </w:rPr>
        <w:t>Another secondary observation reveals</w:t>
      </w:r>
      <w:r w:rsidR="009C4276">
        <w:rPr>
          <w:rFonts w:ascii="Arial" w:hAnsi="Arial" w:cs="Arial"/>
        </w:rPr>
        <w:t xml:space="preserve"> an overall softening trend </w:t>
      </w:r>
      <w:r w:rsidR="00917097">
        <w:rPr>
          <w:rFonts w:ascii="Arial" w:hAnsi="Arial" w:cs="Arial"/>
        </w:rPr>
        <w:t xml:space="preserve">over </w:t>
      </w:r>
      <w:r w:rsidR="003B63A5">
        <w:rPr>
          <w:rFonts w:ascii="Arial" w:hAnsi="Arial" w:cs="Arial"/>
        </w:rPr>
        <w:t xml:space="preserve">a </w:t>
      </w:r>
      <w:proofErr w:type="gramStart"/>
      <w:r w:rsidR="00917097">
        <w:rPr>
          <w:rFonts w:ascii="Arial" w:hAnsi="Arial" w:cs="Arial"/>
        </w:rPr>
        <w:t>6 month</w:t>
      </w:r>
      <w:proofErr w:type="gramEnd"/>
      <w:r w:rsidR="00917097">
        <w:rPr>
          <w:rFonts w:ascii="Arial" w:hAnsi="Arial" w:cs="Arial"/>
        </w:rPr>
        <w:t xml:space="preserve"> follow-up period</w:t>
      </w:r>
      <w:r w:rsidR="00763B3A">
        <w:rPr>
          <w:rFonts w:ascii="Arial" w:hAnsi="Arial" w:cs="Arial"/>
        </w:rPr>
        <w:t xml:space="preserve"> that adds to that confirmed in</w:t>
      </w:r>
      <w:r w:rsidR="003D6F60">
        <w:rPr>
          <w:rFonts w:ascii="Arial" w:hAnsi="Arial" w:cs="Arial"/>
        </w:rPr>
        <w:t xml:space="preserve"> the</w:t>
      </w:r>
      <w:r w:rsidR="00763B3A">
        <w:rPr>
          <w:rFonts w:ascii="Arial" w:hAnsi="Arial" w:cs="Arial"/>
        </w:rPr>
        <w:t xml:space="preserve"> </w:t>
      </w:r>
      <w:r w:rsidR="009C4276">
        <w:rPr>
          <w:rFonts w:ascii="Arial" w:hAnsi="Arial" w:cs="Arial"/>
        </w:rPr>
        <w:t xml:space="preserve">immediate </w:t>
      </w:r>
      <w:r w:rsidR="00763B3A">
        <w:rPr>
          <w:rFonts w:ascii="Arial" w:hAnsi="Arial" w:cs="Arial"/>
        </w:rPr>
        <w:t>stages</w:t>
      </w:r>
      <w:r w:rsidR="009C4276">
        <w:rPr>
          <w:rFonts w:ascii="Arial" w:hAnsi="Arial" w:cs="Arial"/>
        </w:rPr>
        <w:t xml:space="preserve"> </w:t>
      </w:r>
      <w:r w:rsidR="009C4276">
        <w:rPr>
          <w:rFonts w:ascii="Arial" w:hAnsi="Arial" w:cs="Arial"/>
        </w:rPr>
        <w:fldChar w:fldCharType="begin">
          <w:fldData xml:space="preserve">PEVuZE5vdGU+PENpdGU+PEF1dGhvcj5SYWdodW5hdGhhbjwvQXV0aG9yPjxZZWFyPjIwMTc8L1ll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</w:fldData>
        </w:fldChar>
      </w:r>
      <w:r w:rsidR="004673CC">
        <w:rPr>
          <w:rFonts w:ascii="Arial" w:hAnsi="Arial" w:cs="Arial"/>
        </w:rPr>
        <w:instrText xml:space="preserve"> ADDIN EN.CITE </w:instrText>
      </w:r>
      <w:r w:rsidR="004673CC">
        <w:rPr>
          <w:rFonts w:ascii="Arial" w:hAnsi="Arial" w:cs="Arial"/>
        </w:rPr>
        <w:fldChar w:fldCharType="begin">
          <w:fldData xml:space="preserve">PEVuZE5vdGU+PENpdGU+PEF1dGhvcj5SYWdodW5hdGhhbjwvQXV0aG9yPjxZZWFyPjIwMTc8L1ll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</w:fldData>
        </w:fldChar>
      </w:r>
      <w:r w:rsidR="004673CC">
        <w:rPr>
          <w:rFonts w:ascii="Arial" w:hAnsi="Arial" w:cs="Arial"/>
        </w:rPr>
        <w:instrText xml:space="preserve"> ADDIN EN.CITE.DATA </w:instrText>
      </w:r>
      <w:r w:rsidR="004673CC">
        <w:rPr>
          <w:rFonts w:ascii="Arial" w:hAnsi="Arial" w:cs="Arial"/>
        </w:rPr>
      </w:r>
      <w:r w:rsidR="004673CC">
        <w:rPr>
          <w:rFonts w:ascii="Arial" w:hAnsi="Arial" w:cs="Arial"/>
        </w:rPr>
        <w:fldChar w:fldCharType="end"/>
      </w:r>
      <w:r w:rsidR="009C4276">
        <w:rPr>
          <w:rFonts w:ascii="Arial" w:hAnsi="Arial" w:cs="Arial"/>
        </w:rPr>
      </w:r>
      <w:r w:rsidR="009C4276">
        <w:rPr>
          <w:rFonts w:ascii="Arial" w:hAnsi="Arial" w:cs="Arial"/>
        </w:rPr>
        <w:fldChar w:fldCharType="separate"/>
      </w:r>
      <w:r w:rsidR="004673CC" w:rsidRPr="004673CC">
        <w:rPr>
          <w:rFonts w:ascii="Arial" w:hAnsi="Arial" w:cs="Arial"/>
          <w:noProof/>
          <w:vertAlign w:val="superscript"/>
        </w:rPr>
        <w:t>55</w:t>
      </w:r>
      <w:r w:rsidR="009C4276">
        <w:rPr>
          <w:rFonts w:ascii="Arial" w:hAnsi="Arial" w:cs="Arial"/>
        </w:rPr>
        <w:fldChar w:fldCharType="end"/>
      </w:r>
      <w:r w:rsidR="009C4276">
        <w:rPr>
          <w:rFonts w:ascii="Arial" w:hAnsi="Arial" w:cs="Arial"/>
        </w:rPr>
        <w:t xml:space="preserve">. The continuous changes of biomechanical parameters over time </w:t>
      </w:r>
      <w:r w:rsidR="00BA073A">
        <w:rPr>
          <w:rFonts w:ascii="Arial" w:hAnsi="Arial" w:cs="Arial"/>
        </w:rPr>
        <w:t xml:space="preserve">(albeit significantly smaller than </w:t>
      </w:r>
      <w:r w:rsidR="008B66B3">
        <w:rPr>
          <w:rFonts w:ascii="Arial" w:hAnsi="Arial" w:cs="Arial"/>
        </w:rPr>
        <w:t xml:space="preserve">the </w:t>
      </w:r>
      <w:r w:rsidR="00BA073A">
        <w:rPr>
          <w:rFonts w:ascii="Arial" w:hAnsi="Arial" w:cs="Arial"/>
        </w:rPr>
        <w:t>short</w:t>
      </w:r>
      <w:r w:rsidR="008B66B3">
        <w:rPr>
          <w:rFonts w:ascii="Arial" w:hAnsi="Arial" w:cs="Arial"/>
        </w:rPr>
        <w:t>-</w:t>
      </w:r>
      <w:r w:rsidR="00BA073A">
        <w:rPr>
          <w:rFonts w:ascii="Arial" w:hAnsi="Arial" w:cs="Arial"/>
        </w:rPr>
        <w:t xml:space="preserve">term </w:t>
      </w:r>
      <w:r w:rsidR="008B66B3">
        <w:rPr>
          <w:rFonts w:ascii="Arial" w:hAnsi="Arial" w:cs="Arial"/>
        </w:rPr>
        <w:t xml:space="preserve">losses) </w:t>
      </w:r>
      <w:r w:rsidR="009C4276">
        <w:rPr>
          <w:rFonts w:ascii="Arial" w:hAnsi="Arial" w:cs="Arial"/>
        </w:rPr>
        <w:t xml:space="preserve">and asynchronization of these changes in different </w:t>
      </w:r>
      <w:r w:rsidR="00EA1460">
        <w:rPr>
          <w:rFonts w:ascii="Arial" w:hAnsi="Arial" w:cs="Arial"/>
        </w:rPr>
        <w:t xml:space="preserve">corneal </w:t>
      </w:r>
      <w:r w:rsidR="009C4276">
        <w:rPr>
          <w:rFonts w:ascii="Arial" w:hAnsi="Arial" w:cs="Arial"/>
        </w:rPr>
        <w:t xml:space="preserve">regions are </w:t>
      </w:r>
      <w:r w:rsidR="00EA1460">
        <w:rPr>
          <w:rFonts w:ascii="Arial" w:hAnsi="Arial" w:cs="Arial"/>
        </w:rPr>
        <w:t xml:space="preserve">thought </w:t>
      </w:r>
      <w:r w:rsidR="009C4276">
        <w:rPr>
          <w:rFonts w:ascii="Arial" w:hAnsi="Arial" w:cs="Arial"/>
        </w:rPr>
        <w:t xml:space="preserve">to be related to the wound healing process after surgery, and may be the cause of </w:t>
      </w:r>
      <w:r w:rsidR="008C62D3">
        <w:rPr>
          <w:rFonts w:ascii="Arial" w:hAnsi="Arial" w:cs="Arial"/>
        </w:rPr>
        <w:t xml:space="preserve">the </w:t>
      </w:r>
      <w:r w:rsidR="009C4276">
        <w:rPr>
          <w:rFonts w:ascii="Arial" w:hAnsi="Arial" w:cs="Arial"/>
        </w:rPr>
        <w:t xml:space="preserve">continuous shape changes after surgery as </w:t>
      </w:r>
      <w:r w:rsidR="008C62D3">
        <w:rPr>
          <w:rFonts w:ascii="Arial" w:hAnsi="Arial" w:cs="Arial"/>
        </w:rPr>
        <w:t>reported by</w:t>
      </w:r>
      <w:r w:rsidR="009C4276">
        <w:rPr>
          <w:rFonts w:ascii="Arial" w:hAnsi="Arial" w:cs="Arial"/>
        </w:rPr>
        <w:t xml:space="preserve"> Bao et al </w:t>
      </w:r>
      <w:r w:rsidR="009C4276">
        <w:rPr>
          <w:rFonts w:ascii="Arial" w:hAnsi="Arial" w:cs="Arial"/>
        </w:rPr>
        <w:fldChar w:fldCharType="begin">
          <w:fldData xml:space="preserve">PEVuZE5vdGU+PENpdGU+PEF1dGhvcj5CYW88L0F1dGhvcj48WWVhcj4yMDE5PC9ZZWFyPjxSZWNO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</w:fldData>
        </w:fldChar>
      </w:r>
      <w:r w:rsidR="004673CC">
        <w:rPr>
          <w:rFonts w:ascii="Arial" w:hAnsi="Arial" w:cs="Arial"/>
        </w:rPr>
        <w:instrText xml:space="preserve"> ADDIN EN.CITE </w:instrText>
      </w:r>
      <w:r w:rsidR="004673CC">
        <w:rPr>
          <w:rFonts w:ascii="Arial" w:hAnsi="Arial" w:cs="Arial"/>
        </w:rPr>
        <w:fldChar w:fldCharType="begin">
          <w:fldData xml:space="preserve">PEVuZE5vdGU+PENpdGU+PEF1dGhvcj5CYW88L0F1dGhvcj48WWVhcj4yMDE5PC9ZZWFyPjxSZWNO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</w:fldData>
        </w:fldChar>
      </w:r>
      <w:r w:rsidR="004673CC">
        <w:rPr>
          <w:rFonts w:ascii="Arial" w:hAnsi="Arial" w:cs="Arial"/>
        </w:rPr>
        <w:instrText xml:space="preserve"> ADDIN EN.CITE.DATA </w:instrText>
      </w:r>
      <w:r w:rsidR="004673CC">
        <w:rPr>
          <w:rFonts w:ascii="Arial" w:hAnsi="Arial" w:cs="Arial"/>
        </w:rPr>
      </w:r>
      <w:r w:rsidR="004673CC">
        <w:rPr>
          <w:rFonts w:ascii="Arial" w:hAnsi="Arial" w:cs="Arial"/>
        </w:rPr>
        <w:fldChar w:fldCharType="end"/>
      </w:r>
      <w:r w:rsidR="009C4276">
        <w:rPr>
          <w:rFonts w:ascii="Arial" w:hAnsi="Arial" w:cs="Arial"/>
        </w:rPr>
      </w:r>
      <w:r w:rsidR="009C4276">
        <w:rPr>
          <w:rFonts w:ascii="Arial" w:hAnsi="Arial" w:cs="Arial"/>
        </w:rPr>
        <w:fldChar w:fldCharType="separate"/>
      </w:r>
      <w:r w:rsidR="004673CC" w:rsidRPr="004673CC">
        <w:rPr>
          <w:rFonts w:ascii="Arial" w:hAnsi="Arial" w:cs="Arial"/>
          <w:noProof/>
          <w:vertAlign w:val="superscript"/>
        </w:rPr>
        <w:t>56</w:t>
      </w:r>
      <w:r w:rsidR="009C4276">
        <w:rPr>
          <w:rFonts w:ascii="Arial" w:hAnsi="Arial" w:cs="Arial"/>
        </w:rPr>
        <w:fldChar w:fldCharType="end"/>
      </w:r>
      <w:r w:rsidR="009C4276">
        <w:rPr>
          <w:rFonts w:ascii="Arial" w:hAnsi="Arial" w:cs="Arial"/>
        </w:rPr>
        <w:t>.</w:t>
      </w:r>
    </w:p>
    <w:p w14:paraId="551615D6" w14:textId="4B508D1B" w:rsidR="00D50755" w:rsidRDefault="00D50755" w:rsidP="009A7B8F">
      <w:pPr>
        <w:spacing w:line="480" w:lineRule="auto"/>
        <w:jc w:val="both"/>
        <w:rPr>
          <w:rFonts w:ascii="Arial" w:hAnsi="Arial" w:cs="Arial"/>
        </w:rPr>
      </w:pPr>
    </w:p>
    <w:p w14:paraId="6C4220E5" w14:textId="17C764A1" w:rsidR="00D50755" w:rsidRPr="00697C36" w:rsidRDefault="00561C72" w:rsidP="00561C72">
      <w:pPr>
        <w:spacing w:line="480" w:lineRule="auto"/>
        <w:jc w:val="both"/>
        <w:rPr>
          <w:rFonts w:ascii="Arial" w:hAnsi="Arial" w:cs="Arial"/>
          <w:color w:val="000000" w:themeColor="text1"/>
        </w:rPr>
      </w:pPr>
      <w:r w:rsidRPr="00697C36">
        <w:rPr>
          <w:rFonts w:ascii="Arial" w:hAnsi="Arial" w:cs="Arial"/>
          <w:color w:val="000000" w:themeColor="text1"/>
        </w:rPr>
        <w:lastRenderedPageBreak/>
        <w:t xml:space="preserve">Corneas after CRS are thinner and weaker than normal and are classified as abnormal by most DCR parameters, which make them unable to distinguish between KC and </w:t>
      </w:r>
      <w:proofErr w:type="spellStart"/>
      <w:r w:rsidRPr="00697C36">
        <w:rPr>
          <w:rFonts w:ascii="Arial" w:hAnsi="Arial" w:cs="Arial"/>
          <w:color w:val="000000" w:themeColor="text1"/>
        </w:rPr>
        <w:t>postrefractive</w:t>
      </w:r>
      <w:proofErr w:type="spellEnd"/>
      <w:r w:rsidRPr="00697C36">
        <w:rPr>
          <w:rFonts w:ascii="Arial" w:hAnsi="Arial" w:cs="Arial"/>
          <w:color w:val="000000" w:themeColor="text1"/>
        </w:rPr>
        <w:t xml:space="preserve"> surgery. </w:t>
      </w:r>
      <w:r w:rsidR="00D50755" w:rsidRPr="00697C36">
        <w:rPr>
          <w:rFonts w:ascii="Arial" w:hAnsi="Arial" w:cs="Arial"/>
          <w:color w:val="000000" w:themeColor="text1"/>
        </w:rPr>
        <w:t xml:space="preserve">CBI-LVC was designed to separate </w:t>
      </w:r>
      <w:r w:rsidRPr="00697C36">
        <w:rPr>
          <w:rFonts w:ascii="Arial" w:hAnsi="Arial" w:cs="Arial"/>
          <w:color w:val="000000" w:themeColor="text1"/>
        </w:rPr>
        <w:t xml:space="preserve">post-CRS keratectasia and patients who remained stable after CRS, and was validated by a </w:t>
      </w:r>
      <w:proofErr w:type="spellStart"/>
      <w:r w:rsidRPr="00697C36">
        <w:rPr>
          <w:rFonts w:ascii="Arial" w:hAnsi="Arial" w:cs="Arial"/>
          <w:color w:val="000000" w:themeColor="text1"/>
        </w:rPr>
        <w:t>multicenter</w:t>
      </w:r>
      <w:proofErr w:type="spellEnd"/>
      <w:r w:rsidRPr="00697C36">
        <w:rPr>
          <w:rFonts w:ascii="Arial" w:hAnsi="Arial" w:cs="Arial"/>
          <w:color w:val="000000" w:themeColor="text1"/>
        </w:rPr>
        <w:t xml:space="preserve"> clinical study with a large dataset </w:t>
      </w:r>
      <w:r w:rsidRPr="00697C36">
        <w:rPr>
          <w:rFonts w:ascii="Arial" w:hAnsi="Arial" w:cs="Arial"/>
          <w:color w:val="000000" w:themeColor="text1"/>
        </w:rPr>
        <w:fldChar w:fldCharType="begin">
          <w:fldData xml:space="preserve">PEVuZE5vdGU+PENpdGU+PEF1dGhvcj5WaW5jaWd1ZXJyYTwvQXV0aG9yPjxZZWFyPjIwMjE8L1ll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=
</w:fldData>
        </w:fldChar>
      </w:r>
      <w:r w:rsidRPr="00697C36">
        <w:rPr>
          <w:rFonts w:ascii="Arial" w:hAnsi="Arial" w:cs="Arial"/>
          <w:color w:val="000000" w:themeColor="text1"/>
        </w:rPr>
        <w:instrText xml:space="preserve"> ADDIN EN.CITE </w:instrText>
      </w:r>
      <w:r w:rsidRPr="00697C36">
        <w:rPr>
          <w:rFonts w:ascii="Arial" w:hAnsi="Arial" w:cs="Arial"/>
          <w:color w:val="000000" w:themeColor="text1"/>
        </w:rPr>
        <w:fldChar w:fldCharType="begin">
          <w:fldData xml:space="preserve">PEVuZE5vdGU+PENpdGU+PEF1dGhvcj5WaW5jaWd1ZXJyYTwvQXV0aG9yPjxZZWFyPjIwMjE8L1ll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=
</w:fldData>
        </w:fldChar>
      </w:r>
      <w:r w:rsidRPr="00697C36">
        <w:rPr>
          <w:rFonts w:ascii="Arial" w:hAnsi="Arial" w:cs="Arial"/>
          <w:color w:val="000000" w:themeColor="text1"/>
        </w:rPr>
        <w:instrText xml:space="preserve"> ADDIN EN.CITE.DATA </w:instrText>
      </w:r>
      <w:r w:rsidRPr="00697C36">
        <w:rPr>
          <w:rFonts w:ascii="Arial" w:hAnsi="Arial" w:cs="Arial"/>
          <w:color w:val="000000" w:themeColor="text1"/>
        </w:rPr>
      </w:r>
      <w:r w:rsidRPr="00697C36">
        <w:rPr>
          <w:rFonts w:ascii="Arial" w:hAnsi="Arial" w:cs="Arial"/>
          <w:color w:val="000000" w:themeColor="text1"/>
        </w:rPr>
        <w:fldChar w:fldCharType="end"/>
      </w:r>
      <w:r w:rsidRPr="00697C36">
        <w:rPr>
          <w:rFonts w:ascii="Arial" w:hAnsi="Arial" w:cs="Arial"/>
          <w:color w:val="000000" w:themeColor="text1"/>
        </w:rPr>
      </w:r>
      <w:r w:rsidRPr="00697C36">
        <w:rPr>
          <w:rFonts w:ascii="Arial" w:hAnsi="Arial" w:cs="Arial"/>
          <w:color w:val="000000" w:themeColor="text1"/>
        </w:rPr>
        <w:fldChar w:fldCharType="separate"/>
      </w:r>
      <w:r w:rsidRPr="00697C36">
        <w:rPr>
          <w:rFonts w:ascii="Arial" w:hAnsi="Arial" w:cs="Arial"/>
          <w:noProof/>
          <w:color w:val="000000" w:themeColor="text1"/>
          <w:vertAlign w:val="superscript"/>
        </w:rPr>
        <w:t>35</w:t>
      </w:r>
      <w:r w:rsidRPr="00697C36">
        <w:rPr>
          <w:rFonts w:ascii="Arial" w:hAnsi="Arial" w:cs="Arial"/>
          <w:color w:val="000000" w:themeColor="text1"/>
        </w:rPr>
        <w:fldChar w:fldCharType="end"/>
      </w:r>
      <w:r w:rsidRPr="00697C36">
        <w:rPr>
          <w:rFonts w:ascii="Arial" w:hAnsi="Arial" w:cs="Arial"/>
          <w:color w:val="000000" w:themeColor="text1"/>
        </w:rPr>
        <w:t>.</w:t>
      </w:r>
    </w:p>
    <w:p w14:paraId="74AEE840" w14:textId="7510CDFE" w:rsidR="002E7ECC" w:rsidRPr="00697C36" w:rsidRDefault="002E7ECC" w:rsidP="009C4276">
      <w:pPr>
        <w:spacing w:line="480" w:lineRule="auto"/>
        <w:jc w:val="both"/>
        <w:rPr>
          <w:rFonts w:ascii="Arial" w:hAnsi="Arial" w:cs="Arial"/>
          <w:color w:val="000000" w:themeColor="text1"/>
        </w:rPr>
      </w:pPr>
    </w:p>
    <w:p w14:paraId="4A9B827D" w14:textId="1DFE7FE5" w:rsidR="00CE0C02" w:rsidRPr="002B2536" w:rsidRDefault="0017666F" w:rsidP="00117CA9">
      <w:pPr>
        <w:spacing w:line="480" w:lineRule="auto"/>
        <w:jc w:val="both"/>
        <w:rPr>
          <w:rFonts w:ascii="Arial" w:hAnsi="Arial" w:cs="Arial"/>
          <w:b/>
          <w:lang w:eastAsia="zh-CN"/>
        </w:rPr>
      </w:pPr>
      <w:r w:rsidRPr="002B2536">
        <w:rPr>
          <w:rFonts w:ascii="Arial" w:hAnsi="Arial" w:cs="Arial"/>
          <w:b/>
          <w:lang w:eastAsia="zh-CN"/>
        </w:rPr>
        <w:t>Summary:</w:t>
      </w:r>
    </w:p>
    <w:p w14:paraId="3CB82692" w14:textId="6102D3DA" w:rsidR="00BA3450" w:rsidRDefault="00B02248" w:rsidP="00BA3450">
      <w:pPr>
        <w:spacing w:line="480" w:lineRule="auto"/>
        <w:jc w:val="both"/>
        <w:rPr>
          <w:rFonts w:ascii="Arial" w:hAnsi="Arial" w:cs="Arial"/>
        </w:rPr>
      </w:pPr>
      <w:r w:rsidRPr="00B02248">
        <w:rPr>
          <w:rFonts w:ascii="Arial" w:hAnsi="Arial" w:cs="Arial"/>
        </w:rPr>
        <w:t>Corneal biomechanics is a subject of tremendous interest</w:t>
      </w:r>
      <w:r>
        <w:rPr>
          <w:rFonts w:ascii="Arial" w:hAnsi="Arial" w:cs="Arial"/>
        </w:rPr>
        <w:t xml:space="preserve"> </w:t>
      </w:r>
      <w:r w:rsidR="00771E83">
        <w:rPr>
          <w:rFonts w:ascii="Arial" w:hAnsi="Arial" w:cs="Arial"/>
        </w:rPr>
        <w:t>in the</w:t>
      </w:r>
      <w:r w:rsidR="00771E83" w:rsidRPr="00B02248">
        <w:rPr>
          <w:rFonts w:ascii="Arial" w:hAnsi="Arial" w:cs="Arial"/>
        </w:rPr>
        <w:t xml:space="preserve"> </w:t>
      </w:r>
      <w:r w:rsidRPr="00B02248">
        <w:rPr>
          <w:rFonts w:ascii="Arial" w:hAnsi="Arial" w:cs="Arial"/>
        </w:rPr>
        <w:t xml:space="preserve">clinical research </w:t>
      </w:r>
      <w:r w:rsidR="00771E83">
        <w:rPr>
          <w:rFonts w:ascii="Arial" w:hAnsi="Arial" w:cs="Arial"/>
        </w:rPr>
        <w:t>of</w:t>
      </w:r>
      <w:r w:rsidR="00771E83" w:rsidRPr="00B02248">
        <w:rPr>
          <w:rFonts w:ascii="Arial" w:hAnsi="Arial" w:cs="Arial"/>
        </w:rPr>
        <w:t xml:space="preserve"> </w:t>
      </w:r>
      <w:r w:rsidR="00C100C0">
        <w:rPr>
          <w:rFonts w:ascii="Arial" w:hAnsi="Arial" w:cs="Arial"/>
        </w:rPr>
        <w:t xml:space="preserve">post-CRS </w:t>
      </w:r>
      <w:r>
        <w:rPr>
          <w:rFonts w:ascii="Arial" w:hAnsi="Arial" w:cs="Arial"/>
        </w:rPr>
        <w:t>k</w:t>
      </w:r>
      <w:r w:rsidRPr="00B02248">
        <w:rPr>
          <w:rFonts w:ascii="Arial" w:hAnsi="Arial" w:cs="Arial"/>
        </w:rPr>
        <w:t>eratectasia</w:t>
      </w:r>
      <w:r w:rsidR="0023096D" w:rsidRPr="007866A8">
        <w:rPr>
          <w:rFonts w:ascii="Arial" w:hAnsi="Arial" w:cs="Arial"/>
        </w:rPr>
        <w:t xml:space="preserve"> </w:t>
      </w:r>
      <w:r w:rsidR="0023096D" w:rsidRPr="007866A8">
        <w:rPr>
          <w:rFonts w:ascii="Arial" w:hAnsi="Arial" w:cs="Arial"/>
        </w:rPr>
        <w:fldChar w:fldCharType="begin"/>
      </w:r>
      <w:r w:rsidR="004673CC">
        <w:rPr>
          <w:rFonts w:ascii="Arial" w:hAnsi="Arial" w:cs="Arial"/>
        </w:rPr>
        <w:instrText xml:space="preserve"> ADDIN EN.CITE &lt;EndNote&gt;&lt;Cite&gt;&lt;Author&gt;Randleman&lt;/Author&gt;&lt;Year&gt;2016&lt;/Year&gt;&lt;RecNum&gt;12499&lt;/RecNum&gt;&lt;DisplayText&gt;&lt;style face="superscript"&gt;57&lt;/style&gt;&lt;/DisplayText&gt;&lt;record&gt;&lt;rec-number&gt;12499&lt;/rec-number&gt;&lt;foreign-keys&gt;&lt;key app="EN" db-id="tft0wvd2mxs9rne0tzkpwr9e9dsde5r5sda9"&gt;12499&lt;/key&gt;&lt;/foreign-keys&gt;&lt;ref-type name="Journal Article"&gt;17&lt;/ref-type&gt;&lt;contributors&gt;&lt;authors&gt;&lt;author&gt;Randleman, J. B.&lt;/author&gt;&lt;/authors&gt;&lt;/contributors&gt;&lt;titles&gt;&lt;title&gt;Ectasia After Corneal Refractive Surgery: Nothing to SMILE About&lt;/title&gt;&lt;secondary-title&gt;J Refract Surg&lt;/secondary-title&gt;&lt;alt-title&gt;Journal of refractive surgery&lt;/alt-title&gt;&lt;/titles&gt;&lt;periodical&gt;&lt;full-title&gt;J Refract Surg&lt;/full-title&gt;&lt;/periodical&gt;&lt;pages&gt;434-5&lt;/pages&gt;&lt;volume&gt;32&lt;/volume&gt;&lt;number&gt;7&lt;/number&gt;&lt;keywords&gt;&lt;keyword&gt;Cornea/*pathology&lt;/keyword&gt;&lt;keyword&gt;Corneal Surgery, Laser/*adverse effects&lt;/keyword&gt;&lt;keyword&gt;Dilatation, Pathologic&lt;/keyword&gt;&lt;keyword&gt;Humans&lt;/keyword&gt;&lt;keyword&gt;Keratoconus/*etiology/prevention &amp;amp; control&lt;/keyword&gt;&lt;keyword&gt;Patient Selection&lt;/keyword&gt;&lt;keyword&gt;*Postoperative Complications&lt;/keyword&gt;&lt;/keywords&gt;&lt;dates&gt;&lt;year&gt;2016&lt;/year&gt;&lt;pub-dates&gt;&lt;date&gt;Jul 1&lt;/date&gt;&lt;/pub-dates&gt;&lt;/dates&gt;&lt;isbn&gt;1081-597X (Print)&amp;#xD;1081-597X (Linking)&lt;/isbn&gt;&lt;accession-num&gt;27400073&lt;/accession-num&gt;&lt;urls&gt;&lt;related-urls&gt;&lt;url&gt;http://www.ncbi.nlm.nih.gov/pubmed/27400073&lt;/url&gt;&lt;/related-urls&gt;&lt;/urls&gt;&lt;electronic-resource-num&gt;10.3928/1081597X-20160613-01&lt;/electronic-resource-num&gt;&lt;/record&gt;&lt;/Cite&gt;&lt;/EndNote&gt;</w:instrText>
      </w:r>
      <w:r w:rsidR="0023096D" w:rsidRPr="007866A8">
        <w:rPr>
          <w:rFonts w:ascii="Arial" w:hAnsi="Arial" w:cs="Arial"/>
        </w:rPr>
        <w:fldChar w:fldCharType="separate"/>
      </w:r>
      <w:r w:rsidR="004673CC" w:rsidRPr="004673CC">
        <w:rPr>
          <w:rFonts w:ascii="Arial" w:hAnsi="Arial" w:cs="Arial"/>
          <w:noProof/>
          <w:vertAlign w:val="superscript"/>
        </w:rPr>
        <w:t>57</w:t>
      </w:r>
      <w:r w:rsidR="0023096D" w:rsidRPr="007866A8">
        <w:rPr>
          <w:rFonts w:ascii="Arial" w:hAnsi="Arial" w:cs="Arial"/>
        </w:rPr>
        <w:fldChar w:fldCharType="end"/>
      </w:r>
      <w:r w:rsidR="0023096D" w:rsidRPr="007866A8">
        <w:rPr>
          <w:rFonts w:ascii="Arial" w:hAnsi="Arial" w:cs="Arial"/>
        </w:rPr>
        <w:t xml:space="preserve">. The corneal instability </w:t>
      </w:r>
      <w:r w:rsidR="00256D0D">
        <w:rPr>
          <w:rFonts w:ascii="Arial" w:hAnsi="Arial" w:cs="Arial"/>
        </w:rPr>
        <w:t xml:space="preserve">that develops with this condition </w:t>
      </w:r>
      <w:r w:rsidR="0023096D" w:rsidRPr="007866A8">
        <w:rPr>
          <w:rFonts w:ascii="Arial" w:hAnsi="Arial" w:cs="Arial"/>
        </w:rPr>
        <w:t>lead</w:t>
      </w:r>
      <w:r w:rsidR="00256D0D">
        <w:rPr>
          <w:rFonts w:ascii="Arial" w:hAnsi="Arial" w:cs="Arial"/>
        </w:rPr>
        <w:t>s</w:t>
      </w:r>
      <w:r w:rsidR="0023096D" w:rsidRPr="007866A8">
        <w:rPr>
          <w:rFonts w:ascii="Arial" w:hAnsi="Arial" w:cs="Arial"/>
        </w:rPr>
        <w:t xml:space="preserve"> to irregular astigmatism and </w:t>
      </w:r>
      <w:r w:rsidR="00056E6F">
        <w:rPr>
          <w:rFonts w:ascii="Arial" w:hAnsi="Arial" w:cs="Arial"/>
        </w:rPr>
        <w:t xml:space="preserve">serious </w:t>
      </w:r>
      <w:r w:rsidR="0023096D" w:rsidRPr="007866A8">
        <w:rPr>
          <w:rFonts w:ascii="Arial" w:hAnsi="Arial" w:cs="Arial"/>
        </w:rPr>
        <w:t>vis</w:t>
      </w:r>
      <w:r w:rsidR="00056E6F">
        <w:rPr>
          <w:rFonts w:ascii="Arial" w:hAnsi="Arial" w:cs="Arial"/>
        </w:rPr>
        <w:t>ual</w:t>
      </w:r>
      <w:r w:rsidR="0023096D" w:rsidRPr="007866A8">
        <w:rPr>
          <w:rFonts w:ascii="Arial" w:hAnsi="Arial" w:cs="Arial"/>
        </w:rPr>
        <w:t xml:space="preserve"> impairment</w:t>
      </w:r>
      <w:r w:rsidR="00056E6F">
        <w:rPr>
          <w:rFonts w:ascii="Arial" w:hAnsi="Arial" w:cs="Arial"/>
        </w:rPr>
        <w:t>, which</w:t>
      </w:r>
      <w:r w:rsidR="0023096D" w:rsidRPr="007866A8">
        <w:rPr>
          <w:rFonts w:ascii="Arial" w:hAnsi="Arial" w:cs="Arial"/>
        </w:rPr>
        <w:t xml:space="preserve"> can be triggered even by small tissue alterations induced by the surgical procedure</w:t>
      </w:r>
      <w:r w:rsidR="00DC4F13">
        <w:rPr>
          <w:rFonts w:ascii="Arial" w:hAnsi="Arial" w:cs="Arial"/>
        </w:rPr>
        <w:t>s</w:t>
      </w:r>
      <w:r w:rsidR="0023096D" w:rsidRPr="007866A8">
        <w:rPr>
          <w:rFonts w:ascii="Arial" w:hAnsi="Arial" w:cs="Arial"/>
        </w:rPr>
        <w:t xml:space="preserve"> if the cornea </w:t>
      </w:r>
      <w:r w:rsidR="00DC4F13">
        <w:rPr>
          <w:rFonts w:ascii="Arial" w:hAnsi="Arial" w:cs="Arial"/>
        </w:rPr>
        <w:t>had</w:t>
      </w:r>
      <w:r w:rsidR="0023096D" w:rsidRPr="007866A8">
        <w:rPr>
          <w:rFonts w:ascii="Arial" w:hAnsi="Arial" w:cs="Arial"/>
        </w:rPr>
        <w:t xml:space="preserve"> previously </w:t>
      </w:r>
      <w:r w:rsidR="00DC4F13">
        <w:rPr>
          <w:rFonts w:ascii="Arial" w:hAnsi="Arial" w:cs="Arial"/>
        </w:rPr>
        <w:t xml:space="preserve">been </w:t>
      </w:r>
      <w:r w:rsidR="0023096D" w:rsidRPr="007866A8">
        <w:rPr>
          <w:rFonts w:ascii="Arial" w:hAnsi="Arial" w:cs="Arial"/>
        </w:rPr>
        <w:t xml:space="preserve">soft </w:t>
      </w:r>
      <w:r w:rsidR="0023096D" w:rsidRPr="007866A8">
        <w:rPr>
          <w:rFonts w:ascii="Arial" w:hAnsi="Arial" w:cs="Arial"/>
        </w:rPr>
        <w:fldChar w:fldCharType="begin"/>
      </w:r>
      <w:r w:rsidR="004673CC">
        <w:rPr>
          <w:rFonts w:ascii="Arial" w:hAnsi="Arial" w:cs="Arial"/>
        </w:rPr>
        <w:instrText xml:space="preserve"> ADDIN EN.CITE &lt;EndNote&gt;&lt;Cite&gt;&lt;Author&gt;Ambrosio&lt;/Author&gt;&lt;Year&gt;2010&lt;/Year&gt;&lt;RecNum&gt;12500&lt;/RecNum&gt;&lt;DisplayText&gt;&lt;style face="superscript"&gt;58&lt;/style&gt;&lt;/DisplayText&gt;&lt;record&gt;&lt;rec-number&gt;12500&lt;/rec-number&gt;&lt;foreign-keys&gt;&lt;key app="EN" db-id="tft0wvd2mxs9rne0tzkpwr9e9dsde5r5sda9"&gt;12500&lt;/key&gt;&lt;/foreign-keys&gt;&lt;ref-type name="Journal Article"&gt;17&lt;/ref-type&gt;&lt;contributors&gt;&lt;authors&gt;&lt;author&gt;Ambrosio, R., Jr.&lt;/author&gt;&lt;author&gt;Dawson, D. G.&lt;/author&gt;&lt;author&gt;Salomao, M.&lt;/author&gt;&lt;author&gt;Guerra, F. P.&lt;/author&gt;&lt;author&gt;Caiado, A. L.&lt;/author&gt;&lt;author&gt;Belin, M. W.&lt;/author&gt;&lt;/authors&gt;&lt;/contributors&gt;&lt;auth-address&gt;Instituto de Olhos Renato Ambrosio, Rio de Janeiro, Brazil. renatoambrosiojr@terra.com.br&lt;/auth-address&gt;&lt;titles&gt;&lt;title&gt;Corneal ectasia after LASIK despite low preoperative risk: tomographic and biomechanical findings in the unoperated, stable, fellow eye&lt;/title&gt;&lt;secondary-title&gt;J Refract Surg&lt;/secondary-title&gt;&lt;alt-title&gt;Journal of refractive surgery&lt;/alt-title&gt;&lt;/titles&gt;&lt;periodical&gt;&lt;full-title&gt;J Refract Surg&lt;/full-title&gt;&lt;/periodical&gt;&lt;pages&gt;906-11&lt;/pages&gt;&lt;volume&gt;26&lt;/volume&gt;&lt;number&gt;11&lt;/number&gt;&lt;keywords&gt;&lt;keyword&gt;Adult&lt;/keyword&gt;&lt;keyword&gt;Biomechanical Phenomena&lt;/keyword&gt;&lt;keyword&gt;Corneal Diseases/diagnosis/*etiology/physiopathology&lt;/keyword&gt;&lt;keyword&gt;Corneal Topography&lt;/keyword&gt;&lt;keyword&gt;Dilatation, Pathologic/etiology&lt;/keyword&gt;&lt;keyword&gt;Disease Progression&lt;/keyword&gt;&lt;keyword&gt;Female&lt;/keyword&gt;&lt;keyword&gt;Humans&lt;/keyword&gt;&lt;keyword&gt;Imaging, Three-Dimensional&lt;/keyword&gt;&lt;keyword&gt;Keratomileusis, Laser In Situ/*adverse effects&lt;/keyword&gt;&lt;/keywords&gt;&lt;dates&gt;&lt;year&gt;2010&lt;/year&gt;&lt;pub-dates&gt;&lt;date&gt;Nov&lt;/date&gt;&lt;/pub-dates&gt;&lt;/dates&gt;&lt;isbn&gt;1081-597X (Print)&amp;#xD;1081-597X (Linking)&lt;/isbn&gt;&lt;accession-num&gt;20481412&lt;/accession-num&gt;&lt;urls&gt;&lt;related-urls&gt;&lt;url&gt;http://www.ncbi.nlm.nih.gov/pubmed/20481412&lt;/url&gt;&lt;/related-urls&gt;&lt;/urls&gt;&lt;electronic-resource-num&gt;10.3928/1081597X-20100428-02&lt;/electronic-resource-num&gt;&lt;/record&gt;&lt;/Cite&gt;&lt;/EndNote&gt;</w:instrText>
      </w:r>
      <w:r w:rsidR="0023096D" w:rsidRPr="007866A8">
        <w:rPr>
          <w:rFonts w:ascii="Arial" w:hAnsi="Arial" w:cs="Arial"/>
        </w:rPr>
        <w:fldChar w:fldCharType="separate"/>
      </w:r>
      <w:r w:rsidR="004673CC" w:rsidRPr="004673CC">
        <w:rPr>
          <w:rFonts w:ascii="Arial" w:hAnsi="Arial" w:cs="Arial"/>
          <w:noProof/>
          <w:vertAlign w:val="superscript"/>
        </w:rPr>
        <w:t>58</w:t>
      </w:r>
      <w:r w:rsidR="0023096D" w:rsidRPr="007866A8">
        <w:rPr>
          <w:rFonts w:ascii="Arial" w:hAnsi="Arial" w:cs="Arial"/>
        </w:rPr>
        <w:fldChar w:fldCharType="end"/>
      </w:r>
      <w:r w:rsidR="0098552B">
        <w:rPr>
          <w:rFonts w:ascii="Arial" w:hAnsi="Arial" w:cs="Arial"/>
        </w:rPr>
        <w:t xml:space="preserve">, but may also be initiated </w:t>
      </w:r>
      <w:r w:rsidR="00CB7DF9">
        <w:rPr>
          <w:rFonts w:ascii="Arial" w:hAnsi="Arial" w:cs="Arial"/>
        </w:rPr>
        <w:t xml:space="preserve">in normal, healthy corneas </w:t>
      </w:r>
      <w:r w:rsidR="00D47948">
        <w:rPr>
          <w:rFonts w:ascii="Arial" w:hAnsi="Arial" w:cs="Arial"/>
        </w:rPr>
        <w:t xml:space="preserve">that underwent large enough alterations </w:t>
      </w:r>
      <w:r w:rsidR="004673CC">
        <w:rPr>
          <w:rFonts w:ascii="Arial" w:hAnsi="Arial" w:cs="Arial"/>
        </w:rPr>
        <w:fldChar w:fldCharType="begin">
          <w:fldData xml:space="preserve">PEVuZE5vdGU+PENpdGU+PEF1dGhvcj5KaW48L0F1dGhvcj48WWVhcj4yMDIwPC9ZZWFyPjxSZWNO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</w:fldData>
        </w:fldChar>
      </w:r>
      <w:r w:rsidR="004673CC">
        <w:rPr>
          <w:rFonts w:ascii="Arial" w:hAnsi="Arial" w:cs="Arial"/>
        </w:rPr>
        <w:instrText xml:space="preserve"> ADDIN EN.CITE </w:instrText>
      </w:r>
      <w:r w:rsidR="004673CC">
        <w:rPr>
          <w:rFonts w:ascii="Arial" w:hAnsi="Arial" w:cs="Arial"/>
        </w:rPr>
        <w:fldChar w:fldCharType="begin">
          <w:fldData xml:space="preserve">PEVuZE5vdGU+PENpdGU+PEF1dGhvcj5KaW48L0F1dGhvcj48WWVhcj4yMDIwPC9ZZWFyPjxSZWNO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</w:fldData>
        </w:fldChar>
      </w:r>
      <w:r w:rsidR="004673CC">
        <w:rPr>
          <w:rFonts w:ascii="Arial" w:hAnsi="Arial" w:cs="Arial"/>
        </w:rPr>
        <w:instrText xml:space="preserve"> ADDIN EN.CITE.DATA </w:instrText>
      </w:r>
      <w:r w:rsidR="004673CC">
        <w:rPr>
          <w:rFonts w:ascii="Arial" w:hAnsi="Arial" w:cs="Arial"/>
        </w:rPr>
      </w:r>
      <w:r w:rsidR="004673CC">
        <w:rPr>
          <w:rFonts w:ascii="Arial" w:hAnsi="Arial" w:cs="Arial"/>
        </w:rPr>
        <w:fldChar w:fldCharType="end"/>
      </w:r>
      <w:r w:rsidR="004673CC">
        <w:rPr>
          <w:rFonts w:ascii="Arial" w:hAnsi="Arial" w:cs="Arial"/>
        </w:rPr>
      </w:r>
      <w:r w:rsidR="004673CC">
        <w:rPr>
          <w:rFonts w:ascii="Arial" w:hAnsi="Arial" w:cs="Arial"/>
        </w:rPr>
        <w:fldChar w:fldCharType="separate"/>
      </w:r>
      <w:r w:rsidR="004673CC" w:rsidRPr="004673CC">
        <w:rPr>
          <w:rFonts w:ascii="Arial" w:hAnsi="Arial" w:cs="Arial"/>
          <w:noProof/>
          <w:vertAlign w:val="superscript"/>
        </w:rPr>
        <w:t>6, 7</w:t>
      </w:r>
      <w:r w:rsidR="004673CC">
        <w:rPr>
          <w:rFonts w:ascii="Arial" w:hAnsi="Arial" w:cs="Arial"/>
        </w:rPr>
        <w:fldChar w:fldCharType="end"/>
      </w:r>
      <w:r w:rsidR="0023096D" w:rsidRPr="007866A8">
        <w:rPr>
          <w:rFonts w:ascii="Arial" w:hAnsi="Arial" w:cs="Arial"/>
        </w:rPr>
        <w:t>.</w:t>
      </w:r>
      <w:r w:rsidR="00BA3450" w:rsidRPr="00BA3450">
        <w:rPr>
          <w:rFonts w:ascii="Arial" w:hAnsi="Arial" w:cs="Arial"/>
        </w:rPr>
        <w:t xml:space="preserve"> Existing tools, which have been used in most of the in-vivo clinical studies reviewed, rely on parameters provided by ORA and Corvis </w:t>
      </w:r>
      <w:r w:rsidR="002F7D6A">
        <w:rPr>
          <w:rFonts w:ascii="Arial" w:hAnsi="Arial" w:cs="Arial"/>
        </w:rPr>
        <w:t xml:space="preserve">ST </w:t>
      </w:r>
      <w:r w:rsidR="00BA3450" w:rsidRPr="00BA3450">
        <w:rPr>
          <w:rFonts w:ascii="Arial" w:hAnsi="Arial" w:cs="Arial"/>
        </w:rPr>
        <w:t>as metrics of the cornea’s biomechanical response</w:t>
      </w:r>
      <w:r w:rsidR="00BA3450">
        <w:rPr>
          <w:rFonts w:ascii="Arial" w:hAnsi="Arial" w:cs="Arial"/>
        </w:rPr>
        <w:t>.</w:t>
      </w:r>
      <w:r w:rsidR="00BA3450" w:rsidRPr="00BA3450">
        <w:rPr>
          <w:rFonts w:ascii="Arial" w:hAnsi="Arial" w:cs="Arial"/>
        </w:rPr>
        <w:t xml:space="preserve"> </w:t>
      </w:r>
      <w:r w:rsidR="00BA3450" w:rsidRPr="00B02248">
        <w:rPr>
          <w:rFonts w:ascii="Arial" w:hAnsi="Arial" w:cs="Arial"/>
        </w:rPr>
        <w:t>There</w:t>
      </w:r>
      <w:r w:rsidR="00BA3450">
        <w:rPr>
          <w:rFonts w:ascii="Arial" w:hAnsi="Arial" w:cs="Arial"/>
        </w:rPr>
        <w:t xml:space="preserve"> </w:t>
      </w:r>
      <w:r w:rsidR="00BA3450" w:rsidRPr="00B02248">
        <w:rPr>
          <w:rFonts w:ascii="Arial" w:hAnsi="Arial" w:cs="Arial"/>
        </w:rPr>
        <w:t xml:space="preserve">are </w:t>
      </w:r>
      <w:r w:rsidR="00433FEC">
        <w:rPr>
          <w:rFonts w:ascii="Arial" w:hAnsi="Arial" w:cs="Arial"/>
        </w:rPr>
        <w:t xml:space="preserve">also </w:t>
      </w:r>
      <w:r w:rsidR="00BA3450">
        <w:rPr>
          <w:rFonts w:ascii="Arial" w:hAnsi="Arial" w:cs="Arial"/>
        </w:rPr>
        <w:t xml:space="preserve">several </w:t>
      </w:r>
      <w:r w:rsidR="00BA3450" w:rsidRPr="00B02248">
        <w:rPr>
          <w:rFonts w:ascii="Arial" w:hAnsi="Arial" w:cs="Arial"/>
        </w:rPr>
        <w:t>novel tools, such as the Brillouin optical microscopy,</w:t>
      </w:r>
      <w:r w:rsidR="00BA3450">
        <w:rPr>
          <w:rFonts w:ascii="Arial" w:hAnsi="Arial" w:cs="Arial"/>
        </w:rPr>
        <w:t xml:space="preserve"> </w:t>
      </w:r>
      <w:r w:rsidR="00BA3450" w:rsidRPr="004C3F62">
        <w:rPr>
          <w:rFonts w:ascii="Arial" w:hAnsi="Arial" w:cs="Arial"/>
        </w:rPr>
        <w:t>optical coherence</w:t>
      </w:r>
      <w:r w:rsidR="00BA3450">
        <w:rPr>
          <w:rFonts w:ascii="Arial" w:hAnsi="Arial" w:cs="Arial"/>
        </w:rPr>
        <w:t xml:space="preserve"> elastography,</w:t>
      </w:r>
      <w:r w:rsidR="00BA3450" w:rsidRPr="004C3F62">
        <w:rPr>
          <w:rFonts w:ascii="Arial" w:hAnsi="Arial" w:cs="Arial"/>
        </w:rPr>
        <w:t xml:space="preserve"> </w:t>
      </w:r>
      <w:r w:rsidR="00BA3450">
        <w:rPr>
          <w:rFonts w:ascii="Arial" w:hAnsi="Arial" w:cs="Arial"/>
        </w:rPr>
        <w:t>and high-frequency ultrasound,</w:t>
      </w:r>
      <w:r w:rsidR="00BA3450" w:rsidRPr="004C3F62">
        <w:rPr>
          <w:rFonts w:ascii="Arial" w:hAnsi="Arial" w:cs="Arial"/>
        </w:rPr>
        <w:t xml:space="preserve"> </w:t>
      </w:r>
      <w:r w:rsidR="00BA3450">
        <w:rPr>
          <w:rFonts w:ascii="Arial" w:hAnsi="Arial" w:cs="Arial"/>
        </w:rPr>
        <w:t xml:space="preserve">which </w:t>
      </w:r>
      <w:r w:rsidR="00BA3450">
        <w:rPr>
          <w:rFonts w:ascii="Arial" w:hAnsi="Arial" w:cs="Arial"/>
          <w:lang w:eastAsia="zh-CN"/>
        </w:rPr>
        <w:t>are non-</w:t>
      </w:r>
      <w:proofErr w:type="spellStart"/>
      <w:r w:rsidR="00BA3450">
        <w:rPr>
          <w:rFonts w:ascii="Arial" w:hAnsi="Arial" w:cs="Arial"/>
          <w:lang w:eastAsia="zh-CN"/>
        </w:rPr>
        <w:t>p</w:t>
      </w:r>
      <w:r w:rsidR="00BA3450" w:rsidRPr="00976FD5">
        <w:rPr>
          <w:rFonts w:ascii="Arial" w:hAnsi="Arial" w:cs="Arial"/>
          <w:lang w:eastAsia="zh-CN"/>
        </w:rPr>
        <w:t>erturbatory</w:t>
      </w:r>
      <w:proofErr w:type="spellEnd"/>
      <w:r w:rsidR="00BA3450" w:rsidRPr="004C3F62">
        <w:rPr>
          <w:rFonts w:ascii="Arial" w:hAnsi="Arial" w:cs="Arial"/>
        </w:rPr>
        <w:t xml:space="preserve"> </w:t>
      </w:r>
      <w:r w:rsidR="00BA3450">
        <w:rPr>
          <w:rFonts w:ascii="Arial" w:hAnsi="Arial" w:cs="Arial"/>
        </w:rPr>
        <w:t xml:space="preserve">and have the potential to resolve in-vivo corneal biomechanical properties in 3D. These tools however are still under development and not widely available for clinical use </w:t>
      </w:r>
      <w:r w:rsidR="00BA3450">
        <w:rPr>
          <w:rFonts w:ascii="Arial" w:hAnsi="Arial" w:cs="Arial"/>
        </w:rPr>
        <w:fldChar w:fldCharType="begin"/>
      </w:r>
      <w:r w:rsidR="004673CC">
        <w:rPr>
          <w:rFonts w:ascii="Arial" w:hAnsi="Arial" w:cs="Arial"/>
        </w:rPr>
        <w:instrText xml:space="preserve"> ADDIN EN.CITE &lt;EndNote&gt;&lt;Cite&gt;&lt;Author&gt;Wilson&lt;/Author&gt;&lt;Year&gt;2021&lt;/Year&gt;&lt;RecNum&gt;12969&lt;/RecNum&gt;&lt;DisplayText&gt;&lt;style face="superscript"&gt;59&lt;/style&gt;&lt;/DisplayText&gt;&lt;record&gt;&lt;rec-number&gt;12969&lt;/rec-number&gt;&lt;foreign-keys&gt;&lt;key app="EN" db-id="tft0wvd2mxs9rne0tzkpwr9e9dsde5r5sda9"&gt;12969&lt;/key&gt;&lt;/foreign-keys&gt;&lt;ref-type name="Journal Article"&gt;17&lt;/ref-type&gt;&lt;contributors&gt;&lt;authors&gt;&lt;author&gt;Wilson, A.&lt;/author&gt;&lt;author&gt;Jones, J.&lt;/author&gt;&lt;author&gt;Marshall, J.&lt;/author&gt;&lt;/authors&gt;&lt;/contributors&gt;&lt;titles&gt;&lt;title&gt;Interferometric Ex Vivo Evaluation of the Spatial Changes to Corneal Biomechanics Introduced by Topographic CXL: A Pilot Study&lt;/title&gt;&lt;secondary-title&gt;J Refract Surg&lt;/secondary-title&gt;&lt;alt-title&gt;Journal of refractive surgery&lt;/alt-title&gt;&lt;/titles&gt;&lt;periodical&gt;&lt;full-title&gt;J Refract Surg&lt;/full-title&gt;&lt;/periodical&gt;&lt;pages&gt;263-273&lt;/pages&gt;&lt;volume&gt;37&lt;/volume&gt;&lt;number&gt;4&lt;/number&gt;&lt;keywords&gt;&lt;keyword&gt;Animals&lt;/keyword&gt;&lt;keyword&gt;Biomechanical Phenomena&lt;/keyword&gt;&lt;keyword&gt;*Collagen&lt;/keyword&gt;&lt;keyword&gt;Cornea&lt;/keyword&gt;&lt;keyword&gt;Corneal Stroma&lt;/keyword&gt;&lt;keyword&gt;Cross-Linking Reagents&lt;/keyword&gt;&lt;keyword&gt;Elasticity&lt;/keyword&gt;&lt;keyword&gt;Humans&lt;/keyword&gt;&lt;keyword&gt;Interferometry&lt;/keyword&gt;&lt;keyword&gt;*Photosensitizing Agents/therapeutic use&lt;/keyword&gt;&lt;keyword&gt;Pilot Projects&lt;/keyword&gt;&lt;keyword&gt;Riboflavin/therapeutic use&lt;/keyword&gt;&lt;keyword&gt;Swine&lt;/keyword&gt;&lt;keyword&gt;Ultraviolet Rays&lt;/keyword&gt;&lt;/keywords&gt;&lt;dates&gt;&lt;year&gt;2021&lt;/year&gt;&lt;pub-dates&gt;&lt;date&gt;Apr&lt;/date&gt;&lt;/pub-dates&gt;&lt;/dates&gt;&lt;isbn&gt;1081-597X (Print)&amp;#xD;1081-597X (Linking)&lt;/isbn&gt;&lt;accession-num&gt;34038664&lt;/accession-num&gt;&lt;urls&gt;&lt;related-urls&gt;&lt;url&gt;http://www.ncbi.nlm.nih.gov/pubmed/34038664&lt;/url&gt;&lt;/related-urls&gt;&lt;/urls&gt;&lt;electronic-resource-num&gt;10.3928/1081597X-20210203-01&lt;/electronic-resource-num&gt;&lt;/record&gt;&lt;/Cite&gt;&lt;/EndNote&gt;</w:instrText>
      </w:r>
      <w:r w:rsidR="00BA3450">
        <w:rPr>
          <w:rFonts w:ascii="Arial" w:hAnsi="Arial" w:cs="Arial"/>
        </w:rPr>
        <w:fldChar w:fldCharType="separate"/>
      </w:r>
      <w:r w:rsidR="004673CC" w:rsidRPr="004673CC">
        <w:rPr>
          <w:rFonts w:ascii="Arial" w:hAnsi="Arial" w:cs="Arial"/>
          <w:noProof/>
          <w:vertAlign w:val="superscript"/>
        </w:rPr>
        <w:t>59</w:t>
      </w:r>
      <w:r w:rsidR="00BA3450">
        <w:rPr>
          <w:rFonts w:ascii="Arial" w:hAnsi="Arial" w:cs="Arial"/>
        </w:rPr>
        <w:fldChar w:fldCharType="end"/>
      </w:r>
      <w:r w:rsidR="00BA3450" w:rsidRPr="00B02248">
        <w:rPr>
          <w:rFonts w:ascii="Arial" w:hAnsi="Arial" w:cs="Arial"/>
        </w:rPr>
        <w:t xml:space="preserve">. </w:t>
      </w:r>
    </w:p>
    <w:p w14:paraId="4D2E2AEA" w14:textId="5B22AA10" w:rsidR="002677A7" w:rsidRDefault="002677A7" w:rsidP="00C100C0">
      <w:pPr>
        <w:spacing w:line="480" w:lineRule="auto"/>
        <w:jc w:val="both"/>
        <w:rPr>
          <w:rFonts w:ascii="Arial" w:hAnsi="Arial" w:cs="Arial"/>
          <w:lang w:eastAsia="zh-CN"/>
        </w:rPr>
      </w:pPr>
    </w:p>
    <w:p w14:paraId="24D37538" w14:textId="11321957" w:rsidR="0017666F" w:rsidRDefault="003B70AF" w:rsidP="00956367">
      <w:pPr>
        <w:spacing w:line="480" w:lineRule="auto"/>
        <w:jc w:val="both"/>
        <w:rPr>
          <w:rFonts w:ascii="Arial" w:hAnsi="Arial" w:cs="Arial"/>
          <w:iCs/>
        </w:rPr>
      </w:pPr>
      <w:r>
        <w:rPr>
          <w:rFonts w:ascii="Arial" w:hAnsi="Arial" w:cs="Arial"/>
        </w:rPr>
        <w:lastRenderedPageBreak/>
        <w:t>The c</w:t>
      </w:r>
      <w:r w:rsidR="00320496">
        <w:rPr>
          <w:rFonts w:ascii="Arial" w:hAnsi="Arial" w:cs="Arial"/>
        </w:rPr>
        <w:t xml:space="preserve">ombination of </w:t>
      </w:r>
      <w:r w:rsidRPr="005160D5">
        <w:rPr>
          <w:rFonts w:ascii="Arial" w:hAnsi="Arial" w:cs="Arial"/>
          <w:iCs/>
        </w:rPr>
        <w:t xml:space="preserve">flap tissue </w:t>
      </w:r>
      <w:r w:rsidR="00320496">
        <w:rPr>
          <w:rFonts w:ascii="Arial" w:hAnsi="Arial" w:cs="Arial"/>
          <w:iCs/>
        </w:rPr>
        <w:t>s</w:t>
      </w:r>
      <w:r w:rsidR="0017666F" w:rsidRPr="005160D5">
        <w:rPr>
          <w:rFonts w:ascii="Arial" w:hAnsi="Arial" w:cs="Arial"/>
          <w:iCs/>
        </w:rPr>
        <w:t>eparati</w:t>
      </w:r>
      <w:r>
        <w:rPr>
          <w:rFonts w:ascii="Arial" w:hAnsi="Arial" w:cs="Arial"/>
          <w:iCs/>
        </w:rPr>
        <w:t>on</w:t>
      </w:r>
      <w:r w:rsidR="0017666F" w:rsidRPr="005160D5">
        <w:rPr>
          <w:rFonts w:ascii="Arial" w:hAnsi="Arial" w:cs="Arial"/>
          <w:iCs/>
        </w:rPr>
        <w:t xml:space="preserve"> </w:t>
      </w:r>
      <w:r>
        <w:rPr>
          <w:rFonts w:ascii="Arial" w:hAnsi="Arial" w:cs="Arial"/>
          <w:iCs/>
        </w:rPr>
        <w:t>and</w:t>
      </w:r>
      <w:r w:rsidR="00320496" w:rsidRPr="005160D5">
        <w:rPr>
          <w:rFonts w:ascii="Arial" w:hAnsi="Arial" w:cs="Arial"/>
          <w:iCs/>
        </w:rPr>
        <w:t xml:space="preserve"> tissue ablation </w:t>
      </w:r>
      <w:r w:rsidR="00475015">
        <w:rPr>
          <w:rFonts w:ascii="Arial" w:hAnsi="Arial" w:cs="Arial"/>
          <w:iCs/>
        </w:rPr>
        <w:t xml:space="preserve">make </w:t>
      </w:r>
      <w:r w:rsidR="0017666F" w:rsidRPr="005160D5">
        <w:rPr>
          <w:rFonts w:ascii="Arial" w:hAnsi="Arial" w:cs="Arial"/>
          <w:iCs/>
        </w:rPr>
        <w:t>the tissue loss in LASIK</w:t>
      </w:r>
      <w:r w:rsidR="00475015">
        <w:rPr>
          <w:rFonts w:ascii="Arial" w:hAnsi="Arial" w:cs="Arial"/>
          <w:iCs/>
        </w:rPr>
        <w:t>, and the subsequent</w:t>
      </w:r>
      <w:r w:rsidR="002B3EFA">
        <w:rPr>
          <w:rFonts w:ascii="Arial" w:hAnsi="Arial" w:cs="Arial"/>
          <w:iCs/>
        </w:rPr>
        <w:t xml:space="preserve"> biomechanics deterioration, </w:t>
      </w:r>
      <w:r w:rsidR="0017666F" w:rsidRPr="005160D5">
        <w:rPr>
          <w:rFonts w:ascii="Arial" w:hAnsi="Arial" w:cs="Arial"/>
          <w:iCs/>
        </w:rPr>
        <w:t xml:space="preserve">much </w:t>
      </w:r>
      <w:r w:rsidR="002B3EFA">
        <w:rPr>
          <w:rFonts w:ascii="Arial" w:hAnsi="Arial" w:cs="Arial"/>
          <w:iCs/>
        </w:rPr>
        <w:t>larger</w:t>
      </w:r>
      <w:r w:rsidR="002B3EFA" w:rsidRPr="005160D5">
        <w:rPr>
          <w:rFonts w:ascii="Arial" w:hAnsi="Arial" w:cs="Arial"/>
          <w:iCs/>
        </w:rPr>
        <w:t xml:space="preserve"> </w:t>
      </w:r>
      <w:r w:rsidR="0017666F" w:rsidRPr="005160D5">
        <w:rPr>
          <w:rFonts w:ascii="Arial" w:hAnsi="Arial" w:cs="Arial"/>
          <w:iCs/>
        </w:rPr>
        <w:t>than in tPRK</w:t>
      </w:r>
      <w:r w:rsidR="002B3EFA">
        <w:rPr>
          <w:rFonts w:ascii="Arial" w:hAnsi="Arial" w:cs="Arial"/>
          <w:iCs/>
        </w:rPr>
        <w:t xml:space="preserve"> where only ablation takes place</w:t>
      </w:r>
      <w:r w:rsidR="0017666F" w:rsidRPr="005160D5">
        <w:rPr>
          <w:rFonts w:ascii="Arial" w:hAnsi="Arial" w:cs="Arial"/>
          <w:iCs/>
        </w:rPr>
        <w:t>.</w:t>
      </w:r>
      <w:r w:rsidR="0017666F">
        <w:rPr>
          <w:rFonts w:ascii="Arial" w:hAnsi="Arial" w:cs="Arial"/>
          <w:iCs/>
        </w:rPr>
        <w:t xml:space="preserve"> </w:t>
      </w:r>
      <w:r w:rsidR="005D0C2A" w:rsidRPr="005D0C2A">
        <w:rPr>
          <w:rFonts w:ascii="Arial" w:hAnsi="Arial" w:cs="Arial"/>
          <w:iCs/>
        </w:rPr>
        <w:t xml:space="preserve">Numerical modelling and clinical in-vivo studies have both confirmed this observation in most of the research reviewed herein, where the majority </w:t>
      </w:r>
      <w:r w:rsidR="001417EF">
        <w:rPr>
          <w:rFonts w:ascii="Arial" w:hAnsi="Arial" w:cs="Arial"/>
          <w:iCs/>
        </w:rPr>
        <w:t xml:space="preserve">of </w:t>
      </w:r>
      <w:r w:rsidR="005D0C2A" w:rsidRPr="005D0C2A">
        <w:rPr>
          <w:rFonts w:ascii="Arial" w:hAnsi="Arial" w:cs="Arial"/>
          <w:iCs/>
        </w:rPr>
        <w:t xml:space="preserve">studies reported significant differences </w:t>
      </w:r>
      <w:r w:rsidR="002F7D6A">
        <w:rPr>
          <w:rFonts w:ascii="Arial" w:hAnsi="Arial" w:cs="Arial"/>
          <w:iCs/>
        </w:rPr>
        <w:t xml:space="preserve">in LASIK </w:t>
      </w:r>
      <w:r w:rsidR="005D0C2A" w:rsidRPr="005160D5">
        <w:rPr>
          <w:rFonts w:ascii="Arial" w:hAnsi="Arial" w:cs="Arial"/>
          <w:iCs/>
        </w:rPr>
        <w:t>compared with PRK</w:t>
      </w:r>
      <w:r w:rsidR="005D0C2A" w:rsidRPr="005160D5" w:rsidDel="005D0C2A">
        <w:rPr>
          <w:rFonts w:ascii="Arial" w:hAnsi="Arial" w:cs="Arial"/>
          <w:iCs/>
        </w:rPr>
        <w:t xml:space="preserve"> </w:t>
      </w:r>
      <w:r w:rsidR="0017666F" w:rsidRPr="005160D5">
        <w:rPr>
          <w:rFonts w:ascii="Arial" w:hAnsi="Arial" w:cs="Arial"/>
          <w:iCs/>
        </w:rPr>
        <w:fldChar w:fldCharType="begin"/>
      </w:r>
      <w:r w:rsidR="004673CC">
        <w:rPr>
          <w:rFonts w:ascii="Arial" w:hAnsi="Arial" w:cs="Arial"/>
          <w:iCs/>
        </w:rPr>
        <w:instrText xml:space="preserve"> ADDIN EN.CITE &lt;EndNote&gt;&lt;Cite&gt;&lt;Author&gt;Roy&lt;/Author&gt;&lt;Year&gt;2011&lt;/Year&gt;&lt;RecNum&gt;4951&lt;/RecNum&gt;&lt;DisplayText&gt;&lt;style face="superscript"&gt;60&lt;/style&gt;&lt;/DisplayText&gt;&lt;record&gt;&lt;rec-number&gt;4951&lt;/rec-number&gt;&lt;foreign-keys&gt;&lt;key app="EN" db-id="tft0wvd2mxs9rne0tzkpwr9e9dsde5r5sda9"&gt;4951&lt;/key&gt;&lt;/foreign-keys&gt;&lt;ref-type name="Journal Article"&gt;17&lt;/ref-type&gt;&lt;contributors&gt;&lt;authors&gt;&lt;author&gt;Roy, A. S.&lt;/author&gt;&lt;author&gt;Dupps, W. J., Jr.&lt;/author&gt;&lt;/authors&gt;&lt;/contributors&gt;&lt;auth-address&gt;Cole Eye Institute, Cleveland Clinic, Cleveland, OH 44195, USA.&lt;/auth-address&gt;&lt;titles&gt;&lt;title&gt;Patient-specific modeling of corneal refractive surgery outcomes and inverse estimation of elastic property changes&lt;/title&gt;&lt;secondary-title&gt;J Biomech Eng&lt;/secondary-title&gt;&lt;/titles&gt;&lt;periodical&gt;&lt;full-title&gt;J Biomech Eng&lt;/full-title&gt;&lt;/periodical&gt;&lt;pages&gt;011002&lt;/pages&gt;&lt;volume&gt;133&lt;/volume&gt;&lt;number&gt;1&lt;/number&gt;&lt;edition&gt;2010/12/29&lt;/edition&gt;&lt;keywords&gt;&lt;keyword&gt;Adult&lt;/keyword&gt;&lt;keyword&gt;Astigmatism/surgery&lt;/keyword&gt;&lt;keyword&gt;Biomechanics&lt;/keyword&gt;&lt;keyword&gt;Biomedical Engineering&lt;/keyword&gt;&lt;keyword&gt;*Computer Simulation&lt;/keyword&gt;&lt;keyword&gt;Cornea/anatomy &amp;amp; histology/*physiology/*surgery&lt;/keyword&gt;&lt;keyword&gt;Corneal Topography/statistics &amp;amp; numerical data&lt;/keyword&gt;&lt;keyword&gt;Elasticity&lt;/keyword&gt;&lt;keyword&gt;Female&lt;/keyword&gt;&lt;keyword&gt;Finite Element Analysis&lt;/keyword&gt;&lt;keyword&gt;Humans&lt;/keyword&gt;&lt;keyword&gt;Imaging, Three-Dimensional&lt;/keyword&gt;&lt;keyword&gt;Keratomileusis, Laser In Situ/*statistics &amp;amp; numerical data&lt;/keyword&gt;&lt;keyword&gt;Myopia/surgery&lt;/keyword&gt;&lt;keyword&gt;Treatment Outcome&lt;/keyword&gt;&lt;/keywords&gt;&lt;dates&gt;&lt;year&gt;2011&lt;/year&gt;&lt;pub-dates&gt;&lt;date&gt;Jan&lt;/date&gt;&lt;/pub-dates&gt;&lt;/dates&gt;&lt;isbn&gt;1528-8951 (Electronic)&amp;#xD;0148-0731 (Linking)&lt;/isbn&gt;&lt;accession-num&gt;21186892&lt;/accession-num&gt;&lt;urls&gt;&lt;related-urls&gt;&lt;url&gt;http://www.ncbi.nlm.nih.gov/pubmed/21186892&lt;/url&gt;&lt;/related-urls&gt;&lt;/urls&gt;&lt;electronic-resource-num&gt;10.1115/1.4002934&lt;/electronic-resource-num&gt;&lt;language&gt;eng&lt;/language&gt;&lt;/record&gt;&lt;/Cite&gt;&lt;/EndNote&gt;</w:instrText>
      </w:r>
      <w:r w:rsidR="0017666F" w:rsidRPr="005160D5">
        <w:rPr>
          <w:rFonts w:ascii="Arial" w:hAnsi="Arial" w:cs="Arial"/>
          <w:iCs/>
        </w:rPr>
        <w:fldChar w:fldCharType="separate"/>
      </w:r>
      <w:r w:rsidR="004673CC" w:rsidRPr="004673CC">
        <w:rPr>
          <w:rFonts w:ascii="Arial" w:hAnsi="Arial" w:cs="Arial"/>
          <w:iCs/>
          <w:noProof/>
          <w:vertAlign w:val="superscript"/>
        </w:rPr>
        <w:t>60</w:t>
      </w:r>
      <w:r w:rsidR="0017666F" w:rsidRPr="005160D5">
        <w:rPr>
          <w:rFonts w:ascii="Arial" w:hAnsi="Arial" w:cs="Arial"/>
          <w:iCs/>
        </w:rPr>
        <w:fldChar w:fldCharType="end"/>
      </w:r>
      <w:r w:rsidR="0017666F" w:rsidRPr="005160D5">
        <w:rPr>
          <w:rFonts w:ascii="Arial" w:hAnsi="Arial" w:cs="Arial"/>
          <w:iCs/>
        </w:rPr>
        <w:t xml:space="preserve"> </w:t>
      </w:r>
      <w:r w:rsidR="0017666F" w:rsidRPr="005160D5">
        <w:rPr>
          <w:rFonts w:ascii="Arial" w:hAnsi="Arial" w:cs="Arial"/>
          <w:iCs/>
        </w:rPr>
        <w:fldChar w:fldCharType="begin"/>
      </w:r>
      <w:r w:rsidR="004673CC">
        <w:rPr>
          <w:rFonts w:ascii="Arial" w:hAnsi="Arial" w:cs="Arial"/>
          <w:iCs/>
        </w:rPr>
        <w:instrText xml:space="preserve"> ADDIN EN.CITE &lt;EndNote&gt;&lt;Cite&gt;&lt;Author&gt;Pandolfi&lt;/Author&gt;&lt;Year&gt;2008&lt;/Year&gt;&lt;RecNum&gt;12980&lt;/RecNum&gt;&lt;DisplayText&gt;&lt;style face="superscript"&gt;61&lt;/style&gt;&lt;/DisplayText&gt;&lt;record&gt;&lt;rec-number&gt;12980&lt;/rec-number&gt;&lt;foreign-keys&gt;&lt;key app="EN" db-id="tft0wvd2mxs9rne0tzkpwr9e9dsde5r5sda9"&gt;12980&lt;/key&gt;&lt;key app="ENWeb" db-id=""&gt;0&lt;/key&gt;&lt;/foreign-keys&gt;&lt;ref-type name="Journal Article"&gt;17&lt;/ref-type&gt;&lt;contributors&gt;&lt;authors&gt;&lt;author&gt;Pandolfi, Anna&lt;/author&gt;&lt;author&gt;Fotia, Giorgio&lt;/author&gt;&lt;author&gt;Manganiello, Federico&lt;/author&gt;&lt;/authors&gt;&lt;/contributors&gt;&lt;titles&gt;&lt;title&gt;Finite element simulations of laser refractive corneal surgery&lt;/title&gt;&lt;secondary-title&gt;Engineering with Computers&lt;/secondary-title&gt;&lt;/titles&gt;&lt;periodical&gt;&lt;full-title&gt;Engineering with Computers&lt;/full-title&gt;&lt;/periodical&gt;&lt;pages&gt;15-24&lt;/pages&gt;&lt;volume&gt;25&lt;/volume&gt;&lt;number&gt;1&lt;/number&gt;&lt;dates&gt;&lt;year&gt;2008&lt;/year&gt;&lt;/dates&gt;&lt;isbn&gt;0177-0667&amp;#xD;1435-5663&lt;/isbn&gt;&lt;urls&gt;&lt;/urls&gt;&lt;electronic-resource-num&gt;10.1007/s00366-008-0102-5&lt;/electronic-resource-num&gt;&lt;/record&gt;&lt;/Cite&gt;&lt;/EndNote&gt;</w:instrText>
      </w:r>
      <w:r w:rsidR="0017666F" w:rsidRPr="005160D5">
        <w:rPr>
          <w:rFonts w:ascii="Arial" w:hAnsi="Arial" w:cs="Arial"/>
          <w:iCs/>
        </w:rPr>
        <w:fldChar w:fldCharType="separate"/>
      </w:r>
      <w:r w:rsidR="004673CC" w:rsidRPr="004673CC">
        <w:rPr>
          <w:rFonts w:ascii="Arial" w:hAnsi="Arial" w:cs="Arial"/>
          <w:iCs/>
          <w:noProof/>
          <w:vertAlign w:val="superscript"/>
        </w:rPr>
        <w:t>61</w:t>
      </w:r>
      <w:r w:rsidR="0017666F" w:rsidRPr="005160D5">
        <w:rPr>
          <w:rFonts w:ascii="Arial" w:hAnsi="Arial" w:cs="Arial"/>
          <w:iCs/>
        </w:rPr>
        <w:fldChar w:fldCharType="end"/>
      </w:r>
      <w:r w:rsidR="0017666F" w:rsidRPr="005160D5">
        <w:rPr>
          <w:rFonts w:ascii="Arial" w:hAnsi="Arial" w:cs="Arial"/>
          <w:iCs/>
        </w:rPr>
        <w:t>.</w:t>
      </w:r>
      <w:r w:rsidR="0017666F">
        <w:rPr>
          <w:rFonts w:ascii="Arial" w:hAnsi="Arial" w:cs="Arial"/>
          <w:iCs/>
        </w:rPr>
        <w:t xml:space="preserve"> </w:t>
      </w:r>
      <w:r w:rsidR="0017666F" w:rsidRPr="0076543D">
        <w:rPr>
          <w:rFonts w:ascii="Arial" w:hAnsi="Arial" w:cs="Arial"/>
          <w:iCs/>
        </w:rPr>
        <w:t xml:space="preserve">In SMILE, </w:t>
      </w:r>
      <w:r w:rsidR="00486666">
        <w:rPr>
          <w:rFonts w:ascii="Arial" w:hAnsi="Arial" w:cs="Arial"/>
          <w:iCs/>
        </w:rPr>
        <w:t xml:space="preserve">the flap is replaced by a cap </w:t>
      </w:r>
      <w:r w:rsidR="00681803">
        <w:rPr>
          <w:rFonts w:ascii="Arial" w:hAnsi="Arial" w:cs="Arial"/>
          <w:iCs/>
        </w:rPr>
        <w:t xml:space="preserve">that maintains </w:t>
      </w:r>
      <w:r w:rsidR="00AD1580">
        <w:rPr>
          <w:rFonts w:ascii="Arial" w:hAnsi="Arial" w:cs="Arial"/>
          <w:iCs/>
        </w:rPr>
        <w:t>some continuity of the anterior stromal tissue</w:t>
      </w:r>
      <w:r w:rsidR="0017666F">
        <w:rPr>
          <w:rFonts w:ascii="Arial" w:hAnsi="Arial" w:cs="Arial"/>
          <w:iCs/>
        </w:rPr>
        <w:t>.</w:t>
      </w:r>
      <w:r w:rsidR="0017666F" w:rsidRPr="005160D5">
        <w:rPr>
          <w:rFonts w:ascii="Arial" w:hAnsi="Arial" w:cs="Arial"/>
          <w:iCs/>
        </w:rPr>
        <w:t xml:space="preserve"> </w:t>
      </w:r>
      <w:r w:rsidR="0017666F">
        <w:rPr>
          <w:rFonts w:ascii="Arial" w:hAnsi="Arial" w:cs="Arial"/>
          <w:iCs/>
        </w:rPr>
        <w:t xml:space="preserve">However, </w:t>
      </w:r>
      <w:r w:rsidR="005B0FA3" w:rsidRPr="005160D5">
        <w:rPr>
          <w:rFonts w:ascii="Arial" w:hAnsi="Arial" w:cs="Arial"/>
          <w:iCs/>
        </w:rPr>
        <w:t>th</w:t>
      </w:r>
      <w:r w:rsidR="005B0FA3">
        <w:rPr>
          <w:rFonts w:ascii="Arial" w:hAnsi="Arial" w:cs="Arial"/>
          <w:iCs/>
        </w:rPr>
        <w:t xml:space="preserve">e tissue continuity </w:t>
      </w:r>
      <w:r w:rsidR="0017666F" w:rsidRPr="005160D5">
        <w:rPr>
          <w:rFonts w:ascii="Arial" w:hAnsi="Arial" w:cs="Arial"/>
          <w:iCs/>
        </w:rPr>
        <w:t>is not perfect, as it is affected by the incision</w:t>
      </w:r>
      <w:r w:rsidR="005B0FA3">
        <w:rPr>
          <w:rFonts w:ascii="Arial" w:hAnsi="Arial" w:cs="Arial"/>
          <w:iCs/>
        </w:rPr>
        <w:t>s (needed to remove the lenticule)</w:t>
      </w:r>
      <w:r w:rsidR="0017666F" w:rsidRPr="005160D5">
        <w:rPr>
          <w:rFonts w:ascii="Arial" w:hAnsi="Arial" w:cs="Arial"/>
          <w:iCs/>
        </w:rPr>
        <w:t xml:space="preserve"> and the loss of support on the posterior side</w:t>
      </w:r>
      <w:r w:rsidR="0017666F" w:rsidRPr="0076543D">
        <w:rPr>
          <w:rFonts w:ascii="Arial" w:hAnsi="Arial" w:cs="Arial"/>
          <w:iCs/>
        </w:rPr>
        <w:t>.</w:t>
      </w:r>
      <w:r w:rsidR="0017666F">
        <w:rPr>
          <w:rFonts w:ascii="Arial" w:hAnsi="Arial" w:cs="Arial"/>
          <w:iCs/>
        </w:rPr>
        <w:t xml:space="preserve"> F</w:t>
      </w:r>
      <w:r w:rsidR="0017666F" w:rsidRPr="005160D5">
        <w:rPr>
          <w:rFonts w:ascii="Arial" w:hAnsi="Arial" w:cs="Arial"/>
          <w:iCs/>
        </w:rPr>
        <w:t xml:space="preserve">or these reasons, </w:t>
      </w:r>
      <w:r w:rsidR="00265855">
        <w:rPr>
          <w:rFonts w:ascii="Arial" w:hAnsi="Arial" w:cs="Arial"/>
          <w:iCs/>
        </w:rPr>
        <w:t xml:space="preserve">SMILE </w:t>
      </w:r>
      <w:r w:rsidR="00EE3204">
        <w:rPr>
          <w:rFonts w:ascii="Arial" w:hAnsi="Arial" w:cs="Arial"/>
          <w:iCs/>
        </w:rPr>
        <w:t>reportedly introduced intermediate stiffness losses in the cornea</w:t>
      </w:r>
      <w:r w:rsidR="00DF7B55">
        <w:rPr>
          <w:rFonts w:ascii="Arial" w:hAnsi="Arial" w:cs="Arial"/>
          <w:iCs/>
        </w:rPr>
        <w:t xml:space="preserve">, larger than those presented by </w:t>
      </w:r>
      <w:r w:rsidR="00320496" w:rsidRPr="00320496">
        <w:rPr>
          <w:rFonts w:ascii="Arial" w:hAnsi="Arial" w:cs="Arial"/>
          <w:iCs/>
        </w:rPr>
        <w:t>tPRK</w:t>
      </w:r>
      <w:r w:rsidR="0017666F" w:rsidRPr="00DE39C8">
        <w:rPr>
          <w:rFonts w:ascii="Arial" w:hAnsi="Arial" w:cs="Arial"/>
          <w:iCs/>
        </w:rPr>
        <w:t>.</w:t>
      </w:r>
    </w:p>
    <w:p w14:paraId="200F14F3" w14:textId="02C4952D" w:rsidR="00792FD7" w:rsidRPr="00E34810" w:rsidRDefault="00792FD7" w:rsidP="00117CA9">
      <w:pPr>
        <w:spacing w:line="480" w:lineRule="auto"/>
        <w:jc w:val="both"/>
        <w:rPr>
          <w:rFonts w:ascii="Times New Roman" w:hAnsi="Times New Roman" w:cs="Times New Roman"/>
          <w:b/>
          <w:bCs/>
        </w:rPr>
      </w:pPr>
      <w:r w:rsidRPr="00E34810">
        <w:rPr>
          <w:rFonts w:ascii="Times New Roman" w:hAnsi="Times New Roman" w:cs="Times New Roman"/>
          <w:b/>
          <w:bCs/>
        </w:rPr>
        <w:t>References</w:t>
      </w:r>
    </w:p>
    <w:p w14:paraId="4C3D521E" w14:textId="77777777" w:rsidR="00561C72" w:rsidRPr="00561C72" w:rsidRDefault="008012B4" w:rsidP="00561C72">
      <w:pPr>
        <w:pStyle w:val="EndNoteBibliography"/>
        <w:spacing w:after="0"/>
      </w:pPr>
      <w:r w:rsidRPr="00E34810">
        <w:rPr>
          <w:rFonts w:ascii="Times New Roman" w:hAnsi="Times New Roman" w:cs="Times New Roman"/>
        </w:rPr>
        <w:fldChar w:fldCharType="begin"/>
      </w:r>
      <w:r w:rsidRPr="00E34810">
        <w:rPr>
          <w:rFonts w:ascii="Times New Roman" w:hAnsi="Times New Roman" w:cs="Times New Roman"/>
        </w:rPr>
        <w:instrText xml:space="preserve"> ADDIN EN.REFLIST </w:instrText>
      </w:r>
      <w:r w:rsidRPr="00E34810">
        <w:rPr>
          <w:rFonts w:ascii="Times New Roman" w:hAnsi="Times New Roman" w:cs="Times New Roman"/>
        </w:rPr>
        <w:fldChar w:fldCharType="separate"/>
      </w:r>
      <w:r w:rsidR="00561C72" w:rsidRPr="00561C72">
        <w:t>1.</w:t>
      </w:r>
      <w:r w:rsidR="00561C72" w:rsidRPr="00561C72">
        <w:tab/>
        <w:t xml:space="preserve">Wolle MA, Randleman JB, Woodward MA. Complications of Refractive Surgery: Ectasia After Refractive Surgery. </w:t>
      </w:r>
      <w:r w:rsidR="00561C72" w:rsidRPr="00561C72">
        <w:rPr>
          <w:i/>
        </w:rPr>
        <w:t>Int Ophthalmol Clin</w:t>
      </w:r>
      <w:r w:rsidR="00561C72" w:rsidRPr="00561C72">
        <w:t xml:space="preserve"> 2016;56:127-139.</w:t>
      </w:r>
    </w:p>
    <w:p w14:paraId="568E17CB" w14:textId="77777777" w:rsidR="00561C72" w:rsidRPr="00561C72" w:rsidRDefault="00561C72" w:rsidP="00561C72">
      <w:pPr>
        <w:pStyle w:val="EndNoteBibliography"/>
        <w:spacing w:after="0"/>
      </w:pPr>
      <w:r w:rsidRPr="00561C72">
        <w:t>2.</w:t>
      </w:r>
      <w:r w:rsidRPr="00561C72">
        <w:tab/>
        <w:t xml:space="preserve">Salomao MQ, Hofling-Lima AL, Gomes Esporcatte LP, et al. Ectatic diseases. </w:t>
      </w:r>
      <w:r w:rsidRPr="00561C72">
        <w:rPr>
          <w:i/>
        </w:rPr>
        <w:t>Exp Eye Res</w:t>
      </w:r>
      <w:r w:rsidRPr="00561C72">
        <w:t xml:space="preserve"> 2021;202:108347.</w:t>
      </w:r>
    </w:p>
    <w:p w14:paraId="6B81EDB7" w14:textId="77777777" w:rsidR="00561C72" w:rsidRPr="00561C72" w:rsidRDefault="00561C72" w:rsidP="00561C72">
      <w:pPr>
        <w:pStyle w:val="EndNoteBibliography"/>
        <w:spacing w:after="0"/>
      </w:pPr>
      <w:r w:rsidRPr="00561C72">
        <w:t>3.</w:t>
      </w:r>
      <w:r w:rsidRPr="00561C72">
        <w:tab/>
        <w:t xml:space="preserve">Ambrosio R, Jr. Post-LASIK Ectasia: Twenty Years of a Conundrum. </w:t>
      </w:r>
      <w:r w:rsidRPr="00561C72">
        <w:rPr>
          <w:i/>
        </w:rPr>
        <w:t>Semin Ophthalmol</w:t>
      </w:r>
      <w:r w:rsidRPr="00561C72">
        <w:t xml:space="preserve"> 2019;34:66-68.</w:t>
      </w:r>
    </w:p>
    <w:p w14:paraId="124F8AAE" w14:textId="77777777" w:rsidR="00561C72" w:rsidRPr="00561C72" w:rsidRDefault="00561C72" w:rsidP="00561C72">
      <w:pPr>
        <w:pStyle w:val="EndNoteBibliography"/>
        <w:spacing w:after="0"/>
      </w:pPr>
      <w:r w:rsidRPr="00561C72">
        <w:t>4.</w:t>
      </w:r>
      <w:r w:rsidRPr="00561C72">
        <w:tab/>
        <w:t xml:space="preserve">Dawson DG, Randleman JB, Grossniklaus HE, et al. Corneal ectasia after excimer laser keratorefractive surgery: histopathology, ultrastructure, and pathophysiology. </w:t>
      </w:r>
      <w:r w:rsidRPr="00561C72">
        <w:rPr>
          <w:i/>
        </w:rPr>
        <w:t>Ophthalmology</w:t>
      </w:r>
      <w:r w:rsidRPr="00561C72">
        <w:t xml:space="preserve"> 2008;115:2181-2191 e2181.</w:t>
      </w:r>
    </w:p>
    <w:p w14:paraId="49DF4F22" w14:textId="77777777" w:rsidR="00561C72" w:rsidRPr="00561C72" w:rsidRDefault="00561C72" w:rsidP="00561C72">
      <w:pPr>
        <w:pStyle w:val="EndNoteBibliography"/>
        <w:spacing w:after="0"/>
      </w:pPr>
      <w:r w:rsidRPr="00561C72">
        <w:t>5.</w:t>
      </w:r>
      <w:r w:rsidRPr="00561C72">
        <w:tab/>
        <w:t xml:space="preserve">Randleman JB, Woodward M, Lynn MJ, Stulting RD. Risk assessment for ectasia after corneal refractive surgery. </w:t>
      </w:r>
      <w:r w:rsidRPr="00561C72">
        <w:rPr>
          <w:i/>
        </w:rPr>
        <w:t>Ophthalmology</w:t>
      </w:r>
      <w:r w:rsidRPr="00561C72">
        <w:t xml:space="preserve"> 2008;115:37-50.</w:t>
      </w:r>
    </w:p>
    <w:p w14:paraId="54CC3B46" w14:textId="77777777" w:rsidR="00561C72" w:rsidRPr="00561C72" w:rsidRDefault="00561C72" w:rsidP="00561C72">
      <w:pPr>
        <w:pStyle w:val="EndNoteBibliography"/>
        <w:spacing w:after="0"/>
      </w:pPr>
      <w:r w:rsidRPr="00561C72">
        <w:t>6.</w:t>
      </w:r>
      <w:r w:rsidRPr="00561C72">
        <w:tab/>
        <w:t xml:space="preserve">Jin SX, Dackowski E, Chuck RS. Risk factors for postlaser refractive surgery corneal ectasia. </w:t>
      </w:r>
      <w:r w:rsidRPr="00561C72">
        <w:rPr>
          <w:i/>
        </w:rPr>
        <w:t>Curr Opin Ophthalmol</w:t>
      </w:r>
      <w:r w:rsidRPr="00561C72">
        <w:t xml:space="preserve"> 2020;31:288-292.</w:t>
      </w:r>
    </w:p>
    <w:p w14:paraId="4B288DF2" w14:textId="77777777" w:rsidR="00561C72" w:rsidRPr="00561C72" w:rsidRDefault="00561C72" w:rsidP="00561C72">
      <w:pPr>
        <w:pStyle w:val="EndNoteBibliography"/>
        <w:spacing w:after="0"/>
      </w:pPr>
      <w:r w:rsidRPr="00561C72">
        <w:t>7.</w:t>
      </w:r>
      <w:r w:rsidRPr="00561C72">
        <w:tab/>
        <w:t xml:space="preserve">Santhiago MR. Percent tissue altered and corneal ectasia. </w:t>
      </w:r>
      <w:r w:rsidRPr="00561C72">
        <w:rPr>
          <w:i/>
        </w:rPr>
        <w:t>Curr Opin Ophthalmol</w:t>
      </w:r>
      <w:r w:rsidRPr="00561C72">
        <w:t xml:space="preserve"> 2016;27:311-315.</w:t>
      </w:r>
    </w:p>
    <w:p w14:paraId="7EBF251E" w14:textId="77777777" w:rsidR="00561C72" w:rsidRPr="00561C72" w:rsidRDefault="00561C72" w:rsidP="00561C72">
      <w:pPr>
        <w:pStyle w:val="EndNoteBibliography"/>
        <w:spacing w:after="0"/>
      </w:pPr>
      <w:r w:rsidRPr="00561C72">
        <w:t>8.</w:t>
      </w:r>
      <w:r w:rsidRPr="00561C72">
        <w:tab/>
        <w:t xml:space="preserve">Atalay E, Ozalp O, Yildirim N. Advances in the diagnosis and treatment of keratoconus. </w:t>
      </w:r>
      <w:r w:rsidRPr="00561C72">
        <w:rPr>
          <w:i/>
        </w:rPr>
        <w:t>Therapeutic advances in ophthalmology</w:t>
      </w:r>
      <w:r w:rsidRPr="00561C72">
        <w:t xml:space="preserve"> 2021;13:25158414211012796.</w:t>
      </w:r>
    </w:p>
    <w:p w14:paraId="0FB16A95" w14:textId="77777777" w:rsidR="00561C72" w:rsidRPr="00561C72" w:rsidRDefault="00561C72" w:rsidP="00561C72">
      <w:pPr>
        <w:pStyle w:val="EndNoteBibliography"/>
        <w:spacing w:after="0"/>
      </w:pPr>
      <w:r w:rsidRPr="00561C72">
        <w:t>9.</w:t>
      </w:r>
      <w:r w:rsidRPr="00561C72">
        <w:tab/>
        <w:t xml:space="preserve">Bergmanson JP, Horne J, Doughty MJ, Garcia M, Gondo M. Assessment of the number of lamellae in the central region of the normal human corneal stroma at the resolution of the transmission electron microscope. </w:t>
      </w:r>
      <w:r w:rsidRPr="00561C72">
        <w:rPr>
          <w:i/>
        </w:rPr>
        <w:t>Eye Contact Lens</w:t>
      </w:r>
      <w:r w:rsidRPr="00561C72">
        <w:t xml:space="preserve"> 2005;31:281-287.</w:t>
      </w:r>
    </w:p>
    <w:p w14:paraId="681F6F4A" w14:textId="77777777" w:rsidR="00561C72" w:rsidRPr="00561C72" w:rsidRDefault="00561C72" w:rsidP="00561C72">
      <w:pPr>
        <w:pStyle w:val="EndNoteBibliography"/>
        <w:spacing w:after="0"/>
      </w:pPr>
      <w:r w:rsidRPr="00561C72">
        <w:lastRenderedPageBreak/>
        <w:t>10.</w:t>
      </w:r>
      <w:r w:rsidRPr="00561C72">
        <w:tab/>
        <w:t xml:space="preserve">Toshino A, Uno T, Ohashi Y, Maeda N, Oshika T. Transient keratectasia caused by intraocular pressure elevation after laser in situ keratomileusis. </w:t>
      </w:r>
      <w:r w:rsidRPr="00561C72">
        <w:rPr>
          <w:i/>
        </w:rPr>
        <w:t>J Cataract Refract Surg</w:t>
      </w:r>
      <w:r w:rsidRPr="00561C72">
        <w:t xml:space="preserve"> 2005;31:202-204.</w:t>
      </w:r>
    </w:p>
    <w:p w14:paraId="4CCD404F" w14:textId="77777777" w:rsidR="00561C72" w:rsidRPr="00561C72" w:rsidRDefault="00561C72" w:rsidP="00561C72">
      <w:pPr>
        <w:pStyle w:val="EndNoteBibliography"/>
        <w:spacing w:after="0"/>
      </w:pPr>
      <w:r w:rsidRPr="00561C72">
        <w:t>11.</w:t>
      </w:r>
      <w:r w:rsidRPr="00561C72">
        <w:tab/>
        <w:t xml:space="preserve">Pinero DP, Nieto JC, Lopez-Miguel A. Characterization of corneal structure in keratoconus. </w:t>
      </w:r>
      <w:r w:rsidRPr="00561C72">
        <w:rPr>
          <w:i/>
        </w:rPr>
        <w:t>J Cataract Refract Surg</w:t>
      </w:r>
      <w:r w:rsidRPr="00561C72">
        <w:t xml:space="preserve"> 2012;38:2167-2183.</w:t>
      </w:r>
    </w:p>
    <w:p w14:paraId="39828FE4" w14:textId="77777777" w:rsidR="00561C72" w:rsidRPr="00561C72" w:rsidRDefault="00561C72" w:rsidP="00561C72">
      <w:pPr>
        <w:pStyle w:val="EndNoteBibliography"/>
        <w:spacing w:after="0"/>
      </w:pPr>
      <w:r w:rsidRPr="00561C72">
        <w:t>12.</w:t>
      </w:r>
      <w:r w:rsidRPr="00561C72">
        <w:tab/>
        <w:t xml:space="preserve">Zhang X, Munir SZ, Sami Karim SA, Munir WM. A review of imaging modalities for detecting early keratoconus. </w:t>
      </w:r>
      <w:r w:rsidRPr="00561C72">
        <w:rPr>
          <w:i/>
        </w:rPr>
        <w:t>Eye (Lond)</w:t>
      </w:r>
      <w:r w:rsidRPr="00561C72">
        <w:t xml:space="preserve"> 2021;35:173-187.</w:t>
      </w:r>
    </w:p>
    <w:p w14:paraId="2F10ED84" w14:textId="77777777" w:rsidR="00561C72" w:rsidRPr="00561C72" w:rsidRDefault="00561C72" w:rsidP="00561C72">
      <w:pPr>
        <w:pStyle w:val="EndNoteBibliography"/>
        <w:spacing w:after="0"/>
      </w:pPr>
      <w:r w:rsidRPr="00561C72">
        <w:t>13.</w:t>
      </w:r>
      <w:r w:rsidRPr="00561C72">
        <w:tab/>
        <w:t xml:space="preserve">Gokul A, Vellara HR, Patel DV. Advanced anterior segment imaging in keratoconus: a review. </w:t>
      </w:r>
      <w:r w:rsidRPr="00561C72">
        <w:rPr>
          <w:i/>
        </w:rPr>
        <w:t>Clinical &amp; experimental ophthalmology</w:t>
      </w:r>
      <w:r w:rsidRPr="00561C72">
        <w:t xml:space="preserve"> 2018;46:122-132.</w:t>
      </w:r>
    </w:p>
    <w:p w14:paraId="736575F2" w14:textId="77777777" w:rsidR="00561C72" w:rsidRPr="00561C72" w:rsidRDefault="00561C72" w:rsidP="00561C72">
      <w:pPr>
        <w:pStyle w:val="EndNoteBibliography"/>
        <w:spacing w:after="0"/>
      </w:pPr>
      <w:r w:rsidRPr="00561C72">
        <w:t>14.</w:t>
      </w:r>
      <w:r w:rsidRPr="00561C72">
        <w:tab/>
        <w:t xml:space="preserve">Bao F, Geraghty B, Wang Q, Elsheikh A. Consideration of corneal biomechanics in the diagnosis and management of keratoconus: is it important? </w:t>
      </w:r>
      <w:r w:rsidRPr="00561C72">
        <w:rPr>
          <w:i/>
        </w:rPr>
        <w:t>Eye and vision</w:t>
      </w:r>
      <w:r w:rsidRPr="00561C72">
        <w:t xml:space="preserve"> 2016;3:18.</w:t>
      </w:r>
    </w:p>
    <w:p w14:paraId="166140F2" w14:textId="77777777" w:rsidR="00561C72" w:rsidRPr="00561C72" w:rsidRDefault="00561C72" w:rsidP="00561C72">
      <w:pPr>
        <w:pStyle w:val="EndNoteBibliography"/>
        <w:spacing w:after="0"/>
      </w:pPr>
      <w:r w:rsidRPr="00561C72">
        <w:t>15.</w:t>
      </w:r>
      <w:r w:rsidRPr="00561C72">
        <w:tab/>
        <w:t xml:space="preserve">Kling S, Hafezi F. Corneal biomechanics - a review. </w:t>
      </w:r>
      <w:r w:rsidRPr="00561C72">
        <w:rPr>
          <w:i/>
        </w:rPr>
        <w:t>Ophthalmic Physiol Opt</w:t>
      </w:r>
      <w:r w:rsidRPr="00561C72">
        <w:t xml:space="preserve"> 2017;37:240-252.</w:t>
      </w:r>
    </w:p>
    <w:p w14:paraId="24CF0719" w14:textId="77777777" w:rsidR="00561C72" w:rsidRPr="00561C72" w:rsidRDefault="00561C72" w:rsidP="00561C72">
      <w:pPr>
        <w:pStyle w:val="EndNoteBibliography"/>
        <w:spacing w:after="0"/>
      </w:pPr>
      <w:r w:rsidRPr="00561C72">
        <w:t>16.</w:t>
      </w:r>
      <w:r w:rsidRPr="00561C72">
        <w:tab/>
        <w:t xml:space="preserve">Pinero DP, Alcon N. In vivo characterization of corneal biomechanics. </w:t>
      </w:r>
      <w:r w:rsidRPr="00561C72">
        <w:rPr>
          <w:i/>
        </w:rPr>
        <w:t>J Cataract Refract Surg</w:t>
      </w:r>
      <w:r w:rsidRPr="00561C72">
        <w:t xml:space="preserve"> 2014;40:870-887.</w:t>
      </w:r>
    </w:p>
    <w:p w14:paraId="5BC745B4" w14:textId="77777777" w:rsidR="00561C72" w:rsidRPr="00561C72" w:rsidRDefault="00561C72" w:rsidP="00561C72">
      <w:pPr>
        <w:pStyle w:val="EndNoteBibliography"/>
        <w:spacing w:after="0"/>
      </w:pPr>
      <w:r w:rsidRPr="00561C72">
        <w:t>17.</w:t>
      </w:r>
      <w:r w:rsidRPr="00561C72">
        <w:tab/>
        <w:t xml:space="preserve">Chong J, Dupps WJ, Jr. Corneal biomechanics: Measurement and structural correlations. </w:t>
      </w:r>
      <w:r w:rsidRPr="00561C72">
        <w:rPr>
          <w:i/>
        </w:rPr>
        <w:t>Exp Eye Res</w:t>
      </w:r>
      <w:r w:rsidRPr="00561C72">
        <w:t xml:space="preserve"> 2021;205:108508.</w:t>
      </w:r>
    </w:p>
    <w:p w14:paraId="34A9FF13" w14:textId="77777777" w:rsidR="00561C72" w:rsidRPr="00561C72" w:rsidRDefault="00561C72" w:rsidP="00561C72">
      <w:pPr>
        <w:pStyle w:val="EndNoteBibliography"/>
        <w:spacing w:after="0"/>
      </w:pPr>
      <w:r w:rsidRPr="00561C72">
        <w:t>18.</w:t>
      </w:r>
      <w:r w:rsidRPr="00561C72">
        <w:tab/>
        <w:t xml:space="preserve">Wilson A, Marshall J. A review of corneal biomechanics: Mechanisms for measurement and the implications for refractive surgery. </w:t>
      </w:r>
      <w:r w:rsidRPr="00561C72">
        <w:rPr>
          <w:i/>
        </w:rPr>
        <w:t>Indian J Ophthalmol</w:t>
      </w:r>
      <w:r w:rsidRPr="00561C72">
        <w:t xml:space="preserve"> 2020;68:2679-2690.</w:t>
      </w:r>
    </w:p>
    <w:p w14:paraId="5DD4A4EA" w14:textId="77777777" w:rsidR="00561C72" w:rsidRPr="00561C72" w:rsidRDefault="00561C72" w:rsidP="00561C72">
      <w:pPr>
        <w:pStyle w:val="EndNoteBibliography"/>
        <w:spacing w:after="0"/>
      </w:pPr>
      <w:r w:rsidRPr="00561C72">
        <w:t>19.</w:t>
      </w:r>
      <w:r w:rsidRPr="00561C72">
        <w:tab/>
        <w:t xml:space="preserve">Seiler TG, Shao P, Eltony A, Seiler T, Yun SH. Brillouin Spectroscopy of Normal and Keratoconus Corneas. </w:t>
      </w:r>
      <w:r w:rsidRPr="00561C72">
        <w:rPr>
          <w:i/>
        </w:rPr>
        <w:t>Am J Ophthalmol</w:t>
      </w:r>
      <w:r w:rsidRPr="00561C72">
        <w:t xml:space="preserve"> 2019;202:118-125.</w:t>
      </w:r>
    </w:p>
    <w:p w14:paraId="5C371DC0" w14:textId="77777777" w:rsidR="00561C72" w:rsidRPr="00561C72" w:rsidRDefault="00561C72" w:rsidP="00561C72">
      <w:pPr>
        <w:pStyle w:val="EndNoteBibliography"/>
        <w:spacing w:after="0"/>
      </w:pPr>
      <w:r w:rsidRPr="00561C72">
        <w:t>20.</w:t>
      </w:r>
      <w:r w:rsidRPr="00561C72">
        <w:tab/>
        <w:t xml:space="preserve">Nair A, Singh M, Aglyamov SR, Larin KV. Heartbeat OCE: corneal biomechanical response to simulated heartbeat pulsation measured by optical coherence elastography. </w:t>
      </w:r>
      <w:r w:rsidRPr="00561C72">
        <w:rPr>
          <w:i/>
        </w:rPr>
        <w:t>J Biomed Opt</w:t>
      </w:r>
      <w:r w:rsidRPr="00561C72">
        <w:t xml:space="preserve"> 2020;25:1-9.</w:t>
      </w:r>
    </w:p>
    <w:p w14:paraId="07E962E6" w14:textId="77777777" w:rsidR="00561C72" w:rsidRPr="00561C72" w:rsidRDefault="00561C72" w:rsidP="00561C72">
      <w:pPr>
        <w:pStyle w:val="EndNoteBibliography"/>
        <w:spacing w:after="0"/>
      </w:pPr>
      <w:r w:rsidRPr="00561C72">
        <w:t>21.</w:t>
      </w:r>
      <w:r w:rsidRPr="00561C72">
        <w:tab/>
        <w:t xml:space="preserve">Kwok S, Clayson K, Hazen N, et al. Heartbeat-Induced Corneal Axial Displacement and Strain Measured by High Frequency Ultrasound Elastography in Human Volunteers. </w:t>
      </w:r>
      <w:r w:rsidRPr="00561C72">
        <w:rPr>
          <w:i/>
        </w:rPr>
        <w:t>Translational vision science &amp; technology</w:t>
      </w:r>
      <w:r w:rsidRPr="00561C72">
        <w:t xml:space="preserve"> 2020;9:33.</w:t>
      </w:r>
    </w:p>
    <w:p w14:paraId="745CE95D" w14:textId="77777777" w:rsidR="00561C72" w:rsidRPr="00561C72" w:rsidRDefault="00561C72" w:rsidP="00561C72">
      <w:pPr>
        <w:pStyle w:val="EndNoteBibliography"/>
        <w:spacing w:after="0"/>
      </w:pPr>
      <w:r w:rsidRPr="00561C72">
        <w:t>22.</w:t>
      </w:r>
      <w:r w:rsidRPr="00561C72">
        <w:tab/>
        <w:t xml:space="preserve">Pavlatos E, Chen H, Clayson K, Pan X, Liu J. Imaging Corneal Biomechanical Responses to Ocular Pulse Using High-Frequency Ultrasound. </w:t>
      </w:r>
      <w:r w:rsidRPr="00561C72">
        <w:rPr>
          <w:i/>
        </w:rPr>
        <w:t>IEEE Trans Med Imaging</w:t>
      </w:r>
      <w:r w:rsidRPr="00561C72">
        <w:t xml:space="preserve"> 2018;37:663-670.</w:t>
      </w:r>
    </w:p>
    <w:p w14:paraId="3E4B2CCB" w14:textId="77777777" w:rsidR="00561C72" w:rsidRPr="00561C72" w:rsidRDefault="00561C72" w:rsidP="00561C72">
      <w:pPr>
        <w:pStyle w:val="EndNoteBibliography"/>
        <w:spacing w:after="0"/>
      </w:pPr>
      <w:r w:rsidRPr="00561C72">
        <w:t>23.</w:t>
      </w:r>
      <w:r w:rsidRPr="00561C72">
        <w:tab/>
        <w:t xml:space="preserve">Luce DA. Determining in vivo biomechanical properties of the cornea with an ocular response analyzer. </w:t>
      </w:r>
      <w:r w:rsidRPr="00561C72">
        <w:rPr>
          <w:i/>
        </w:rPr>
        <w:t>J Cataract Refract Surg</w:t>
      </w:r>
      <w:r w:rsidRPr="00561C72">
        <w:t xml:space="preserve"> 2005;31:156-162.</w:t>
      </w:r>
    </w:p>
    <w:p w14:paraId="0A446464" w14:textId="77777777" w:rsidR="00561C72" w:rsidRPr="00561C72" w:rsidRDefault="00561C72" w:rsidP="00561C72">
      <w:pPr>
        <w:pStyle w:val="EndNoteBibliography"/>
        <w:spacing w:after="0"/>
      </w:pPr>
      <w:r w:rsidRPr="00561C72">
        <w:t>24.</w:t>
      </w:r>
      <w:r w:rsidRPr="00561C72">
        <w:tab/>
        <w:t xml:space="preserve">Roberts CJ. Concepts and misconceptions in corneal biomechanics. </w:t>
      </w:r>
      <w:r w:rsidRPr="00561C72">
        <w:rPr>
          <w:i/>
        </w:rPr>
        <w:t>J Cataract Refract Surg</w:t>
      </w:r>
      <w:r w:rsidRPr="00561C72">
        <w:t xml:space="preserve"> 2014;40:862-869.</w:t>
      </w:r>
    </w:p>
    <w:p w14:paraId="3805DB2B" w14:textId="77777777" w:rsidR="00561C72" w:rsidRPr="00561C72" w:rsidRDefault="00561C72" w:rsidP="00561C72">
      <w:pPr>
        <w:pStyle w:val="EndNoteBibliography"/>
        <w:spacing w:after="0"/>
      </w:pPr>
      <w:r w:rsidRPr="00561C72">
        <w:t>25.</w:t>
      </w:r>
      <w:r w:rsidRPr="00561C72">
        <w:tab/>
        <w:t xml:space="preserve">Kirwan C, O'Malley D, O'Keefe M. Corneal hysteresis and corneal resistance factor in keratoectasia: findings using the Reichert ocular response analyzer. </w:t>
      </w:r>
      <w:r w:rsidRPr="00561C72">
        <w:rPr>
          <w:i/>
        </w:rPr>
        <w:t>Ophthalmologica</w:t>
      </w:r>
      <w:r w:rsidRPr="00561C72">
        <w:t xml:space="preserve"> 2008;222:334-337.</w:t>
      </w:r>
    </w:p>
    <w:p w14:paraId="36383F93" w14:textId="77777777" w:rsidR="00561C72" w:rsidRPr="00561C72" w:rsidRDefault="00561C72" w:rsidP="00561C72">
      <w:pPr>
        <w:pStyle w:val="EndNoteBibliography"/>
        <w:spacing w:after="0"/>
      </w:pPr>
      <w:r w:rsidRPr="00561C72">
        <w:t>26.</w:t>
      </w:r>
      <w:r w:rsidRPr="00561C72">
        <w:tab/>
        <w:t xml:space="preserve">Fontes BM, Ambrosio Jr R, Velarde GC, Nose W. Corneal biomechanical evaluation in healthy thin corneas compared with matched keratoconus cases. </w:t>
      </w:r>
      <w:r w:rsidRPr="00561C72">
        <w:rPr>
          <w:i/>
        </w:rPr>
        <w:t>Arq Bras Oftalmol</w:t>
      </w:r>
      <w:r w:rsidRPr="00561C72">
        <w:t xml:space="preserve"> 2011;74:13-16.</w:t>
      </w:r>
    </w:p>
    <w:p w14:paraId="5E9D52B2" w14:textId="77777777" w:rsidR="00561C72" w:rsidRPr="00561C72" w:rsidRDefault="00561C72" w:rsidP="00561C72">
      <w:pPr>
        <w:pStyle w:val="EndNoteBibliography"/>
        <w:spacing w:after="0"/>
      </w:pPr>
      <w:r w:rsidRPr="00561C72">
        <w:t>27.</w:t>
      </w:r>
      <w:r w:rsidRPr="00561C72">
        <w:tab/>
        <w:t xml:space="preserve">Sedaghat MR, Momeni-Moghaddam H, Ambrosio R, Jr., et al. Diagnostic Ability of Corneal Shape and Biomechanical Parameters for Detecting Frank Keratoconus. </w:t>
      </w:r>
      <w:r w:rsidRPr="00561C72">
        <w:rPr>
          <w:i/>
        </w:rPr>
        <w:t>Cornea</w:t>
      </w:r>
      <w:r w:rsidRPr="00561C72">
        <w:t xml:space="preserve"> 2018;37:1025-1034.</w:t>
      </w:r>
    </w:p>
    <w:p w14:paraId="6AE099E5" w14:textId="77777777" w:rsidR="00561C72" w:rsidRPr="00561C72" w:rsidRDefault="00561C72" w:rsidP="00561C72">
      <w:pPr>
        <w:pStyle w:val="EndNoteBibliography"/>
        <w:spacing w:after="0"/>
      </w:pPr>
      <w:r w:rsidRPr="00561C72">
        <w:lastRenderedPageBreak/>
        <w:t>28.</w:t>
      </w:r>
      <w:r w:rsidRPr="00561C72">
        <w:tab/>
        <w:t xml:space="preserve">Roberts CJ, Mahmoud AM, Bons JP, et al. Introduction of Two Novel Stiffness Parameters and Interpretation of Air Puff-Induced Biomechanical Deformation Parameters With a Dynamic Scheimpflug Analyzer. </w:t>
      </w:r>
      <w:r w:rsidRPr="00561C72">
        <w:rPr>
          <w:i/>
        </w:rPr>
        <w:t>J Refract Surg</w:t>
      </w:r>
      <w:r w:rsidRPr="00561C72">
        <w:t xml:space="preserve"> 2017;33:266-273.</w:t>
      </w:r>
    </w:p>
    <w:p w14:paraId="61EA9618" w14:textId="77777777" w:rsidR="00561C72" w:rsidRPr="00561C72" w:rsidRDefault="00561C72" w:rsidP="00561C72">
      <w:pPr>
        <w:pStyle w:val="EndNoteBibliography"/>
        <w:spacing w:after="0"/>
      </w:pPr>
      <w:r w:rsidRPr="00561C72">
        <w:t>29.</w:t>
      </w:r>
      <w:r w:rsidRPr="00561C72">
        <w:tab/>
        <w:t xml:space="preserve">Yang K, Xu L, Fan Q, Zhao D, Ren S. Repeatability and comparison of new Corvis ST parameters in normal and keratoconus eyes. </w:t>
      </w:r>
      <w:r w:rsidRPr="00561C72">
        <w:rPr>
          <w:i/>
        </w:rPr>
        <w:t>Scientific reports</w:t>
      </w:r>
      <w:r w:rsidRPr="00561C72">
        <w:t xml:space="preserve"> 2019;9:1-10.</w:t>
      </w:r>
    </w:p>
    <w:p w14:paraId="26EB7A59" w14:textId="77777777" w:rsidR="00561C72" w:rsidRPr="00561C72" w:rsidRDefault="00561C72" w:rsidP="00561C72">
      <w:pPr>
        <w:pStyle w:val="EndNoteBibliography"/>
        <w:spacing w:after="0"/>
      </w:pPr>
      <w:r w:rsidRPr="00561C72">
        <w:t>30.</w:t>
      </w:r>
      <w:r w:rsidRPr="00561C72">
        <w:tab/>
        <w:t xml:space="preserve">Zhao Y, Shen Y, Yan Z, Tian M, Zhao J, Zhou X. Relationship among corneal stiffness, thickness, and biomechanical parameters measured by Corvis ST, Pentacam and ORA in keratoconus. </w:t>
      </w:r>
      <w:r w:rsidRPr="00561C72">
        <w:rPr>
          <w:i/>
        </w:rPr>
        <w:t>Frontiers in physiology</w:t>
      </w:r>
      <w:r w:rsidRPr="00561C72">
        <w:t xml:space="preserve"> 2019;10:740.</w:t>
      </w:r>
    </w:p>
    <w:p w14:paraId="64DAA2BC" w14:textId="77777777" w:rsidR="00561C72" w:rsidRPr="00561C72" w:rsidRDefault="00561C72" w:rsidP="00561C72">
      <w:pPr>
        <w:pStyle w:val="EndNoteBibliography"/>
        <w:spacing w:after="0"/>
      </w:pPr>
      <w:r w:rsidRPr="00561C72">
        <w:t>31.</w:t>
      </w:r>
      <w:r w:rsidRPr="00561C72">
        <w:tab/>
        <w:t xml:space="preserve">Herber R, Ramm L, Spoerl E, Raiskup F, Pillunat LE, Terai N. Assessment of corneal biomechanical parameters in healthy and keratoconic eyes using dynamic bidirectional applanation device and dynamic Scheimpflug analyzer. </w:t>
      </w:r>
      <w:r w:rsidRPr="00561C72">
        <w:rPr>
          <w:i/>
        </w:rPr>
        <w:t>J Cataract Refract Surg</w:t>
      </w:r>
      <w:r w:rsidRPr="00561C72">
        <w:t xml:space="preserve"> 2019;45:778-788.</w:t>
      </w:r>
    </w:p>
    <w:p w14:paraId="42FB5CF5" w14:textId="77777777" w:rsidR="00561C72" w:rsidRPr="00561C72" w:rsidRDefault="00561C72" w:rsidP="00561C72">
      <w:pPr>
        <w:pStyle w:val="EndNoteBibliography"/>
        <w:spacing w:after="0"/>
      </w:pPr>
      <w:r w:rsidRPr="00561C72">
        <w:t>32.</w:t>
      </w:r>
      <w:r w:rsidRPr="00561C72">
        <w:tab/>
        <w:t xml:space="preserve">Leao E, Ing Ren T, Lyra JM, et al. Corneal deformation amplitude analysis for keratoconus detection through compensation for intraocular pressure and integration with horizontal thickness profile. </w:t>
      </w:r>
      <w:r w:rsidRPr="00561C72">
        <w:rPr>
          <w:i/>
        </w:rPr>
        <w:t>Comput Biol Med</w:t>
      </w:r>
      <w:r w:rsidRPr="00561C72">
        <w:t xml:space="preserve"> 2019;109:263-271.</w:t>
      </w:r>
    </w:p>
    <w:p w14:paraId="77A8D165" w14:textId="77777777" w:rsidR="00561C72" w:rsidRPr="00561C72" w:rsidRDefault="00561C72" w:rsidP="00561C72">
      <w:pPr>
        <w:pStyle w:val="EndNoteBibliography"/>
        <w:spacing w:after="0"/>
      </w:pPr>
      <w:r w:rsidRPr="00561C72">
        <w:t>33.</w:t>
      </w:r>
      <w:r w:rsidRPr="00561C72">
        <w:tab/>
        <w:t xml:space="preserve">Vinciguerra R, Elsheikh A, Roberts CJ, et al. Influence of Pachymetry and Intraocular Pressure on Dynamic Corneal Response Parameters in Healthy Patients. </w:t>
      </w:r>
      <w:r w:rsidRPr="00561C72">
        <w:rPr>
          <w:i/>
        </w:rPr>
        <w:t>J Refract Surg</w:t>
      </w:r>
      <w:r w:rsidRPr="00561C72">
        <w:t xml:space="preserve"> 2016;32:550-561.</w:t>
      </w:r>
    </w:p>
    <w:p w14:paraId="7905AE1A" w14:textId="77777777" w:rsidR="00561C72" w:rsidRPr="00561C72" w:rsidRDefault="00561C72" w:rsidP="00561C72">
      <w:pPr>
        <w:pStyle w:val="EndNoteBibliography"/>
        <w:spacing w:after="0"/>
      </w:pPr>
      <w:r w:rsidRPr="00561C72">
        <w:t>34.</w:t>
      </w:r>
      <w:r w:rsidRPr="00561C72">
        <w:tab/>
        <w:t xml:space="preserve">Chan TC, Wang YM, Yu M, Jhanji V. Comparison of corneal dynamic parameters and tomographic measurements using Scheimpflug imaging in keratoconus. </w:t>
      </w:r>
      <w:r w:rsidRPr="00561C72">
        <w:rPr>
          <w:i/>
        </w:rPr>
        <w:t>Br J Ophthalmol</w:t>
      </w:r>
      <w:r w:rsidRPr="00561C72">
        <w:t xml:space="preserve"> 2017;[Epub ahead of print].</w:t>
      </w:r>
    </w:p>
    <w:p w14:paraId="601626D9" w14:textId="77777777" w:rsidR="00561C72" w:rsidRPr="00561C72" w:rsidRDefault="00561C72" w:rsidP="00561C72">
      <w:pPr>
        <w:pStyle w:val="EndNoteBibliography"/>
        <w:spacing w:after="0"/>
      </w:pPr>
      <w:r w:rsidRPr="00561C72">
        <w:t>35.</w:t>
      </w:r>
      <w:r w:rsidRPr="00561C72">
        <w:tab/>
        <w:t xml:space="preserve">Vinciguerra R, Ambrosio R, Jr., Elsheikh A, et al. Detection of postlaser vision correction ectasia with a new combined biomechanical index. </w:t>
      </w:r>
      <w:r w:rsidRPr="00561C72">
        <w:rPr>
          <w:i/>
        </w:rPr>
        <w:t>J Cataract Refract Surg</w:t>
      </w:r>
      <w:r w:rsidRPr="00561C72">
        <w:t xml:space="preserve"> 2021;47:1314-1318.</w:t>
      </w:r>
    </w:p>
    <w:p w14:paraId="5ED07415" w14:textId="77777777" w:rsidR="00561C72" w:rsidRPr="00561C72" w:rsidRDefault="00561C72" w:rsidP="00561C72">
      <w:pPr>
        <w:pStyle w:val="EndNoteBibliography"/>
        <w:spacing w:after="0"/>
      </w:pPr>
      <w:r w:rsidRPr="00561C72">
        <w:t>36.</w:t>
      </w:r>
      <w:r w:rsidRPr="00561C72">
        <w:tab/>
        <w:t xml:space="preserve">Cao K, Liu L, Yu T, Chen F, Bai J, Liu T. Changes in corneal biomechanics during small-incision lenticule extraction (SMILE) and femtosecond-assisted laser in situ keratomileusis (FS-LASIK). </w:t>
      </w:r>
      <w:r w:rsidRPr="00561C72">
        <w:rPr>
          <w:i/>
        </w:rPr>
        <w:t>Lasers in medical science</w:t>
      </w:r>
      <w:r w:rsidRPr="00561C72">
        <w:t xml:space="preserve"> 2020;35:599-609.</w:t>
      </w:r>
    </w:p>
    <w:p w14:paraId="552F9EA1" w14:textId="77777777" w:rsidR="00561C72" w:rsidRPr="00561C72" w:rsidRDefault="00561C72" w:rsidP="00561C72">
      <w:pPr>
        <w:pStyle w:val="EndNoteBibliography"/>
        <w:spacing w:after="0"/>
      </w:pPr>
      <w:r w:rsidRPr="00561C72">
        <w:t>37.</w:t>
      </w:r>
      <w:r w:rsidRPr="00561C72">
        <w:tab/>
        <w:t xml:space="preserve">Khamar P, Shetty R, Vaishnav R, Francis M, Nuijts R, Sinha Roy A. Biomechanics of LASIK Flap and SMILE Cap: A Prospective, Clinical Study. </w:t>
      </w:r>
      <w:r w:rsidRPr="00561C72">
        <w:rPr>
          <w:i/>
        </w:rPr>
        <w:t>J Refract Surg</w:t>
      </w:r>
      <w:r w:rsidRPr="00561C72">
        <w:t xml:space="preserve"> 2019;35:324-332.</w:t>
      </w:r>
    </w:p>
    <w:p w14:paraId="020D7073" w14:textId="77777777" w:rsidR="00561C72" w:rsidRPr="00561C72" w:rsidRDefault="00561C72" w:rsidP="00561C72">
      <w:pPr>
        <w:pStyle w:val="EndNoteBibliography"/>
        <w:spacing w:after="0"/>
      </w:pPr>
      <w:r w:rsidRPr="00561C72">
        <w:t>38.</w:t>
      </w:r>
      <w:r w:rsidRPr="00561C72">
        <w:tab/>
        <w:t xml:space="preserve">Sachdev G, Sachdev MS, Sachdev R, Gupta H. Unilateral corneal ectasia following small-incision lenticule extraction. </w:t>
      </w:r>
      <w:r w:rsidRPr="00561C72">
        <w:rPr>
          <w:i/>
        </w:rPr>
        <w:t>J Cataract Refract Surg</w:t>
      </w:r>
      <w:r w:rsidRPr="00561C72">
        <w:t xml:space="preserve"> 2015;41:2014-2018.</w:t>
      </w:r>
    </w:p>
    <w:p w14:paraId="7DF55A90" w14:textId="77777777" w:rsidR="00561C72" w:rsidRPr="00561C72" w:rsidRDefault="00561C72" w:rsidP="00561C72">
      <w:pPr>
        <w:pStyle w:val="EndNoteBibliography"/>
        <w:spacing w:after="0"/>
      </w:pPr>
      <w:r w:rsidRPr="00561C72">
        <w:t>39.</w:t>
      </w:r>
      <w:r w:rsidRPr="00561C72">
        <w:tab/>
        <w:t xml:space="preserve">Mastropasqua L. Bilateral ectasia after femtosecond laser-assisted small-incision lenticule extraction. </w:t>
      </w:r>
      <w:r w:rsidRPr="00561C72">
        <w:rPr>
          <w:i/>
        </w:rPr>
        <w:t>J Cataract Refract Surg</w:t>
      </w:r>
      <w:r w:rsidRPr="00561C72">
        <w:t xml:space="preserve"> 2015;41:1338-1339.</w:t>
      </w:r>
    </w:p>
    <w:p w14:paraId="6A939E94" w14:textId="77777777" w:rsidR="00561C72" w:rsidRPr="00561C72" w:rsidRDefault="00561C72" w:rsidP="00561C72">
      <w:pPr>
        <w:pStyle w:val="EndNoteBibliography"/>
        <w:spacing w:after="0"/>
      </w:pPr>
      <w:r w:rsidRPr="00561C72">
        <w:t>40.</w:t>
      </w:r>
      <w:r w:rsidRPr="00561C72">
        <w:tab/>
        <w:t xml:space="preserve">El-Naggar MT. Bilateral ectasia after femtosecond laser-assisted small-incision lenticule extraction. </w:t>
      </w:r>
      <w:r w:rsidRPr="00561C72">
        <w:rPr>
          <w:i/>
        </w:rPr>
        <w:t>J Cataract Refract Surg</w:t>
      </w:r>
      <w:r w:rsidRPr="00561C72">
        <w:t xml:space="preserve"> 2015;41:884-888.</w:t>
      </w:r>
    </w:p>
    <w:p w14:paraId="79644DEF" w14:textId="77777777" w:rsidR="00561C72" w:rsidRPr="00561C72" w:rsidRDefault="00561C72" w:rsidP="00561C72">
      <w:pPr>
        <w:pStyle w:val="EndNoteBibliography"/>
        <w:spacing w:after="0"/>
      </w:pPr>
      <w:r w:rsidRPr="00561C72">
        <w:t>41.</w:t>
      </w:r>
      <w:r w:rsidRPr="00561C72">
        <w:tab/>
        <w:t xml:space="preserve">Wang Y, Cui C, Li Z, et al. Corneal ectasia 6.5 months after small-incision lenticule extraction. </w:t>
      </w:r>
      <w:r w:rsidRPr="00561C72">
        <w:rPr>
          <w:i/>
        </w:rPr>
        <w:t>J Cataract Refract Surg</w:t>
      </w:r>
      <w:r w:rsidRPr="00561C72">
        <w:t xml:space="preserve"> 2015;41:1100-1106.</w:t>
      </w:r>
    </w:p>
    <w:p w14:paraId="0901F089" w14:textId="77777777" w:rsidR="00561C72" w:rsidRPr="00561C72" w:rsidRDefault="00561C72" w:rsidP="00561C72">
      <w:pPr>
        <w:pStyle w:val="EndNoteBibliography"/>
        <w:spacing w:after="0"/>
      </w:pPr>
      <w:r w:rsidRPr="00561C72">
        <w:t>42.</w:t>
      </w:r>
      <w:r w:rsidRPr="00561C72">
        <w:tab/>
        <w:t xml:space="preserve">Mattila JS, Holopainen JM. Bilateral Ectasia After Femtosecond Laser-Assisted Small Incision Lenticule Extraction (SMILE). </w:t>
      </w:r>
      <w:r w:rsidRPr="00561C72">
        <w:rPr>
          <w:i/>
        </w:rPr>
        <w:t>J Refract Surg</w:t>
      </w:r>
      <w:r w:rsidRPr="00561C72">
        <w:t xml:space="preserve"> 2016;32:497-500.</w:t>
      </w:r>
    </w:p>
    <w:p w14:paraId="6E1F86B1" w14:textId="77777777" w:rsidR="00561C72" w:rsidRPr="00561C72" w:rsidRDefault="00561C72" w:rsidP="00561C72">
      <w:pPr>
        <w:pStyle w:val="EndNoteBibliography"/>
        <w:spacing w:after="0"/>
      </w:pPr>
      <w:r w:rsidRPr="00561C72">
        <w:t>43.</w:t>
      </w:r>
      <w:r w:rsidRPr="00561C72">
        <w:tab/>
        <w:t xml:space="preserve">Voulgari N, Mikropoulos D, Kontadakis GA, Safi A, Tabibian D, Kymionis GD. Corneal Scarring and Hyperopic Shift After Corneal Cross-linking for Corneal Ectasia After SMILE. </w:t>
      </w:r>
      <w:r w:rsidRPr="00561C72">
        <w:rPr>
          <w:i/>
        </w:rPr>
        <w:t>J Refract Surg</w:t>
      </w:r>
      <w:r w:rsidRPr="00561C72">
        <w:t xml:space="preserve"> 2018;34:779-782.</w:t>
      </w:r>
    </w:p>
    <w:p w14:paraId="5583D9C5" w14:textId="77777777" w:rsidR="00561C72" w:rsidRPr="00561C72" w:rsidRDefault="00561C72" w:rsidP="00561C72">
      <w:pPr>
        <w:pStyle w:val="EndNoteBibliography"/>
        <w:spacing w:after="0"/>
      </w:pPr>
      <w:r w:rsidRPr="00561C72">
        <w:t>44.</w:t>
      </w:r>
      <w:r w:rsidRPr="00561C72">
        <w:tab/>
        <w:t xml:space="preserve">Pazo EE, McNeely RN, Arba-Mosquera S, Palme C, Moore JE. Unilateral ectasia after small-incision lenticule extraction. </w:t>
      </w:r>
      <w:r w:rsidRPr="00561C72">
        <w:rPr>
          <w:i/>
        </w:rPr>
        <w:t>J Cataract Refract Surg</w:t>
      </w:r>
      <w:r w:rsidRPr="00561C72">
        <w:t xml:space="preserve"> 2019;45:236-241.</w:t>
      </w:r>
    </w:p>
    <w:p w14:paraId="298B6678" w14:textId="77777777" w:rsidR="00561C72" w:rsidRPr="00561C72" w:rsidRDefault="00561C72" w:rsidP="00561C72">
      <w:pPr>
        <w:pStyle w:val="EndNoteBibliography"/>
        <w:spacing w:after="0"/>
      </w:pPr>
      <w:r w:rsidRPr="00561C72">
        <w:lastRenderedPageBreak/>
        <w:t>45.</w:t>
      </w:r>
      <w:r w:rsidRPr="00561C72">
        <w:tab/>
        <w:t xml:space="preserve">Shetty R, Kumar NR, Khamar P, et al. Bilaterally Asymmetric Corneal Ectasia Following SMILE With Asymmetrically Reduced Stromal Molecular Markers. </w:t>
      </w:r>
      <w:r w:rsidRPr="00561C72">
        <w:rPr>
          <w:i/>
        </w:rPr>
        <w:t>J Refract Surg</w:t>
      </w:r>
      <w:r w:rsidRPr="00561C72">
        <w:t xml:space="preserve"> 2019;35:6-14.</w:t>
      </w:r>
    </w:p>
    <w:p w14:paraId="1F6B8B24" w14:textId="77777777" w:rsidR="00561C72" w:rsidRPr="00561C72" w:rsidRDefault="00561C72" w:rsidP="00561C72">
      <w:pPr>
        <w:pStyle w:val="EndNoteBibliography"/>
        <w:spacing w:after="0"/>
      </w:pPr>
      <w:r w:rsidRPr="00561C72">
        <w:t>46.</w:t>
      </w:r>
      <w:r w:rsidRPr="00561C72">
        <w:tab/>
        <w:t xml:space="preserve">Spiru B, Kling S, Hafezi F, Sekundo W. Biomechanical Properties of Human Cornea Tested by Two-Dimensional Extensiometry Ex Vivo in Fellow Eyes: Femtosecond Laser-Assisted LASIK Versus SMILE. </w:t>
      </w:r>
      <w:r w:rsidRPr="00561C72">
        <w:rPr>
          <w:i/>
        </w:rPr>
        <w:t>J Refract Surg</w:t>
      </w:r>
      <w:r w:rsidRPr="00561C72">
        <w:t xml:space="preserve"> 2018;34:419-423.</w:t>
      </w:r>
    </w:p>
    <w:p w14:paraId="5761C205" w14:textId="77777777" w:rsidR="00561C72" w:rsidRPr="00561C72" w:rsidRDefault="00561C72" w:rsidP="00561C72">
      <w:pPr>
        <w:pStyle w:val="EndNoteBibliography"/>
        <w:spacing w:after="0"/>
      </w:pPr>
      <w:r w:rsidRPr="00561C72">
        <w:t>47.</w:t>
      </w:r>
      <w:r w:rsidRPr="00561C72">
        <w:tab/>
        <w:t xml:space="preserve">Reinstein DZ, Archer TJ, Randleman JB. Mathematical model to compare the relative tensile strength of the cornea after PRK, LASIK, and small incision lenticule extraction. </w:t>
      </w:r>
      <w:r w:rsidRPr="00561C72">
        <w:rPr>
          <w:i/>
        </w:rPr>
        <w:t>J Refract Surg</w:t>
      </w:r>
      <w:r w:rsidRPr="00561C72">
        <w:t xml:space="preserve"> 2013;29:454-460.</w:t>
      </w:r>
    </w:p>
    <w:p w14:paraId="4F974174" w14:textId="77777777" w:rsidR="00561C72" w:rsidRPr="00561C72" w:rsidRDefault="00561C72" w:rsidP="00561C72">
      <w:pPr>
        <w:pStyle w:val="EndNoteBibliography"/>
        <w:spacing w:after="0"/>
      </w:pPr>
      <w:r w:rsidRPr="00561C72">
        <w:t>48.</w:t>
      </w:r>
      <w:r w:rsidRPr="00561C72">
        <w:tab/>
        <w:t xml:space="preserve">Seven I, Vahdati A, Pedersen IB, et al. Contralateral Eye Comparison of SMILE and Flap-Based Corneal Refractive Surgery: Computational Analysis of Biomechanical Impact. </w:t>
      </w:r>
      <w:r w:rsidRPr="00561C72">
        <w:rPr>
          <w:i/>
        </w:rPr>
        <w:t>J Refract Surg</w:t>
      </w:r>
      <w:r w:rsidRPr="00561C72">
        <w:t xml:space="preserve"> 2017;33:444-453.</w:t>
      </w:r>
    </w:p>
    <w:p w14:paraId="17595068" w14:textId="77777777" w:rsidR="00561C72" w:rsidRPr="00561C72" w:rsidRDefault="00561C72" w:rsidP="00561C72">
      <w:pPr>
        <w:pStyle w:val="EndNoteBibliography"/>
        <w:spacing w:after="0"/>
      </w:pPr>
      <w:r w:rsidRPr="00561C72">
        <w:t>49.</w:t>
      </w:r>
      <w:r w:rsidRPr="00561C72">
        <w:tab/>
        <w:t xml:space="preserve">Guo H, Hosseini-Moghaddam SM, Hodge W. Corneal biomechanical properties after SMILE versus FLEX, LASIK, LASEK, or PRK: a systematic review and meta-analysis. </w:t>
      </w:r>
      <w:r w:rsidRPr="00561C72">
        <w:rPr>
          <w:i/>
        </w:rPr>
        <w:t>BMC Ophthalmol</w:t>
      </w:r>
      <w:r w:rsidRPr="00561C72">
        <w:t xml:space="preserve"> 2019;19:167.</w:t>
      </w:r>
    </w:p>
    <w:p w14:paraId="0A4132E2" w14:textId="77777777" w:rsidR="00561C72" w:rsidRPr="00561C72" w:rsidRDefault="00561C72" w:rsidP="00561C72">
      <w:pPr>
        <w:pStyle w:val="EndNoteBibliography"/>
        <w:spacing w:after="0"/>
      </w:pPr>
      <w:r w:rsidRPr="00561C72">
        <w:t>50.</w:t>
      </w:r>
      <w:r w:rsidRPr="00561C72">
        <w:tab/>
        <w:t xml:space="preserve">Raevdal P, Grauslund J, Vestergaard AH. Comparison of corneal biomechanical changes after refractive surgery by noncontact tonometry: small-incision lenticule extraction versus flap-based refractive surgery - a systematic review. </w:t>
      </w:r>
      <w:r w:rsidRPr="00561C72">
        <w:rPr>
          <w:i/>
        </w:rPr>
        <w:t>Acta Ophthalmol</w:t>
      </w:r>
      <w:r w:rsidRPr="00561C72">
        <w:t xml:space="preserve"> 2019;97:127-136.</w:t>
      </w:r>
    </w:p>
    <w:p w14:paraId="17BBD6E6" w14:textId="77777777" w:rsidR="00561C72" w:rsidRPr="00561C72" w:rsidRDefault="00561C72" w:rsidP="00561C72">
      <w:pPr>
        <w:pStyle w:val="EndNoteBibliography"/>
        <w:spacing w:after="0"/>
      </w:pPr>
      <w:r w:rsidRPr="00561C72">
        <w:t>51.</w:t>
      </w:r>
      <w:r w:rsidRPr="00561C72">
        <w:tab/>
        <w:t xml:space="preserve">Lee H, Roberts CJ, Kim TI, Ambrosio R, Jr., Elsheikh A, Yong Kang DS. Changes in biomechanically corrected intraocular pressure and dynamic corneal response parameters before and after transepithelial photorefractive keratectomy and femtosecond laser-assisted laser in situ keratomileusis. </w:t>
      </w:r>
      <w:r w:rsidRPr="00561C72">
        <w:rPr>
          <w:i/>
        </w:rPr>
        <w:t>J Cataract Refract Surg</w:t>
      </w:r>
      <w:r w:rsidRPr="00561C72">
        <w:t xml:space="preserve"> 2017;43:1495-1503.</w:t>
      </w:r>
    </w:p>
    <w:p w14:paraId="33F63D99" w14:textId="77777777" w:rsidR="00561C72" w:rsidRPr="00561C72" w:rsidRDefault="00561C72" w:rsidP="00561C72">
      <w:pPr>
        <w:pStyle w:val="EndNoteBibliography"/>
        <w:spacing w:after="0"/>
      </w:pPr>
      <w:r w:rsidRPr="00561C72">
        <w:t>52.</w:t>
      </w:r>
      <w:r w:rsidRPr="00561C72">
        <w:tab/>
        <w:t xml:space="preserve">Lee H, Roberts CJ, Ambrosio R, Jr., Elsheikh A, Kang DSY, Kim TI. Effect of accelerated corneal crosslinking combined with transepithelial photorefractive keratectomy on dynamic corneal response parameters and biomechanically corrected intraocular pressure measured with a dynamic Scheimpflug analyzer in healthy myopic patients. </w:t>
      </w:r>
      <w:r w:rsidRPr="00561C72">
        <w:rPr>
          <w:i/>
        </w:rPr>
        <w:t>J Cataract Refract Surg</w:t>
      </w:r>
      <w:r w:rsidRPr="00561C72">
        <w:t xml:space="preserve"> 2017;43:937-945.</w:t>
      </w:r>
    </w:p>
    <w:p w14:paraId="7686A9AF" w14:textId="77777777" w:rsidR="00561C72" w:rsidRPr="00561C72" w:rsidRDefault="00561C72" w:rsidP="00561C72">
      <w:pPr>
        <w:pStyle w:val="EndNoteBibliography"/>
        <w:spacing w:after="0"/>
      </w:pPr>
      <w:r w:rsidRPr="00561C72">
        <w:t>53.</w:t>
      </w:r>
      <w:r w:rsidRPr="00561C72">
        <w:tab/>
        <w:t xml:space="preserve">Fernandez J, Rodriguez-Vallejo M, Martinez J, Tauste A, Pinero DP. Corneal Thickness After SMILE Affects Scheimpflug-based Dynamic Tonometry. </w:t>
      </w:r>
      <w:r w:rsidRPr="00561C72">
        <w:rPr>
          <w:i/>
        </w:rPr>
        <w:t>J Refract Surg</w:t>
      </w:r>
      <w:r w:rsidRPr="00561C72">
        <w:t xml:space="preserve"> 2016;32:821-828.</w:t>
      </w:r>
    </w:p>
    <w:p w14:paraId="0EC4F0FA" w14:textId="77777777" w:rsidR="00561C72" w:rsidRPr="00561C72" w:rsidRDefault="00561C72" w:rsidP="00561C72">
      <w:pPr>
        <w:pStyle w:val="EndNoteBibliography"/>
        <w:spacing w:after="0"/>
      </w:pPr>
      <w:r w:rsidRPr="00561C72">
        <w:t>54.</w:t>
      </w:r>
      <w:r w:rsidRPr="00561C72">
        <w:tab/>
        <w:t xml:space="preserve">Wang D, Liu M, Chen Y, et al. Differences in the corneal biomechanical changes after SMILE and LASIK. </w:t>
      </w:r>
      <w:r w:rsidRPr="00561C72">
        <w:rPr>
          <w:i/>
        </w:rPr>
        <w:t>J Refract Surg</w:t>
      </w:r>
      <w:r w:rsidRPr="00561C72">
        <w:t xml:space="preserve"> 2014;30:702-707.</w:t>
      </w:r>
    </w:p>
    <w:p w14:paraId="7CEDA0D0" w14:textId="77777777" w:rsidR="00561C72" w:rsidRPr="00561C72" w:rsidRDefault="00561C72" w:rsidP="00561C72">
      <w:pPr>
        <w:pStyle w:val="EndNoteBibliography"/>
        <w:spacing w:after="0"/>
      </w:pPr>
      <w:r w:rsidRPr="00561C72">
        <w:t>55.</w:t>
      </w:r>
      <w:r w:rsidRPr="00561C72">
        <w:tab/>
        <w:t xml:space="preserve">Raghunathan VK, Thomasy SM, Strom P, et al. Tissue and cellular biomechanics during corneal wound injury and repair. </w:t>
      </w:r>
      <w:r w:rsidRPr="00561C72">
        <w:rPr>
          <w:i/>
        </w:rPr>
        <w:t>Acta biomaterialia</w:t>
      </w:r>
      <w:r w:rsidRPr="00561C72">
        <w:t xml:space="preserve"> 2017;58:291-301.</w:t>
      </w:r>
    </w:p>
    <w:p w14:paraId="4ACC8B11" w14:textId="77777777" w:rsidR="00561C72" w:rsidRPr="00561C72" w:rsidRDefault="00561C72" w:rsidP="00561C72">
      <w:pPr>
        <w:pStyle w:val="EndNoteBibliography"/>
        <w:spacing w:after="0"/>
      </w:pPr>
      <w:r w:rsidRPr="00561C72">
        <w:t>56.</w:t>
      </w:r>
      <w:r w:rsidRPr="00561C72">
        <w:tab/>
        <w:t xml:space="preserve">Bao F, Cao S, Wang J, et al. Regional changes in corneal shape over a 6-month follow-up after femtosecond-assisted LASIK. </w:t>
      </w:r>
      <w:r w:rsidRPr="00561C72">
        <w:rPr>
          <w:i/>
        </w:rPr>
        <w:t>J Cataract Refract Surg</w:t>
      </w:r>
      <w:r w:rsidRPr="00561C72">
        <w:t xml:space="preserve"> 2019;45:766-777.</w:t>
      </w:r>
    </w:p>
    <w:p w14:paraId="292A3156" w14:textId="77777777" w:rsidR="00561C72" w:rsidRPr="00561C72" w:rsidRDefault="00561C72" w:rsidP="00561C72">
      <w:pPr>
        <w:pStyle w:val="EndNoteBibliography"/>
        <w:spacing w:after="0"/>
      </w:pPr>
      <w:r w:rsidRPr="00561C72">
        <w:t>57.</w:t>
      </w:r>
      <w:r w:rsidRPr="00561C72">
        <w:tab/>
        <w:t xml:space="preserve">Randleman JB. Ectasia After Corneal Refractive Surgery: Nothing to SMILE About. </w:t>
      </w:r>
      <w:r w:rsidRPr="00561C72">
        <w:rPr>
          <w:i/>
        </w:rPr>
        <w:t>J Refract Surg</w:t>
      </w:r>
      <w:r w:rsidRPr="00561C72">
        <w:t xml:space="preserve"> 2016;32:434-435.</w:t>
      </w:r>
    </w:p>
    <w:p w14:paraId="3CD8EA73" w14:textId="77777777" w:rsidR="00561C72" w:rsidRPr="00561C72" w:rsidRDefault="00561C72" w:rsidP="00561C72">
      <w:pPr>
        <w:pStyle w:val="EndNoteBibliography"/>
        <w:spacing w:after="0"/>
      </w:pPr>
      <w:r w:rsidRPr="00561C72">
        <w:t>58.</w:t>
      </w:r>
      <w:r w:rsidRPr="00561C72">
        <w:tab/>
        <w:t xml:space="preserve">Ambrosio R, Jr., Dawson DG, Salomao M, Guerra FP, Caiado AL, Belin MW. Corneal ectasia after LASIK despite low preoperative risk: tomographic and biomechanical findings in the unoperated, stable, fellow eye. </w:t>
      </w:r>
      <w:r w:rsidRPr="00561C72">
        <w:rPr>
          <w:i/>
        </w:rPr>
        <w:t>J Refract Surg</w:t>
      </w:r>
      <w:r w:rsidRPr="00561C72">
        <w:t xml:space="preserve"> 2010;26:906-911.</w:t>
      </w:r>
    </w:p>
    <w:p w14:paraId="558F6B58" w14:textId="77777777" w:rsidR="00561C72" w:rsidRPr="00561C72" w:rsidRDefault="00561C72" w:rsidP="00561C72">
      <w:pPr>
        <w:pStyle w:val="EndNoteBibliography"/>
        <w:spacing w:after="0"/>
      </w:pPr>
      <w:r w:rsidRPr="00561C72">
        <w:t>59.</w:t>
      </w:r>
      <w:r w:rsidRPr="00561C72">
        <w:tab/>
        <w:t xml:space="preserve">Wilson A, Jones J, Marshall J. Interferometric Ex Vivo Evaluation of the Spatial Changes to Corneal Biomechanics Introduced by Topographic CXL: A Pilot Study. </w:t>
      </w:r>
      <w:r w:rsidRPr="00561C72">
        <w:rPr>
          <w:i/>
        </w:rPr>
        <w:t>J Refract Surg</w:t>
      </w:r>
      <w:r w:rsidRPr="00561C72">
        <w:t xml:space="preserve"> 2021;37:263-273.</w:t>
      </w:r>
    </w:p>
    <w:p w14:paraId="4076009F" w14:textId="77777777" w:rsidR="00561C72" w:rsidRPr="00561C72" w:rsidRDefault="00561C72" w:rsidP="00561C72">
      <w:pPr>
        <w:pStyle w:val="EndNoteBibliography"/>
        <w:spacing w:after="0"/>
      </w:pPr>
      <w:r w:rsidRPr="00561C72">
        <w:lastRenderedPageBreak/>
        <w:t>60.</w:t>
      </w:r>
      <w:r w:rsidRPr="00561C72">
        <w:tab/>
        <w:t xml:space="preserve">Roy AS, Dupps WJ, Jr. Patient-specific modeling of corneal refractive surgery outcomes and inverse estimation of elastic property changes. </w:t>
      </w:r>
      <w:r w:rsidRPr="00561C72">
        <w:rPr>
          <w:i/>
        </w:rPr>
        <w:t>J Biomech Eng</w:t>
      </w:r>
      <w:r w:rsidRPr="00561C72">
        <w:t xml:space="preserve"> 2011;133:011002.</w:t>
      </w:r>
    </w:p>
    <w:p w14:paraId="21D974FE" w14:textId="77777777" w:rsidR="00561C72" w:rsidRPr="00561C72" w:rsidRDefault="00561C72" w:rsidP="00561C72">
      <w:pPr>
        <w:pStyle w:val="EndNoteBibliography"/>
      </w:pPr>
      <w:r w:rsidRPr="00561C72">
        <w:t>61.</w:t>
      </w:r>
      <w:r w:rsidRPr="00561C72">
        <w:tab/>
        <w:t xml:space="preserve">Pandolfi A, Fotia G, Manganiello F. Finite element simulations of laser refractive corneal surgery. </w:t>
      </w:r>
      <w:r w:rsidRPr="00561C72">
        <w:rPr>
          <w:i/>
        </w:rPr>
        <w:t>Engineering with Computers</w:t>
      </w:r>
      <w:r w:rsidRPr="00561C72">
        <w:t xml:space="preserve"> 2008;25:15-24.</w:t>
      </w:r>
    </w:p>
    <w:p w14:paraId="29D300DD" w14:textId="0A02A0A4" w:rsidR="00971592" w:rsidRPr="00E34810" w:rsidRDefault="008012B4" w:rsidP="003048DB">
      <w:pPr>
        <w:spacing w:line="480" w:lineRule="auto"/>
        <w:jc w:val="both"/>
        <w:rPr>
          <w:rFonts w:ascii="Times New Roman" w:hAnsi="Times New Roman" w:cs="Times New Roman"/>
        </w:rPr>
      </w:pPr>
      <w:r w:rsidRPr="00E34810">
        <w:rPr>
          <w:rFonts w:ascii="Times New Roman" w:hAnsi="Times New Roman" w:cs="Times New Roman"/>
        </w:rPr>
        <w:fldChar w:fldCharType="end"/>
      </w:r>
    </w:p>
    <w:sectPr w:rsidR="00971592" w:rsidRPr="00E34810" w:rsidSect="00D4294F">
      <w:pgSz w:w="11906" w:h="16838"/>
      <w:pgMar w:top="1440" w:right="1797" w:bottom="1440" w:left="1797"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157DF2" w14:textId="77777777" w:rsidR="00996CFE" w:rsidRDefault="00996CFE" w:rsidP="00710C8E">
      <w:pPr>
        <w:spacing w:after="0" w:line="240" w:lineRule="auto"/>
      </w:pPr>
      <w:r>
        <w:separator/>
      </w:r>
    </w:p>
  </w:endnote>
  <w:endnote w:type="continuationSeparator" w:id="0">
    <w:p w14:paraId="2240A2BC" w14:textId="77777777" w:rsidR="00996CFE" w:rsidRDefault="00996CFE" w:rsidP="00710C8E">
      <w:pPr>
        <w:spacing w:after="0" w:line="240" w:lineRule="auto"/>
      </w:pPr>
      <w:r>
        <w:continuationSeparator/>
      </w:r>
    </w:p>
  </w:endnote>
  <w:endnote w:type="continuationNotice" w:id="1">
    <w:p w14:paraId="07289391" w14:textId="77777777" w:rsidR="00996CFE" w:rsidRDefault="00996CF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F3EE45" w14:textId="77777777" w:rsidR="00996CFE" w:rsidRDefault="00996CFE" w:rsidP="00710C8E">
      <w:pPr>
        <w:spacing w:after="0" w:line="240" w:lineRule="auto"/>
      </w:pPr>
      <w:r>
        <w:separator/>
      </w:r>
    </w:p>
  </w:footnote>
  <w:footnote w:type="continuationSeparator" w:id="0">
    <w:p w14:paraId="0EAB2100" w14:textId="77777777" w:rsidR="00996CFE" w:rsidRDefault="00996CFE" w:rsidP="00710C8E">
      <w:pPr>
        <w:spacing w:after="0" w:line="240" w:lineRule="auto"/>
      </w:pPr>
      <w:r>
        <w:continuationSeparator/>
      </w:r>
    </w:p>
  </w:footnote>
  <w:footnote w:type="continuationNotice" w:id="1">
    <w:p w14:paraId="4A41DE6D" w14:textId="77777777" w:rsidR="00996CFE" w:rsidRDefault="00996CF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2677DB"/>
    <w:multiLevelType w:val="hybridMultilevel"/>
    <w:tmpl w:val="2A487F26"/>
    <w:lvl w:ilvl="0" w:tplc="0982F98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4416233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proofState w:spelling="clean" w:grammar="clean"/>
  <w:defaultTabStop w:val="720"/>
  <w:drawingGridHorizontalSpacing w:val="110"/>
  <w:drawingGridVerticalSpacing w:val="156"/>
  <w:displayHorizontalDrawingGridEvery w:val="2"/>
  <w:displayVertic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cxMjQ1NTCwMDAzNDdU0lEKTi0uzszPAykwrgUAqYmMZywAAAA="/>
    <w:docVar w:name="EN.InstantFormat" w:val="&lt;ENInstantFormat&gt;&lt;Enabled&gt;1&lt;/Enabled&gt;&lt;ScanUnformatted&gt;1&lt;/ScanUnformatted&gt;&lt;ScanChanges&gt;1&lt;/ScanChanges&gt;&lt;Suspended&gt;0&lt;/Suspended&gt;&lt;/ENInstantFormat&gt;"/>
    <w:docVar w:name="EN.Layout" w:val="&lt;ENLayout&gt;&lt;Style&gt;Invest Ophthalmol Vis Sc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t0wvd2mxs9rne0tzkpwr9e9dsde5r5sda9&quot;&gt;bfj library 8&lt;record-ids&gt;&lt;item&gt;4951&lt;/item&gt;&lt;item&gt;6039&lt;/item&gt;&lt;item&gt;6716&lt;/item&gt;&lt;item&gt;6906&lt;/item&gt;&lt;item&gt;6927&lt;/item&gt;&lt;item&gt;8807&lt;/item&gt;&lt;item&gt;10331&lt;/item&gt;&lt;item&gt;12082&lt;/item&gt;&lt;item&gt;12160&lt;/item&gt;&lt;item&gt;12196&lt;/item&gt;&lt;item&gt;12226&lt;/item&gt;&lt;item&gt;12243&lt;/item&gt;&lt;item&gt;12361&lt;/item&gt;&lt;item&gt;12363&lt;/item&gt;&lt;item&gt;12373&lt;/item&gt;&lt;item&gt;12374&lt;/item&gt;&lt;item&gt;12376&lt;/item&gt;&lt;item&gt;12386&lt;/item&gt;&lt;item&gt;12387&lt;/item&gt;&lt;item&gt;12398&lt;/item&gt;&lt;item&gt;12402&lt;/item&gt;&lt;item&gt;12474&lt;/item&gt;&lt;item&gt;12494&lt;/item&gt;&lt;item&gt;12499&lt;/item&gt;&lt;item&gt;12500&lt;/item&gt;&lt;item&gt;12502&lt;/item&gt;&lt;item&gt;12504&lt;/item&gt;&lt;item&gt;12508&lt;/item&gt;&lt;item&gt;12509&lt;/item&gt;&lt;item&gt;12510&lt;/item&gt;&lt;item&gt;12511&lt;/item&gt;&lt;item&gt;12512&lt;/item&gt;&lt;item&gt;12516&lt;/item&gt;&lt;item&gt;12517&lt;/item&gt;&lt;item&gt;12520&lt;/item&gt;&lt;item&gt;12525&lt;/item&gt;&lt;item&gt;12526&lt;/item&gt;&lt;item&gt;12670&lt;/item&gt;&lt;item&gt;12708&lt;/item&gt;&lt;item&gt;12751&lt;/item&gt;&lt;item&gt;12758&lt;/item&gt;&lt;item&gt;12763&lt;/item&gt;&lt;item&gt;12882&lt;/item&gt;&lt;item&gt;12909&lt;/item&gt;&lt;item&gt;12969&lt;/item&gt;&lt;item&gt;12970&lt;/item&gt;&lt;item&gt;12972&lt;/item&gt;&lt;item&gt;12975&lt;/item&gt;&lt;item&gt;12979&lt;/item&gt;&lt;item&gt;12980&lt;/item&gt;&lt;item&gt;12981&lt;/item&gt;&lt;item&gt;12982&lt;/item&gt;&lt;item&gt;12988&lt;/item&gt;&lt;item&gt;12989&lt;/item&gt;&lt;item&gt;12990&lt;/item&gt;&lt;item&gt;12991&lt;/item&gt;&lt;item&gt;12992&lt;/item&gt;&lt;item&gt;12993&lt;/item&gt;&lt;item&gt;12994&lt;/item&gt;&lt;/record-ids&gt;&lt;/item&gt;&lt;/Libraries&gt;"/>
  </w:docVars>
  <w:rsids>
    <w:rsidRoot w:val="005F37A9"/>
    <w:rsid w:val="00000464"/>
    <w:rsid w:val="000009A2"/>
    <w:rsid w:val="0000121D"/>
    <w:rsid w:val="0000170C"/>
    <w:rsid w:val="00002E4A"/>
    <w:rsid w:val="00006064"/>
    <w:rsid w:val="000068EA"/>
    <w:rsid w:val="00007238"/>
    <w:rsid w:val="000076C5"/>
    <w:rsid w:val="00007A16"/>
    <w:rsid w:val="00007E31"/>
    <w:rsid w:val="000101DA"/>
    <w:rsid w:val="000105B0"/>
    <w:rsid w:val="00010D85"/>
    <w:rsid w:val="000134F3"/>
    <w:rsid w:val="0001354E"/>
    <w:rsid w:val="000146F2"/>
    <w:rsid w:val="00014819"/>
    <w:rsid w:val="00014A13"/>
    <w:rsid w:val="00014E49"/>
    <w:rsid w:val="0001612F"/>
    <w:rsid w:val="000212CC"/>
    <w:rsid w:val="0002245C"/>
    <w:rsid w:val="00022EF9"/>
    <w:rsid w:val="00023E6B"/>
    <w:rsid w:val="00024574"/>
    <w:rsid w:val="000245E8"/>
    <w:rsid w:val="00025295"/>
    <w:rsid w:val="00025D87"/>
    <w:rsid w:val="000301DD"/>
    <w:rsid w:val="00030AF2"/>
    <w:rsid w:val="00031097"/>
    <w:rsid w:val="0003237E"/>
    <w:rsid w:val="00032383"/>
    <w:rsid w:val="00033E4B"/>
    <w:rsid w:val="00034560"/>
    <w:rsid w:val="000363C4"/>
    <w:rsid w:val="00036C54"/>
    <w:rsid w:val="00036D39"/>
    <w:rsid w:val="00037234"/>
    <w:rsid w:val="00037C81"/>
    <w:rsid w:val="00040311"/>
    <w:rsid w:val="00040EE5"/>
    <w:rsid w:val="00041733"/>
    <w:rsid w:val="00041B64"/>
    <w:rsid w:val="000420B8"/>
    <w:rsid w:val="00042F33"/>
    <w:rsid w:val="00042FE3"/>
    <w:rsid w:val="00044469"/>
    <w:rsid w:val="00044933"/>
    <w:rsid w:val="0004531D"/>
    <w:rsid w:val="00045D3E"/>
    <w:rsid w:val="00045FD2"/>
    <w:rsid w:val="0004654E"/>
    <w:rsid w:val="000467B0"/>
    <w:rsid w:val="00047027"/>
    <w:rsid w:val="0004729E"/>
    <w:rsid w:val="00051601"/>
    <w:rsid w:val="00051619"/>
    <w:rsid w:val="00053918"/>
    <w:rsid w:val="00054412"/>
    <w:rsid w:val="000547D7"/>
    <w:rsid w:val="00054C57"/>
    <w:rsid w:val="000560FD"/>
    <w:rsid w:val="00056BA7"/>
    <w:rsid w:val="00056E6F"/>
    <w:rsid w:val="00062251"/>
    <w:rsid w:val="00062450"/>
    <w:rsid w:val="00062CF5"/>
    <w:rsid w:val="00062E5E"/>
    <w:rsid w:val="0006361E"/>
    <w:rsid w:val="00064585"/>
    <w:rsid w:val="000662B1"/>
    <w:rsid w:val="000671AB"/>
    <w:rsid w:val="0007007B"/>
    <w:rsid w:val="00072A68"/>
    <w:rsid w:val="0007339A"/>
    <w:rsid w:val="00073B0A"/>
    <w:rsid w:val="00074187"/>
    <w:rsid w:val="000742D1"/>
    <w:rsid w:val="00074775"/>
    <w:rsid w:val="00074A9C"/>
    <w:rsid w:val="00075702"/>
    <w:rsid w:val="00075EA4"/>
    <w:rsid w:val="00076D5F"/>
    <w:rsid w:val="000773BA"/>
    <w:rsid w:val="00077C59"/>
    <w:rsid w:val="000800E8"/>
    <w:rsid w:val="00080211"/>
    <w:rsid w:val="00081088"/>
    <w:rsid w:val="00081898"/>
    <w:rsid w:val="00083DCE"/>
    <w:rsid w:val="000846BA"/>
    <w:rsid w:val="000849FC"/>
    <w:rsid w:val="00084D9B"/>
    <w:rsid w:val="000861FF"/>
    <w:rsid w:val="000868C7"/>
    <w:rsid w:val="00087D06"/>
    <w:rsid w:val="00090627"/>
    <w:rsid w:val="00091A04"/>
    <w:rsid w:val="00092E08"/>
    <w:rsid w:val="000935A5"/>
    <w:rsid w:val="000942C4"/>
    <w:rsid w:val="00094C9E"/>
    <w:rsid w:val="0009586F"/>
    <w:rsid w:val="00095DCF"/>
    <w:rsid w:val="00097D16"/>
    <w:rsid w:val="000A05F5"/>
    <w:rsid w:val="000A0B97"/>
    <w:rsid w:val="000A0EDC"/>
    <w:rsid w:val="000A106E"/>
    <w:rsid w:val="000A12AF"/>
    <w:rsid w:val="000A188C"/>
    <w:rsid w:val="000A2CCA"/>
    <w:rsid w:val="000A55E5"/>
    <w:rsid w:val="000A591D"/>
    <w:rsid w:val="000A742D"/>
    <w:rsid w:val="000B036F"/>
    <w:rsid w:val="000B03D6"/>
    <w:rsid w:val="000B0CC5"/>
    <w:rsid w:val="000B1004"/>
    <w:rsid w:val="000B388D"/>
    <w:rsid w:val="000B401B"/>
    <w:rsid w:val="000B4191"/>
    <w:rsid w:val="000B4214"/>
    <w:rsid w:val="000B4452"/>
    <w:rsid w:val="000B4B15"/>
    <w:rsid w:val="000B6215"/>
    <w:rsid w:val="000C06B6"/>
    <w:rsid w:val="000C0FF5"/>
    <w:rsid w:val="000C1D7C"/>
    <w:rsid w:val="000C1E34"/>
    <w:rsid w:val="000C2941"/>
    <w:rsid w:val="000C2B4D"/>
    <w:rsid w:val="000C3CD6"/>
    <w:rsid w:val="000C5376"/>
    <w:rsid w:val="000C5DC1"/>
    <w:rsid w:val="000C6429"/>
    <w:rsid w:val="000C71DA"/>
    <w:rsid w:val="000C746B"/>
    <w:rsid w:val="000D067B"/>
    <w:rsid w:val="000D223D"/>
    <w:rsid w:val="000D2999"/>
    <w:rsid w:val="000D2EE4"/>
    <w:rsid w:val="000D3280"/>
    <w:rsid w:val="000D3E9D"/>
    <w:rsid w:val="000D4D98"/>
    <w:rsid w:val="000D5EB5"/>
    <w:rsid w:val="000D66D4"/>
    <w:rsid w:val="000D74D7"/>
    <w:rsid w:val="000E1FE7"/>
    <w:rsid w:val="000E3BE2"/>
    <w:rsid w:val="000E51FC"/>
    <w:rsid w:val="000E588A"/>
    <w:rsid w:val="000E5E56"/>
    <w:rsid w:val="000E66A3"/>
    <w:rsid w:val="000E6B24"/>
    <w:rsid w:val="000E6B3E"/>
    <w:rsid w:val="000E7BE4"/>
    <w:rsid w:val="000F067D"/>
    <w:rsid w:val="000F0C43"/>
    <w:rsid w:val="000F3CEA"/>
    <w:rsid w:val="000F5921"/>
    <w:rsid w:val="000F7AF3"/>
    <w:rsid w:val="00100417"/>
    <w:rsid w:val="00100CC6"/>
    <w:rsid w:val="0010143E"/>
    <w:rsid w:val="001020E7"/>
    <w:rsid w:val="00103073"/>
    <w:rsid w:val="00104F25"/>
    <w:rsid w:val="001056AE"/>
    <w:rsid w:val="00106D8C"/>
    <w:rsid w:val="00106FE5"/>
    <w:rsid w:val="00107CA6"/>
    <w:rsid w:val="00110389"/>
    <w:rsid w:val="00110693"/>
    <w:rsid w:val="0011088B"/>
    <w:rsid w:val="00110A2B"/>
    <w:rsid w:val="0011171A"/>
    <w:rsid w:val="00111D14"/>
    <w:rsid w:val="00112420"/>
    <w:rsid w:val="0011286D"/>
    <w:rsid w:val="001133F5"/>
    <w:rsid w:val="001135D7"/>
    <w:rsid w:val="0011450A"/>
    <w:rsid w:val="00115A54"/>
    <w:rsid w:val="00116623"/>
    <w:rsid w:val="001166C2"/>
    <w:rsid w:val="00116EC9"/>
    <w:rsid w:val="00117686"/>
    <w:rsid w:val="00117CA9"/>
    <w:rsid w:val="00117CF3"/>
    <w:rsid w:val="001203D1"/>
    <w:rsid w:val="001205B3"/>
    <w:rsid w:val="00120B07"/>
    <w:rsid w:val="0012159D"/>
    <w:rsid w:val="00122ADB"/>
    <w:rsid w:val="00124691"/>
    <w:rsid w:val="00125D27"/>
    <w:rsid w:val="00126A34"/>
    <w:rsid w:val="001309C1"/>
    <w:rsid w:val="00130A8B"/>
    <w:rsid w:val="00130E05"/>
    <w:rsid w:val="00130EEC"/>
    <w:rsid w:val="00131263"/>
    <w:rsid w:val="001327D9"/>
    <w:rsid w:val="00132AEF"/>
    <w:rsid w:val="00133E83"/>
    <w:rsid w:val="001346E5"/>
    <w:rsid w:val="00134B3B"/>
    <w:rsid w:val="001357B4"/>
    <w:rsid w:val="00135B55"/>
    <w:rsid w:val="00136AFA"/>
    <w:rsid w:val="00137046"/>
    <w:rsid w:val="0014086F"/>
    <w:rsid w:val="00140BCA"/>
    <w:rsid w:val="001415BB"/>
    <w:rsid w:val="001417EF"/>
    <w:rsid w:val="00142B80"/>
    <w:rsid w:val="00143C53"/>
    <w:rsid w:val="00145C5A"/>
    <w:rsid w:val="00145D32"/>
    <w:rsid w:val="0014606B"/>
    <w:rsid w:val="001469FF"/>
    <w:rsid w:val="00146CD5"/>
    <w:rsid w:val="001472BC"/>
    <w:rsid w:val="001478C1"/>
    <w:rsid w:val="00151487"/>
    <w:rsid w:val="0015158B"/>
    <w:rsid w:val="00151B19"/>
    <w:rsid w:val="00152DB3"/>
    <w:rsid w:val="001546F4"/>
    <w:rsid w:val="00154961"/>
    <w:rsid w:val="001554D2"/>
    <w:rsid w:val="001568DF"/>
    <w:rsid w:val="00157D3B"/>
    <w:rsid w:val="00161E4C"/>
    <w:rsid w:val="0016250D"/>
    <w:rsid w:val="00162524"/>
    <w:rsid w:val="001647E4"/>
    <w:rsid w:val="00164FF8"/>
    <w:rsid w:val="001677B7"/>
    <w:rsid w:val="001677D6"/>
    <w:rsid w:val="001705B6"/>
    <w:rsid w:val="0017187F"/>
    <w:rsid w:val="001725EC"/>
    <w:rsid w:val="00172964"/>
    <w:rsid w:val="00172B3D"/>
    <w:rsid w:val="00174EC4"/>
    <w:rsid w:val="00175639"/>
    <w:rsid w:val="00175699"/>
    <w:rsid w:val="00176174"/>
    <w:rsid w:val="0017666F"/>
    <w:rsid w:val="00176C65"/>
    <w:rsid w:val="00176F2D"/>
    <w:rsid w:val="00177813"/>
    <w:rsid w:val="00177AF1"/>
    <w:rsid w:val="00177B2E"/>
    <w:rsid w:val="00181465"/>
    <w:rsid w:val="001816F1"/>
    <w:rsid w:val="00181718"/>
    <w:rsid w:val="001831B3"/>
    <w:rsid w:val="00183DD9"/>
    <w:rsid w:val="001841DF"/>
    <w:rsid w:val="0018556F"/>
    <w:rsid w:val="0018580A"/>
    <w:rsid w:val="001870DC"/>
    <w:rsid w:val="00187474"/>
    <w:rsid w:val="00187C70"/>
    <w:rsid w:val="00190150"/>
    <w:rsid w:val="001902D9"/>
    <w:rsid w:val="00192BF4"/>
    <w:rsid w:val="00193451"/>
    <w:rsid w:val="00194E10"/>
    <w:rsid w:val="001950EA"/>
    <w:rsid w:val="001951EF"/>
    <w:rsid w:val="001953FE"/>
    <w:rsid w:val="00197105"/>
    <w:rsid w:val="00197311"/>
    <w:rsid w:val="001A008D"/>
    <w:rsid w:val="001A04E0"/>
    <w:rsid w:val="001A0C5F"/>
    <w:rsid w:val="001A1027"/>
    <w:rsid w:val="001A1281"/>
    <w:rsid w:val="001A12AC"/>
    <w:rsid w:val="001A25E9"/>
    <w:rsid w:val="001A3439"/>
    <w:rsid w:val="001A3946"/>
    <w:rsid w:val="001A3D86"/>
    <w:rsid w:val="001A4A6E"/>
    <w:rsid w:val="001A5819"/>
    <w:rsid w:val="001A5EBD"/>
    <w:rsid w:val="001A727F"/>
    <w:rsid w:val="001A7AB1"/>
    <w:rsid w:val="001A7C73"/>
    <w:rsid w:val="001B1EA8"/>
    <w:rsid w:val="001B232B"/>
    <w:rsid w:val="001B3638"/>
    <w:rsid w:val="001B4CAA"/>
    <w:rsid w:val="001B511E"/>
    <w:rsid w:val="001B59E7"/>
    <w:rsid w:val="001B7164"/>
    <w:rsid w:val="001B7938"/>
    <w:rsid w:val="001C1B2E"/>
    <w:rsid w:val="001C1D2C"/>
    <w:rsid w:val="001C2174"/>
    <w:rsid w:val="001C21B7"/>
    <w:rsid w:val="001C36E1"/>
    <w:rsid w:val="001C5126"/>
    <w:rsid w:val="001C6911"/>
    <w:rsid w:val="001C6996"/>
    <w:rsid w:val="001C794D"/>
    <w:rsid w:val="001C7AD9"/>
    <w:rsid w:val="001D055A"/>
    <w:rsid w:val="001D0974"/>
    <w:rsid w:val="001D157F"/>
    <w:rsid w:val="001D37B0"/>
    <w:rsid w:val="001D3C33"/>
    <w:rsid w:val="001D3D3C"/>
    <w:rsid w:val="001D3F71"/>
    <w:rsid w:val="001D46AB"/>
    <w:rsid w:val="001D5323"/>
    <w:rsid w:val="001D59BB"/>
    <w:rsid w:val="001D6905"/>
    <w:rsid w:val="001D69EA"/>
    <w:rsid w:val="001E0609"/>
    <w:rsid w:val="001E0C41"/>
    <w:rsid w:val="001E214C"/>
    <w:rsid w:val="001E32FD"/>
    <w:rsid w:val="001E331C"/>
    <w:rsid w:val="001E346B"/>
    <w:rsid w:val="001E3648"/>
    <w:rsid w:val="001E4405"/>
    <w:rsid w:val="001E495C"/>
    <w:rsid w:val="001E4C44"/>
    <w:rsid w:val="001E4C6E"/>
    <w:rsid w:val="001E51D4"/>
    <w:rsid w:val="001E52D8"/>
    <w:rsid w:val="001E62C2"/>
    <w:rsid w:val="001E63E6"/>
    <w:rsid w:val="001E67F6"/>
    <w:rsid w:val="001E6815"/>
    <w:rsid w:val="001E7BBB"/>
    <w:rsid w:val="001F09D1"/>
    <w:rsid w:val="001F0A28"/>
    <w:rsid w:val="001F0D1D"/>
    <w:rsid w:val="001F13FA"/>
    <w:rsid w:val="001F14F8"/>
    <w:rsid w:val="001F4616"/>
    <w:rsid w:val="001F5107"/>
    <w:rsid w:val="001F6261"/>
    <w:rsid w:val="001F6508"/>
    <w:rsid w:val="001F6D26"/>
    <w:rsid w:val="001F726C"/>
    <w:rsid w:val="001F74FD"/>
    <w:rsid w:val="001F7CCC"/>
    <w:rsid w:val="00201549"/>
    <w:rsid w:val="002018A1"/>
    <w:rsid w:val="0020202D"/>
    <w:rsid w:val="002021C2"/>
    <w:rsid w:val="00202800"/>
    <w:rsid w:val="0020313E"/>
    <w:rsid w:val="00203317"/>
    <w:rsid w:val="002038D7"/>
    <w:rsid w:val="002044BA"/>
    <w:rsid w:val="002061E4"/>
    <w:rsid w:val="00207FF0"/>
    <w:rsid w:val="002100EB"/>
    <w:rsid w:val="002108AA"/>
    <w:rsid w:val="0021111B"/>
    <w:rsid w:val="00211792"/>
    <w:rsid w:val="00211D69"/>
    <w:rsid w:val="00212DBA"/>
    <w:rsid w:val="00213617"/>
    <w:rsid w:val="002138D5"/>
    <w:rsid w:val="00213AD9"/>
    <w:rsid w:val="00214173"/>
    <w:rsid w:val="00215C24"/>
    <w:rsid w:val="00215C9F"/>
    <w:rsid w:val="002164F4"/>
    <w:rsid w:val="00217C2E"/>
    <w:rsid w:val="00220327"/>
    <w:rsid w:val="00220C17"/>
    <w:rsid w:val="0022133C"/>
    <w:rsid w:val="002214D3"/>
    <w:rsid w:val="002214DD"/>
    <w:rsid w:val="00221C70"/>
    <w:rsid w:val="0022347F"/>
    <w:rsid w:val="002241A3"/>
    <w:rsid w:val="00224212"/>
    <w:rsid w:val="002247F4"/>
    <w:rsid w:val="00224F50"/>
    <w:rsid w:val="00224FA0"/>
    <w:rsid w:val="0022509D"/>
    <w:rsid w:val="0022575F"/>
    <w:rsid w:val="00226783"/>
    <w:rsid w:val="00227062"/>
    <w:rsid w:val="0022711C"/>
    <w:rsid w:val="00227B03"/>
    <w:rsid w:val="00230698"/>
    <w:rsid w:val="00230846"/>
    <w:rsid w:val="0023096D"/>
    <w:rsid w:val="00231B3C"/>
    <w:rsid w:val="00231ECC"/>
    <w:rsid w:val="00232979"/>
    <w:rsid w:val="00234668"/>
    <w:rsid w:val="0023669A"/>
    <w:rsid w:val="00236C6A"/>
    <w:rsid w:val="00237F66"/>
    <w:rsid w:val="00237F83"/>
    <w:rsid w:val="0024026E"/>
    <w:rsid w:val="002418BD"/>
    <w:rsid w:val="0024190B"/>
    <w:rsid w:val="00241CE8"/>
    <w:rsid w:val="00241F93"/>
    <w:rsid w:val="002423CA"/>
    <w:rsid w:val="0024372B"/>
    <w:rsid w:val="002447F4"/>
    <w:rsid w:val="00245F23"/>
    <w:rsid w:val="0024629E"/>
    <w:rsid w:val="002467B1"/>
    <w:rsid w:val="00246F7A"/>
    <w:rsid w:val="00247CD3"/>
    <w:rsid w:val="00251045"/>
    <w:rsid w:val="0025145A"/>
    <w:rsid w:val="0025169D"/>
    <w:rsid w:val="00251DBB"/>
    <w:rsid w:val="0025267E"/>
    <w:rsid w:val="002532D0"/>
    <w:rsid w:val="00253ECD"/>
    <w:rsid w:val="002547E1"/>
    <w:rsid w:val="00254FA9"/>
    <w:rsid w:val="0025514E"/>
    <w:rsid w:val="002552DC"/>
    <w:rsid w:val="00255642"/>
    <w:rsid w:val="00255C5A"/>
    <w:rsid w:val="00256D0D"/>
    <w:rsid w:val="00257565"/>
    <w:rsid w:val="0025760F"/>
    <w:rsid w:val="00257CF7"/>
    <w:rsid w:val="00257F94"/>
    <w:rsid w:val="002605C0"/>
    <w:rsid w:val="00261D60"/>
    <w:rsid w:val="002627DE"/>
    <w:rsid w:val="00262A27"/>
    <w:rsid w:val="00263406"/>
    <w:rsid w:val="00264D85"/>
    <w:rsid w:val="0026532C"/>
    <w:rsid w:val="00265855"/>
    <w:rsid w:val="00265A87"/>
    <w:rsid w:val="00267579"/>
    <w:rsid w:val="002677A7"/>
    <w:rsid w:val="00270303"/>
    <w:rsid w:val="0027052E"/>
    <w:rsid w:val="0027098D"/>
    <w:rsid w:val="0027139D"/>
    <w:rsid w:val="00271ED9"/>
    <w:rsid w:val="00272272"/>
    <w:rsid w:val="0027257A"/>
    <w:rsid w:val="00273301"/>
    <w:rsid w:val="002737FE"/>
    <w:rsid w:val="00273A35"/>
    <w:rsid w:val="0027457D"/>
    <w:rsid w:val="002747C0"/>
    <w:rsid w:val="00274E86"/>
    <w:rsid w:val="00275178"/>
    <w:rsid w:val="00275559"/>
    <w:rsid w:val="002756BA"/>
    <w:rsid w:val="00276A8A"/>
    <w:rsid w:val="00277408"/>
    <w:rsid w:val="0028558C"/>
    <w:rsid w:val="00286650"/>
    <w:rsid w:val="0028795A"/>
    <w:rsid w:val="00287CB9"/>
    <w:rsid w:val="002913AA"/>
    <w:rsid w:val="00292A48"/>
    <w:rsid w:val="002936EC"/>
    <w:rsid w:val="002937AC"/>
    <w:rsid w:val="002940EE"/>
    <w:rsid w:val="00294C3A"/>
    <w:rsid w:val="00294D86"/>
    <w:rsid w:val="00295555"/>
    <w:rsid w:val="00295593"/>
    <w:rsid w:val="002958A5"/>
    <w:rsid w:val="002960D0"/>
    <w:rsid w:val="002967CD"/>
    <w:rsid w:val="00296CAC"/>
    <w:rsid w:val="00297FFC"/>
    <w:rsid w:val="002A0C7A"/>
    <w:rsid w:val="002A2955"/>
    <w:rsid w:val="002A2B78"/>
    <w:rsid w:val="002A3CE6"/>
    <w:rsid w:val="002A41CF"/>
    <w:rsid w:val="002A4EF3"/>
    <w:rsid w:val="002A5364"/>
    <w:rsid w:val="002A5860"/>
    <w:rsid w:val="002A5D30"/>
    <w:rsid w:val="002A6421"/>
    <w:rsid w:val="002A6823"/>
    <w:rsid w:val="002A6875"/>
    <w:rsid w:val="002A6A14"/>
    <w:rsid w:val="002A7B09"/>
    <w:rsid w:val="002B10A3"/>
    <w:rsid w:val="002B1514"/>
    <w:rsid w:val="002B21B4"/>
    <w:rsid w:val="002B2536"/>
    <w:rsid w:val="002B3EFA"/>
    <w:rsid w:val="002B41C6"/>
    <w:rsid w:val="002B4F64"/>
    <w:rsid w:val="002B5034"/>
    <w:rsid w:val="002B52CB"/>
    <w:rsid w:val="002B58AB"/>
    <w:rsid w:val="002B5CA4"/>
    <w:rsid w:val="002B6934"/>
    <w:rsid w:val="002B6F95"/>
    <w:rsid w:val="002B724C"/>
    <w:rsid w:val="002B7574"/>
    <w:rsid w:val="002B77F6"/>
    <w:rsid w:val="002B7D53"/>
    <w:rsid w:val="002C13A7"/>
    <w:rsid w:val="002C1873"/>
    <w:rsid w:val="002C2066"/>
    <w:rsid w:val="002C26EF"/>
    <w:rsid w:val="002C608A"/>
    <w:rsid w:val="002C67F1"/>
    <w:rsid w:val="002C6EE8"/>
    <w:rsid w:val="002C75B9"/>
    <w:rsid w:val="002C7E10"/>
    <w:rsid w:val="002D0626"/>
    <w:rsid w:val="002D0FBE"/>
    <w:rsid w:val="002D104E"/>
    <w:rsid w:val="002D144C"/>
    <w:rsid w:val="002D2234"/>
    <w:rsid w:val="002D257A"/>
    <w:rsid w:val="002D3C70"/>
    <w:rsid w:val="002D46D5"/>
    <w:rsid w:val="002D52B1"/>
    <w:rsid w:val="002D53A9"/>
    <w:rsid w:val="002D59AC"/>
    <w:rsid w:val="002D5FC3"/>
    <w:rsid w:val="002D6568"/>
    <w:rsid w:val="002D743A"/>
    <w:rsid w:val="002E0136"/>
    <w:rsid w:val="002E0DF2"/>
    <w:rsid w:val="002E0E2E"/>
    <w:rsid w:val="002E320A"/>
    <w:rsid w:val="002E3B20"/>
    <w:rsid w:val="002E3F67"/>
    <w:rsid w:val="002E406C"/>
    <w:rsid w:val="002E4370"/>
    <w:rsid w:val="002E4BC7"/>
    <w:rsid w:val="002E5BF2"/>
    <w:rsid w:val="002E759A"/>
    <w:rsid w:val="002E7C67"/>
    <w:rsid w:val="002E7ECC"/>
    <w:rsid w:val="002F0D40"/>
    <w:rsid w:val="002F3B14"/>
    <w:rsid w:val="002F3BF2"/>
    <w:rsid w:val="002F3E35"/>
    <w:rsid w:val="002F48F0"/>
    <w:rsid w:val="002F5412"/>
    <w:rsid w:val="002F591D"/>
    <w:rsid w:val="002F5A39"/>
    <w:rsid w:val="002F5C88"/>
    <w:rsid w:val="002F7D6A"/>
    <w:rsid w:val="002F7E58"/>
    <w:rsid w:val="003002F2"/>
    <w:rsid w:val="0030173C"/>
    <w:rsid w:val="0030302B"/>
    <w:rsid w:val="00303843"/>
    <w:rsid w:val="00303ACA"/>
    <w:rsid w:val="0030428A"/>
    <w:rsid w:val="003048DB"/>
    <w:rsid w:val="00305692"/>
    <w:rsid w:val="003057A9"/>
    <w:rsid w:val="00305B92"/>
    <w:rsid w:val="003070F8"/>
    <w:rsid w:val="00310294"/>
    <w:rsid w:val="0031069E"/>
    <w:rsid w:val="00310827"/>
    <w:rsid w:val="00311604"/>
    <w:rsid w:val="00311984"/>
    <w:rsid w:val="00311C2F"/>
    <w:rsid w:val="003133AB"/>
    <w:rsid w:val="00314806"/>
    <w:rsid w:val="003149A4"/>
    <w:rsid w:val="00317795"/>
    <w:rsid w:val="00320496"/>
    <w:rsid w:val="003204A1"/>
    <w:rsid w:val="00320926"/>
    <w:rsid w:val="00320A92"/>
    <w:rsid w:val="00320D5B"/>
    <w:rsid w:val="00321C89"/>
    <w:rsid w:val="0032264B"/>
    <w:rsid w:val="00323247"/>
    <w:rsid w:val="00324584"/>
    <w:rsid w:val="00324721"/>
    <w:rsid w:val="00325390"/>
    <w:rsid w:val="00327A2E"/>
    <w:rsid w:val="00327B14"/>
    <w:rsid w:val="00327B44"/>
    <w:rsid w:val="00331343"/>
    <w:rsid w:val="003319E5"/>
    <w:rsid w:val="0033287F"/>
    <w:rsid w:val="003335C9"/>
    <w:rsid w:val="00334F7F"/>
    <w:rsid w:val="003353C1"/>
    <w:rsid w:val="0033644C"/>
    <w:rsid w:val="0033649E"/>
    <w:rsid w:val="003370B6"/>
    <w:rsid w:val="00340179"/>
    <w:rsid w:val="003401A9"/>
    <w:rsid w:val="003401CF"/>
    <w:rsid w:val="00340F5C"/>
    <w:rsid w:val="00341FF9"/>
    <w:rsid w:val="00342F5A"/>
    <w:rsid w:val="003457EE"/>
    <w:rsid w:val="003461A2"/>
    <w:rsid w:val="00347641"/>
    <w:rsid w:val="0034764C"/>
    <w:rsid w:val="00347F77"/>
    <w:rsid w:val="00347F8C"/>
    <w:rsid w:val="003502CB"/>
    <w:rsid w:val="00350A7B"/>
    <w:rsid w:val="0035126E"/>
    <w:rsid w:val="003521BF"/>
    <w:rsid w:val="00352278"/>
    <w:rsid w:val="003543B0"/>
    <w:rsid w:val="00354CF6"/>
    <w:rsid w:val="00355997"/>
    <w:rsid w:val="00356C08"/>
    <w:rsid w:val="00356C9A"/>
    <w:rsid w:val="00356EA4"/>
    <w:rsid w:val="003574EA"/>
    <w:rsid w:val="003575AC"/>
    <w:rsid w:val="003600BD"/>
    <w:rsid w:val="00360D91"/>
    <w:rsid w:val="003612D5"/>
    <w:rsid w:val="003614A7"/>
    <w:rsid w:val="003625B0"/>
    <w:rsid w:val="00362AA3"/>
    <w:rsid w:val="00362FE3"/>
    <w:rsid w:val="003635A1"/>
    <w:rsid w:val="003645B5"/>
    <w:rsid w:val="003673C3"/>
    <w:rsid w:val="0036742E"/>
    <w:rsid w:val="00367464"/>
    <w:rsid w:val="00370584"/>
    <w:rsid w:val="00371985"/>
    <w:rsid w:val="003729F5"/>
    <w:rsid w:val="00373586"/>
    <w:rsid w:val="00373A7F"/>
    <w:rsid w:val="00373C41"/>
    <w:rsid w:val="00374D2C"/>
    <w:rsid w:val="00375E55"/>
    <w:rsid w:val="003760BF"/>
    <w:rsid w:val="00376600"/>
    <w:rsid w:val="00376F49"/>
    <w:rsid w:val="0037794E"/>
    <w:rsid w:val="00380ACD"/>
    <w:rsid w:val="003818AA"/>
    <w:rsid w:val="003821F0"/>
    <w:rsid w:val="00382280"/>
    <w:rsid w:val="00382ADC"/>
    <w:rsid w:val="003834D7"/>
    <w:rsid w:val="00383541"/>
    <w:rsid w:val="0038565F"/>
    <w:rsid w:val="00386519"/>
    <w:rsid w:val="003865CC"/>
    <w:rsid w:val="00387372"/>
    <w:rsid w:val="00387D32"/>
    <w:rsid w:val="0039062B"/>
    <w:rsid w:val="00391844"/>
    <w:rsid w:val="003918CA"/>
    <w:rsid w:val="00391EB7"/>
    <w:rsid w:val="00392DF0"/>
    <w:rsid w:val="00393A54"/>
    <w:rsid w:val="00394773"/>
    <w:rsid w:val="003953FE"/>
    <w:rsid w:val="00396763"/>
    <w:rsid w:val="003A032D"/>
    <w:rsid w:val="003A073E"/>
    <w:rsid w:val="003A100D"/>
    <w:rsid w:val="003A1B47"/>
    <w:rsid w:val="003A1C3D"/>
    <w:rsid w:val="003A1D08"/>
    <w:rsid w:val="003A1E6D"/>
    <w:rsid w:val="003A2269"/>
    <w:rsid w:val="003A2C62"/>
    <w:rsid w:val="003A3A25"/>
    <w:rsid w:val="003A3CA5"/>
    <w:rsid w:val="003A47F1"/>
    <w:rsid w:val="003A5638"/>
    <w:rsid w:val="003A5932"/>
    <w:rsid w:val="003A5E85"/>
    <w:rsid w:val="003A7544"/>
    <w:rsid w:val="003B0B02"/>
    <w:rsid w:val="003B1EE9"/>
    <w:rsid w:val="003B28A5"/>
    <w:rsid w:val="003B2FA3"/>
    <w:rsid w:val="003B33C7"/>
    <w:rsid w:val="003B418B"/>
    <w:rsid w:val="003B56F7"/>
    <w:rsid w:val="003B57FA"/>
    <w:rsid w:val="003B63A5"/>
    <w:rsid w:val="003B70AF"/>
    <w:rsid w:val="003B7259"/>
    <w:rsid w:val="003B7E40"/>
    <w:rsid w:val="003C079C"/>
    <w:rsid w:val="003C1542"/>
    <w:rsid w:val="003C193B"/>
    <w:rsid w:val="003C354E"/>
    <w:rsid w:val="003C3963"/>
    <w:rsid w:val="003C4759"/>
    <w:rsid w:val="003C5B68"/>
    <w:rsid w:val="003C6C00"/>
    <w:rsid w:val="003C72B7"/>
    <w:rsid w:val="003C797D"/>
    <w:rsid w:val="003D263C"/>
    <w:rsid w:val="003D2851"/>
    <w:rsid w:val="003D2BE7"/>
    <w:rsid w:val="003D2D01"/>
    <w:rsid w:val="003D32C9"/>
    <w:rsid w:val="003D6037"/>
    <w:rsid w:val="003D6F60"/>
    <w:rsid w:val="003D7058"/>
    <w:rsid w:val="003D7B3E"/>
    <w:rsid w:val="003E0529"/>
    <w:rsid w:val="003E185D"/>
    <w:rsid w:val="003E2794"/>
    <w:rsid w:val="003E3020"/>
    <w:rsid w:val="003E37F4"/>
    <w:rsid w:val="003E46BB"/>
    <w:rsid w:val="003E5295"/>
    <w:rsid w:val="003E59BD"/>
    <w:rsid w:val="003E5A99"/>
    <w:rsid w:val="003E666D"/>
    <w:rsid w:val="003E7AA5"/>
    <w:rsid w:val="003E7D41"/>
    <w:rsid w:val="003F088C"/>
    <w:rsid w:val="003F0AC9"/>
    <w:rsid w:val="003F106F"/>
    <w:rsid w:val="003F2950"/>
    <w:rsid w:val="003F343E"/>
    <w:rsid w:val="003F3518"/>
    <w:rsid w:val="003F3AAE"/>
    <w:rsid w:val="003F3BE2"/>
    <w:rsid w:val="003F4361"/>
    <w:rsid w:val="003F458E"/>
    <w:rsid w:val="003F4804"/>
    <w:rsid w:val="003F6F2E"/>
    <w:rsid w:val="003F7898"/>
    <w:rsid w:val="003F7D7B"/>
    <w:rsid w:val="00400A3D"/>
    <w:rsid w:val="00400E01"/>
    <w:rsid w:val="0040200C"/>
    <w:rsid w:val="00402457"/>
    <w:rsid w:val="00402705"/>
    <w:rsid w:val="004027CE"/>
    <w:rsid w:val="004029AF"/>
    <w:rsid w:val="00403D99"/>
    <w:rsid w:val="00403ED0"/>
    <w:rsid w:val="00404F01"/>
    <w:rsid w:val="0040558B"/>
    <w:rsid w:val="00406299"/>
    <w:rsid w:val="00407351"/>
    <w:rsid w:val="00407E8B"/>
    <w:rsid w:val="00410107"/>
    <w:rsid w:val="00410C92"/>
    <w:rsid w:val="00411DE4"/>
    <w:rsid w:val="00412256"/>
    <w:rsid w:val="004131B9"/>
    <w:rsid w:val="004137A9"/>
    <w:rsid w:val="004138D4"/>
    <w:rsid w:val="00417B8F"/>
    <w:rsid w:val="004209CC"/>
    <w:rsid w:val="00420BD1"/>
    <w:rsid w:val="00420FCB"/>
    <w:rsid w:val="00421022"/>
    <w:rsid w:val="004215B7"/>
    <w:rsid w:val="00421627"/>
    <w:rsid w:val="00421639"/>
    <w:rsid w:val="004217D8"/>
    <w:rsid w:val="00424579"/>
    <w:rsid w:val="00424879"/>
    <w:rsid w:val="00424BF1"/>
    <w:rsid w:val="004250E5"/>
    <w:rsid w:val="00425C0B"/>
    <w:rsid w:val="00431000"/>
    <w:rsid w:val="00431784"/>
    <w:rsid w:val="00431DD8"/>
    <w:rsid w:val="00432F11"/>
    <w:rsid w:val="00433402"/>
    <w:rsid w:val="00433FEC"/>
    <w:rsid w:val="00434851"/>
    <w:rsid w:val="00434B9A"/>
    <w:rsid w:val="00435C36"/>
    <w:rsid w:val="0043654F"/>
    <w:rsid w:val="00436633"/>
    <w:rsid w:val="00440CD9"/>
    <w:rsid w:val="004437FA"/>
    <w:rsid w:val="00444051"/>
    <w:rsid w:val="0044559A"/>
    <w:rsid w:val="00445636"/>
    <w:rsid w:val="004476E4"/>
    <w:rsid w:val="0044770D"/>
    <w:rsid w:val="00447C7F"/>
    <w:rsid w:val="004501E7"/>
    <w:rsid w:val="004505EB"/>
    <w:rsid w:val="004507CB"/>
    <w:rsid w:val="004508E2"/>
    <w:rsid w:val="00450B74"/>
    <w:rsid w:val="00453C40"/>
    <w:rsid w:val="00455DCF"/>
    <w:rsid w:val="00456697"/>
    <w:rsid w:val="004568C2"/>
    <w:rsid w:val="00456D9D"/>
    <w:rsid w:val="004603B5"/>
    <w:rsid w:val="004608CA"/>
    <w:rsid w:val="00460954"/>
    <w:rsid w:val="00460E5D"/>
    <w:rsid w:val="004631A3"/>
    <w:rsid w:val="00463BD3"/>
    <w:rsid w:val="00466D7B"/>
    <w:rsid w:val="00466F21"/>
    <w:rsid w:val="004673CC"/>
    <w:rsid w:val="00470758"/>
    <w:rsid w:val="004713DF"/>
    <w:rsid w:val="004716B9"/>
    <w:rsid w:val="004720FE"/>
    <w:rsid w:val="00473438"/>
    <w:rsid w:val="00473E83"/>
    <w:rsid w:val="00473EB2"/>
    <w:rsid w:val="00474721"/>
    <w:rsid w:val="00475015"/>
    <w:rsid w:val="00475510"/>
    <w:rsid w:val="00475A17"/>
    <w:rsid w:val="004769A0"/>
    <w:rsid w:val="0047725C"/>
    <w:rsid w:val="004777BE"/>
    <w:rsid w:val="00483734"/>
    <w:rsid w:val="00483BF4"/>
    <w:rsid w:val="004845F8"/>
    <w:rsid w:val="00484BC4"/>
    <w:rsid w:val="00485C33"/>
    <w:rsid w:val="00486318"/>
    <w:rsid w:val="00486666"/>
    <w:rsid w:val="00487F80"/>
    <w:rsid w:val="004904D3"/>
    <w:rsid w:val="0049173B"/>
    <w:rsid w:val="00491BA8"/>
    <w:rsid w:val="00495D9A"/>
    <w:rsid w:val="00495F5B"/>
    <w:rsid w:val="00496461"/>
    <w:rsid w:val="004964B5"/>
    <w:rsid w:val="00496F7B"/>
    <w:rsid w:val="00497452"/>
    <w:rsid w:val="00497893"/>
    <w:rsid w:val="004A04C0"/>
    <w:rsid w:val="004A10ED"/>
    <w:rsid w:val="004A1907"/>
    <w:rsid w:val="004A20EE"/>
    <w:rsid w:val="004A2B56"/>
    <w:rsid w:val="004A2C0D"/>
    <w:rsid w:val="004A3D28"/>
    <w:rsid w:val="004A4123"/>
    <w:rsid w:val="004A4694"/>
    <w:rsid w:val="004A4C81"/>
    <w:rsid w:val="004A4CF9"/>
    <w:rsid w:val="004A5E68"/>
    <w:rsid w:val="004A6F57"/>
    <w:rsid w:val="004A719F"/>
    <w:rsid w:val="004A75D5"/>
    <w:rsid w:val="004A78BD"/>
    <w:rsid w:val="004B055A"/>
    <w:rsid w:val="004B0695"/>
    <w:rsid w:val="004B070A"/>
    <w:rsid w:val="004B10E4"/>
    <w:rsid w:val="004B13D2"/>
    <w:rsid w:val="004B1609"/>
    <w:rsid w:val="004B24AC"/>
    <w:rsid w:val="004B265E"/>
    <w:rsid w:val="004B2A2E"/>
    <w:rsid w:val="004B3143"/>
    <w:rsid w:val="004B352F"/>
    <w:rsid w:val="004B35C5"/>
    <w:rsid w:val="004B3D9B"/>
    <w:rsid w:val="004B4223"/>
    <w:rsid w:val="004B427E"/>
    <w:rsid w:val="004B4713"/>
    <w:rsid w:val="004B4D7A"/>
    <w:rsid w:val="004B4DB8"/>
    <w:rsid w:val="004B4E40"/>
    <w:rsid w:val="004B5874"/>
    <w:rsid w:val="004B59EC"/>
    <w:rsid w:val="004B5B6C"/>
    <w:rsid w:val="004B6699"/>
    <w:rsid w:val="004B6AA7"/>
    <w:rsid w:val="004B7197"/>
    <w:rsid w:val="004B74CA"/>
    <w:rsid w:val="004B7A0C"/>
    <w:rsid w:val="004B7E32"/>
    <w:rsid w:val="004B7F88"/>
    <w:rsid w:val="004C18DE"/>
    <w:rsid w:val="004C2830"/>
    <w:rsid w:val="004C3A4F"/>
    <w:rsid w:val="004C3F62"/>
    <w:rsid w:val="004C502A"/>
    <w:rsid w:val="004C5881"/>
    <w:rsid w:val="004C5B4A"/>
    <w:rsid w:val="004C5D19"/>
    <w:rsid w:val="004D1629"/>
    <w:rsid w:val="004D1D38"/>
    <w:rsid w:val="004D1ED0"/>
    <w:rsid w:val="004D3994"/>
    <w:rsid w:val="004D41DF"/>
    <w:rsid w:val="004D4DCA"/>
    <w:rsid w:val="004D540E"/>
    <w:rsid w:val="004D596A"/>
    <w:rsid w:val="004D6200"/>
    <w:rsid w:val="004D6ED9"/>
    <w:rsid w:val="004E000D"/>
    <w:rsid w:val="004E021A"/>
    <w:rsid w:val="004E1481"/>
    <w:rsid w:val="004E1705"/>
    <w:rsid w:val="004E1D99"/>
    <w:rsid w:val="004E3967"/>
    <w:rsid w:val="004E4E7A"/>
    <w:rsid w:val="004E596B"/>
    <w:rsid w:val="004E5DC1"/>
    <w:rsid w:val="004E6695"/>
    <w:rsid w:val="004E6CE4"/>
    <w:rsid w:val="004E727F"/>
    <w:rsid w:val="004E74D2"/>
    <w:rsid w:val="004F01C5"/>
    <w:rsid w:val="004F0521"/>
    <w:rsid w:val="004F26CD"/>
    <w:rsid w:val="004F2F73"/>
    <w:rsid w:val="004F2FD9"/>
    <w:rsid w:val="004F3DB8"/>
    <w:rsid w:val="004F44E3"/>
    <w:rsid w:val="004F48B3"/>
    <w:rsid w:val="004F4923"/>
    <w:rsid w:val="004F4E45"/>
    <w:rsid w:val="004F4EFB"/>
    <w:rsid w:val="004F58B0"/>
    <w:rsid w:val="004F5CC2"/>
    <w:rsid w:val="00500732"/>
    <w:rsid w:val="00500C95"/>
    <w:rsid w:val="0050221C"/>
    <w:rsid w:val="00504BD8"/>
    <w:rsid w:val="005051DC"/>
    <w:rsid w:val="00505976"/>
    <w:rsid w:val="00505AF2"/>
    <w:rsid w:val="005069BF"/>
    <w:rsid w:val="00506EF3"/>
    <w:rsid w:val="00510818"/>
    <w:rsid w:val="00510E96"/>
    <w:rsid w:val="00512073"/>
    <w:rsid w:val="00513550"/>
    <w:rsid w:val="005160D5"/>
    <w:rsid w:val="00517014"/>
    <w:rsid w:val="00521830"/>
    <w:rsid w:val="00521D8B"/>
    <w:rsid w:val="00521F15"/>
    <w:rsid w:val="0052265A"/>
    <w:rsid w:val="00522FB2"/>
    <w:rsid w:val="00523B51"/>
    <w:rsid w:val="00524C0A"/>
    <w:rsid w:val="0052595D"/>
    <w:rsid w:val="005259B8"/>
    <w:rsid w:val="00525BBF"/>
    <w:rsid w:val="005266A7"/>
    <w:rsid w:val="00526DD8"/>
    <w:rsid w:val="005276F9"/>
    <w:rsid w:val="00527A10"/>
    <w:rsid w:val="00530808"/>
    <w:rsid w:val="00530BCD"/>
    <w:rsid w:val="005314B1"/>
    <w:rsid w:val="0053299E"/>
    <w:rsid w:val="00532CF1"/>
    <w:rsid w:val="00532D19"/>
    <w:rsid w:val="0053358F"/>
    <w:rsid w:val="0053411E"/>
    <w:rsid w:val="005352D5"/>
    <w:rsid w:val="0053545B"/>
    <w:rsid w:val="00535954"/>
    <w:rsid w:val="005361AE"/>
    <w:rsid w:val="005362E7"/>
    <w:rsid w:val="0053745D"/>
    <w:rsid w:val="00540BA6"/>
    <w:rsid w:val="00541749"/>
    <w:rsid w:val="00541910"/>
    <w:rsid w:val="00541F12"/>
    <w:rsid w:val="00542392"/>
    <w:rsid w:val="00542400"/>
    <w:rsid w:val="005426D2"/>
    <w:rsid w:val="00542C12"/>
    <w:rsid w:val="00542E27"/>
    <w:rsid w:val="005430DA"/>
    <w:rsid w:val="005433EF"/>
    <w:rsid w:val="00543833"/>
    <w:rsid w:val="0054394B"/>
    <w:rsid w:val="00543988"/>
    <w:rsid w:val="005439D2"/>
    <w:rsid w:val="00545962"/>
    <w:rsid w:val="005462AF"/>
    <w:rsid w:val="005462CE"/>
    <w:rsid w:val="005478F7"/>
    <w:rsid w:val="005502F1"/>
    <w:rsid w:val="00550E75"/>
    <w:rsid w:val="00551685"/>
    <w:rsid w:val="00554B7F"/>
    <w:rsid w:val="00554CD7"/>
    <w:rsid w:val="00555048"/>
    <w:rsid w:val="00555651"/>
    <w:rsid w:val="0055759C"/>
    <w:rsid w:val="00557A07"/>
    <w:rsid w:val="00560371"/>
    <w:rsid w:val="00561C72"/>
    <w:rsid w:val="0056275F"/>
    <w:rsid w:val="00563539"/>
    <w:rsid w:val="0056464E"/>
    <w:rsid w:val="00564ED2"/>
    <w:rsid w:val="0056524E"/>
    <w:rsid w:val="005652A8"/>
    <w:rsid w:val="005653AA"/>
    <w:rsid w:val="00566376"/>
    <w:rsid w:val="00566B22"/>
    <w:rsid w:val="005670BA"/>
    <w:rsid w:val="00567564"/>
    <w:rsid w:val="00567852"/>
    <w:rsid w:val="005711F6"/>
    <w:rsid w:val="0057145A"/>
    <w:rsid w:val="00571E67"/>
    <w:rsid w:val="00572473"/>
    <w:rsid w:val="00572D0A"/>
    <w:rsid w:val="00572DC3"/>
    <w:rsid w:val="0057373F"/>
    <w:rsid w:val="0057381E"/>
    <w:rsid w:val="005742B0"/>
    <w:rsid w:val="005746A1"/>
    <w:rsid w:val="00574D0D"/>
    <w:rsid w:val="00576230"/>
    <w:rsid w:val="00576A9C"/>
    <w:rsid w:val="00576CFD"/>
    <w:rsid w:val="00576EB2"/>
    <w:rsid w:val="00577F9D"/>
    <w:rsid w:val="005804BF"/>
    <w:rsid w:val="00581D1E"/>
    <w:rsid w:val="0058242B"/>
    <w:rsid w:val="0058369B"/>
    <w:rsid w:val="00587155"/>
    <w:rsid w:val="005875FB"/>
    <w:rsid w:val="00587666"/>
    <w:rsid w:val="00587712"/>
    <w:rsid w:val="00587EF8"/>
    <w:rsid w:val="00590341"/>
    <w:rsid w:val="00590FD9"/>
    <w:rsid w:val="005919CD"/>
    <w:rsid w:val="00591C8A"/>
    <w:rsid w:val="0059206F"/>
    <w:rsid w:val="00592108"/>
    <w:rsid w:val="00592E72"/>
    <w:rsid w:val="00594D35"/>
    <w:rsid w:val="00594E07"/>
    <w:rsid w:val="00594F86"/>
    <w:rsid w:val="0059637F"/>
    <w:rsid w:val="005967FB"/>
    <w:rsid w:val="0059714C"/>
    <w:rsid w:val="00597EED"/>
    <w:rsid w:val="005A03B1"/>
    <w:rsid w:val="005A1B7B"/>
    <w:rsid w:val="005A25E4"/>
    <w:rsid w:val="005A26F8"/>
    <w:rsid w:val="005A2D88"/>
    <w:rsid w:val="005A5690"/>
    <w:rsid w:val="005A62B4"/>
    <w:rsid w:val="005A6764"/>
    <w:rsid w:val="005A6808"/>
    <w:rsid w:val="005A7C7F"/>
    <w:rsid w:val="005B05AB"/>
    <w:rsid w:val="005B0ED3"/>
    <w:rsid w:val="005B0FA3"/>
    <w:rsid w:val="005B25AF"/>
    <w:rsid w:val="005B4112"/>
    <w:rsid w:val="005B4637"/>
    <w:rsid w:val="005B46A9"/>
    <w:rsid w:val="005B4713"/>
    <w:rsid w:val="005B4ADA"/>
    <w:rsid w:val="005B549D"/>
    <w:rsid w:val="005B54C5"/>
    <w:rsid w:val="005B5963"/>
    <w:rsid w:val="005B68C3"/>
    <w:rsid w:val="005B6F35"/>
    <w:rsid w:val="005B7BB8"/>
    <w:rsid w:val="005B7CAD"/>
    <w:rsid w:val="005C0384"/>
    <w:rsid w:val="005C0458"/>
    <w:rsid w:val="005C0482"/>
    <w:rsid w:val="005C0569"/>
    <w:rsid w:val="005C0918"/>
    <w:rsid w:val="005C24B9"/>
    <w:rsid w:val="005C5E11"/>
    <w:rsid w:val="005C6024"/>
    <w:rsid w:val="005C6B57"/>
    <w:rsid w:val="005C73F0"/>
    <w:rsid w:val="005C7B73"/>
    <w:rsid w:val="005D015B"/>
    <w:rsid w:val="005D0C2A"/>
    <w:rsid w:val="005D0C2F"/>
    <w:rsid w:val="005D151C"/>
    <w:rsid w:val="005D1E1E"/>
    <w:rsid w:val="005D39BE"/>
    <w:rsid w:val="005D3B87"/>
    <w:rsid w:val="005D3BAA"/>
    <w:rsid w:val="005D4618"/>
    <w:rsid w:val="005D596A"/>
    <w:rsid w:val="005D5E67"/>
    <w:rsid w:val="005D642D"/>
    <w:rsid w:val="005D6AA4"/>
    <w:rsid w:val="005D7A6D"/>
    <w:rsid w:val="005E022A"/>
    <w:rsid w:val="005E0AD5"/>
    <w:rsid w:val="005E0FC4"/>
    <w:rsid w:val="005E19F1"/>
    <w:rsid w:val="005E2200"/>
    <w:rsid w:val="005E27FB"/>
    <w:rsid w:val="005E2B07"/>
    <w:rsid w:val="005E40CB"/>
    <w:rsid w:val="005E4B58"/>
    <w:rsid w:val="005E56B8"/>
    <w:rsid w:val="005E60FB"/>
    <w:rsid w:val="005E7A5D"/>
    <w:rsid w:val="005E7DEE"/>
    <w:rsid w:val="005F1B2F"/>
    <w:rsid w:val="005F1C58"/>
    <w:rsid w:val="005F2095"/>
    <w:rsid w:val="005F2434"/>
    <w:rsid w:val="005F26C6"/>
    <w:rsid w:val="005F325D"/>
    <w:rsid w:val="005F37A9"/>
    <w:rsid w:val="005F37D3"/>
    <w:rsid w:val="005F4505"/>
    <w:rsid w:val="005F4C7D"/>
    <w:rsid w:val="005F54B6"/>
    <w:rsid w:val="005F5FF8"/>
    <w:rsid w:val="005F60D6"/>
    <w:rsid w:val="005F77E4"/>
    <w:rsid w:val="00601118"/>
    <w:rsid w:val="00601CDC"/>
    <w:rsid w:val="00601DEC"/>
    <w:rsid w:val="006025BC"/>
    <w:rsid w:val="00602844"/>
    <w:rsid w:val="00603F26"/>
    <w:rsid w:val="00604C70"/>
    <w:rsid w:val="00604EAE"/>
    <w:rsid w:val="00604F2A"/>
    <w:rsid w:val="00605015"/>
    <w:rsid w:val="00605BDC"/>
    <w:rsid w:val="00605CF8"/>
    <w:rsid w:val="006066DD"/>
    <w:rsid w:val="00610528"/>
    <w:rsid w:val="0061073F"/>
    <w:rsid w:val="00611E78"/>
    <w:rsid w:val="00611EA9"/>
    <w:rsid w:val="00611F39"/>
    <w:rsid w:val="006134F0"/>
    <w:rsid w:val="00614EA0"/>
    <w:rsid w:val="00615380"/>
    <w:rsid w:val="00615D5F"/>
    <w:rsid w:val="00615EA2"/>
    <w:rsid w:val="00616561"/>
    <w:rsid w:val="00616BD6"/>
    <w:rsid w:val="00616F24"/>
    <w:rsid w:val="00617170"/>
    <w:rsid w:val="00617642"/>
    <w:rsid w:val="00617C2F"/>
    <w:rsid w:val="006200B2"/>
    <w:rsid w:val="006200D9"/>
    <w:rsid w:val="00620452"/>
    <w:rsid w:val="006204D9"/>
    <w:rsid w:val="00620D4A"/>
    <w:rsid w:val="00621227"/>
    <w:rsid w:val="00622594"/>
    <w:rsid w:val="00623AD7"/>
    <w:rsid w:val="0062410B"/>
    <w:rsid w:val="00624210"/>
    <w:rsid w:val="0062424C"/>
    <w:rsid w:val="0062472E"/>
    <w:rsid w:val="0062564C"/>
    <w:rsid w:val="00626256"/>
    <w:rsid w:val="006265FB"/>
    <w:rsid w:val="00626F06"/>
    <w:rsid w:val="00627BB5"/>
    <w:rsid w:val="00627BE8"/>
    <w:rsid w:val="00630A84"/>
    <w:rsid w:val="00632969"/>
    <w:rsid w:val="00632EE0"/>
    <w:rsid w:val="006339EF"/>
    <w:rsid w:val="006345FF"/>
    <w:rsid w:val="00636020"/>
    <w:rsid w:val="006368D1"/>
    <w:rsid w:val="00636910"/>
    <w:rsid w:val="00636D38"/>
    <w:rsid w:val="00636E1A"/>
    <w:rsid w:val="0063720F"/>
    <w:rsid w:val="006401C7"/>
    <w:rsid w:val="00641217"/>
    <w:rsid w:val="00644304"/>
    <w:rsid w:val="0064608D"/>
    <w:rsid w:val="006462C8"/>
    <w:rsid w:val="00646502"/>
    <w:rsid w:val="0064652E"/>
    <w:rsid w:val="0064676D"/>
    <w:rsid w:val="00646D4B"/>
    <w:rsid w:val="00647750"/>
    <w:rsid w:val="0064781A"/>
    <w:rsid w:val="006479FC"/>
    <w:rsid w:val="00651D6C"/>
    <w:rsid w:val="006548A4"/>
    <w:rsid w:val="006555C1"/>
    <w:rsid w:val="0065586D"/>
    <w:rsid w:val="0065673E"/>
    <w:rsid w:val="00656F7F"/>
    <w:rsid w:val="00657019"/>
    <w:rsid w:val="00657CBE"/>
    <w:rsid w:val="00661CB2"/>
    <w:rsid w:val="00662280"/>
    <w:rsid w:val="006627D2"/>
    <w:rsid w:val="00662803"/>
    <w:rsid w:val="006630A1"/>
    <w:rsid w:val="00663C10"/>
    <w:rsid w:val="006650AB"/>
    <w:rsid w:val="00665303"/>
    <w:rsid w:val="00665A04"/>
    <w:rsid w:val="00665AEC"/>
    <w:rsid w:val="00665C30"/>
    <w:rsid w:val="006663A4"/>
    <w:rsid w:val="00666705"/>
    <w:rsid w:val="00666D34"/>
    <w:rsid w:val="00666F71"/>
    <w:rsid w:val="00667C72"/>
    <w:rsid w:val="00670A82"/>
    <w:rsid w:val="00670CAC"/>
    <w:rsid w:val="00671E29"/>
    <w:rsid w:val="00672238"/>
    <w:rsid w:val="00672642"/>
    <w:rsid w:val="006728FD"/>
    <w:rsid w:val="006741CC"/>
    <w:rsid w:val="00674518"/>
    <w:rsid w:val="00674C6C"/>
    <w:rsid w:val="006750CA"/>
    <w:rsid w:val="006762C7"/>
    <w:rsid w:val="006802AA"/>
    <w:rsid w:val="00680BE1"/>
    <w:rsid w:val="006814B7"/>
    <w:rsid w:val="00681803"/>
    <w:rsid w:val="006820CB"/>
    <w:rsid w:val="006822E1"/>
    <w:rsid w:val="00683BE2"/>
    <w:rsid w:val="00683F68"/>
    <w:rsid w:val="0068462A"/>
    <w:rsid w:val="00685789"/>
    <w:rsid w:val="0068584D"/>
    <w:rsid w:val="00686197"/>
    <w:rsid w:val="00687D48"/>
    <w:rsid w:val="00691724"/>
    <w:rsid w:val="006917CB"/>
    <w:rsid w:val="00692926"/>
    <w:rsid w:val="00692D8C"/>
    <w:rsid w:val="00693664"/>
    <w:rsid w:val="006945A0"/>
    <w:rsid w:val="006966CC"/>
    <w:rsid w:val="00697632"/>
    <w:rsid w:val="00697B85"/>
    <w:rsid w:val="00697C36"/>
    <w:rsid w:val="00697E35"/>
    <w:rsid w:val="006A1094"/>
    <w:rsid w:val="006A130D"/>
    <w:rsid w:val="006A130E"/>
    <w:rsid w:val="006A1778"/>
    <w:rsid w:val="006A29AD"/>
    <w:rsid w:val="006A38ED"/>
    <w:rsid w:val="006A3ADB"/>
    <w:rsid w:val="006A3E47"/>
    <w:rsid w:val="006A5E7B"/>
    <w:rsid w:val="006A736E"/>
    <w:rsid w:val="006A78AD"/>
    <w:rsid w:val="006B0094"/>
    <w:rsid w:val="006B0451"/>
    <w:rsid w:val="006B55FA"/>
    <w:rsid w:val="006B6040"/>
    <w:rsid w:val="006B60BC"/>
    <w:rsid w:val="006B672D"/>
    <w:rsid w:val="006B68E1"/>
    <w:rsid w:val="006B7211"/>
    <w:rsid w:val="006B726F"/>
    <w:rsid w:val="006B775F"/>
    <w:rsid w:val="006B7B29"/>
    <w:rsid w:val="006C01C8"/>
    <w:rsid w:val="006C101B"/>
    <w:rsid w:val="006C112A"/>
    <w:rsid w:val="006C1C0A"/>
    <w:rsid w:val="006C2004"/>
    <w:rsid w:val="006C2322"/>
    <w:rsid w:val="006C351F"/>
    <w:rsid w:val="006C3988"/>
    <w:rsid w:val="006C3AEC"/>
    <w:rsid w:val="006C4B9B"/>
    <w:rsid w:val="006C4CF8"/>
    <w:rsid w:val="006C5951"/>
    <w:rsid w:val="006C59D2"/>
    <w:rsid w:val="006C5D1B"/>
    <w:rsid w:val="006C600D"/>
    <w:rsid w:val="006C64AF"/>
    <w:rsid w:val="006C74C1"/>
    <w:rsid w:val="006D0387"/>
    <w:rsid w:val="006D051C"/>
    <w:rsid w:val="006D0756"/>
    <w:rsid w:val="006D0880"/>
    <w:rsid w:val="006D0A29"/>
    <w:rsid w:val="006D1B08"/>
    <w:rsid w:val="006D2492"/>
    <w:rsid w:val="006D2587"/>
    <w:rsid w:val="006D2755"/>
    <w:rsid w:val="006D28C7"/>
    <w:rsid w:val="006D3672"/>
    <w:rsid w:val="006D6389"/>
    <w:rsid w:val="006D6991"/>
    <w:rsid w:val="006D7880"/>
    <w:rsid w:val="006D7E92"/>
    <w:rsid w:val="006E0789"/>
    <w:rsid w:val="006E1683"/>
    <w:rsid w:val="006E23CB"/>
    <w:rsid w:val="006E307F"/>
    <w:rsid w:val="006E3F32"/>
    <w:rsid w:val="006E4BED"/>
    <w:rsid w:val="006E53C1"/>
    <w:rsid w:val="006E678D"/>
    <w:rsid w:val="006E7209"/>
    <w:rsid w:val="006E75F2"/>
    <w:rsid w:val="006E777E"/>
    <w:rsid w:val="006F120D"/>
    <w:rsid w:val="006F1A2F"/>
    <w:rsid w:val="006F1FF1"/>
    <w:rsid w:val="006F310D"/>
    <w:rsid w:val="006F4146"/>
    <w:rsid w:val="006F427F"/>
    <w:rsid w:val="006F4281"/>
    <w:rsid w:val="006F46D0"/>
    <w:rsid w:val="006F476C"/>
    <w:rsid w:val="006F48D9"/>
    <w:rsid w:val="006F50DA"/>
    <w:rsid w:val="006F5ACA"/>
    <w:rsid w:val="006F79D4"/>
    <w:rsid w:val="007006D8"/>
    <w:rsid w:val="00700A91"/>
    <w:rsid w:val="00700F74"/>
    <w:rsid w:val="00702B08"/>
    <w:rsid w:val="007031EC"/>
    <w:rsid w:val="007037CB"/>
    <w:rsid w:val="00704251"/>
    <w:rsid w:val="00704CE6"/>
    <w:rsid w:val="0070594C"/>
    <w:rsid w:val="00706835"/>
    <w:rsid w:val="00707ED2"/>
    <w:rsid w:val="00710C8E"/>
    <w:rsid w:val="007111A0"/>
    <w:rsid w:val="00711BF2"/>
    <w:rsid w:val="00711F23"/>
    <w:rsid w:val="00712D0A"/>
    <w:rsid w:val="00712E21"/>
    <w:rsid w:val="00712F44"/>
    <w:rsid w:val="00713786"/>
    <w:rsid w:val="00713C25"/>
    <w:rsid w:val="00713D38"/>
    <w:rsid w:val="00714968"/>
    <w:rsid w:val="00714E26"/>
    <w:rsid w:val="00714ED1"/>
    <w:rsid w:val="00715DFA"/>
    <w:rsid w:val="00715FB4"/>
    <w:rsid w:val="007166A4"/>
    <w:rsid w:val="0071702D"/>
    <w:rsid w:val="00717166"/>
    <w:rsid w:val="00717881"/>
    <w:rsid w:val="00717F77"/>
    <w:rsid w:val="007204CB"/>
    <w:rsid w:val="0072134A"/>
    <w:rsid w:val="00721793"/>
    <w:rsid w:val="007237D8"/>
    <w:rsid w:val="00723E02"/>
    <w:rsid w:val="00725167"/>
    <w:rsid w:val="00725941"/>
    <w:rsid w:val="00726D78"/>
    <w:rsid w:val="00727548"/>
    <w:rsid w:val="00732BB2"/>
    <w:rsid w:val="007336AE"/>
    <w:rsid w:val="007339F6"/>
    <w:rsid w:val="007359DA"/>
    <w:rsid w:val="00736D53"/>
    <w:rsid w:val="00740FC7"/>
    <w:rsid w:val="007414DF"/>
    <w:rsid w:val="007414FB"/>
    <w:rsid w:val="00741EBF"/>
    <w:rsid w:val="00742615"/>
    <w:rsid w:val="007426CF"/>
    <w:rsid w:val="007429B4"/>
    <w:rsid w:val="007429FE"/>
    <w:rsid w:val="00742C43"/>
    <w:rsid w:val="00743488"/>
    <w:rsid w:val="00743AAB"/>
    <w:rsid w:val="007453A6"/>
    <w:rsid w:val="00747BED"/>
    <w:rsid w:val="00750947"/>
    <w:rsid w:val="00751297"/>
    <w:rsid w:val="0075217D"/>
    <w:rsid w:val="007525E3"/>
    <w:rsid w:val="00752A7A"/>
    <w:rsid w:val="00752ACC"/>
    <w:rsid w:val="00753E56"/>
    <w:rsid w:val="00754533"/>
    <w:rsid w:val="0075613D"/>
    <w:rsid w:val="00756816"/>
    <w:rsid w:val="00756953"/>
    <w:rsid w:val="0075748F"/>
    <w:rsid w:val="0076011B"/>
    <w:rsid w:val="00760629"/>
    <w:rsid w:val="00761AA2"/>
    <w:rsid w:val="00761E11"/>
    <w:rsid w:val="0076256E"/>
    <w:rsid w:val="00762B38"/>
    <w:rsid w:val="00763013"/>
    <w:rsid w:val="00763B3A"/>
    <w:rsid w:val="007640F2"/>
    <w:rsid w:val="00764620"/>
    <w:rsid w:val="00764B4B"/>
    <w:rsid w:val="00764DFC"/>
    <w:rsid w:val="0076505B"/>
    <w:rsid w:val="0076512C"/>
    <w:rsid w:val="0076543D"/>
    <w:rsid w:val="007656E5"/>
    <w:rsid w:val="00766396"/>
    <w:rsid w:val="00766573"/>
    <w:rsid w:val="00766607"/>
    <w:rsid w:val="007667DF"/>
    <w:rsid w:val="007672BD"/>
    <w:rsid w:val="00767AD2"/>
    <w:rsid w:val="0077097E"/>
    <w:rsid w:val="00771C71"/>
    <w:rsid w:val="00771E83"/>
    <w:rsid w:val="007720C4"/>
    <w:rsid w:val="007720E9"/>
    <w:rsid w:val="00772FA5"/>
    <w:rsid w:val="007737B5"/>
    <w:rsid w:val="007744C3"/>
    <w:rsid w:val="00775971"/>
    <w:rsid w:val="00775BF0"/>
    <w:rsid w:val="007762A2"/>
    <w:rsid w:val="00776770"/>
    <w:rsid w:val="00777837"/>
    <w:rsid w:val="007803CC"/>
    <w:rsid w:val="0078433F"/>
    <w:rsid w:val="00784AE1"/>
    <w:rsid w:val="00784D5A"/>
    <w:rsid w:val="0078581A"/>
    <w:rsid w:val="00786522"/>
    <w:rsid w:val="007866A8"/>
    <w:rsid w:val="00786A2B"/>
    <w:rsid w:val="00786ECE"/>
    <w:rsid w:val="0079180D"/>
    <w:rsid w:val="00792197"/>
    <w:rsid w:val="00792442"/>
    <w:rsid w:val="00792FD7"/>
    <w:rsid w:val="00794270"/>
    <w:rsid w:val="007942AE"/>
    <w:rsid w:val="00796BB5"/>
    <w:rsid w:val="00796EB7"/>
    <w:rsid w:val="00797060"/>
    <w:rsid w:val="00797F23"/>
    <w:rsid w:val="007A023E"/>
    <w:rsid w:val="007A17CD"/>
    <w:rsid w:val="007A1964"/>
    <w:rsid w:val="007A2814"/>
    <w:rsid w:val="007A2D78"/>
    <w:rsid w:val="007A334B"/>
    <w:rsid w:val="007A3CD0"/>
    <w:rsid w:val="007A41C4"/>
    <w:rsid w:val="007A48BE"/>
    <w:rsid w:val="007A5623"/>
    <w:rsid w:val="007A5A65"/>
    <w:rsid w:val="007A6204"/>
    <w:rsid w:val="007A6371"/>
    <w:rsid w:val="007A652E"/>
    <w:rsid w:val="007A7A17"/>
    <w:rsid w:val="007B0225"/>
    <w:rsid w:val="007B0289"/>
    <w:rsid w:val="007B0F45"/>
    <w:rsid w:val="007B1106"/>
    <w:rsid w:val="007B46FF"/>
    <w:rsid w:val="007B5837"/>
    <w:rsid w:val="007B5BCE"/>
    <w:rsid w:val="007B7067"/>
    <w:rsid w:val="007B714F"/>
    <w:rsid w:val="007B78BA"/>
    <w:rsid w:val="007C027C"/>
    <w:rsid w:val="007C2587"/>
    <w:rsid w:val="007C264E"/>
    <w:rsid w:val="007C2843"/>
    <w:rsid w:val="007C3CBF"/>
    <w:rsid w:val="007C508C"/>
    <w:rsid w:val="007C6187"/>
    <w:rsid w:val="007C62FB"/>
    <w:rsid w:val="007C66B9"/>
    <w:rsid w:val="007C6C2C"/>
    <w:rsid w:val="007C6D28"/>
    <w:rsid w:val="007C7710"/>
    <w:rsid w:val="007C7BEE"/>
    <w:rsid w:val="007D0125"/>
    <w:rsid w:val="007D12B1"/>
    <w:rsid w:val="007D1CE7"/>
    <w:rsid w:val="007D1FC8"/>
    <w:rsid w:val="007D3327"/>
    <w:rsid w:val="007D3BD4"/>
    <w:rsid w:val="007D421D"/>
    <w:rsid w:val="007D5610"/>
    <w:rsid w:val="007D79F6"/>
    <w:rsid w:val="007D7A5E"/>
    <w:rsid w:val="007E0F49"/>
    <w:rsid w:val="007E1B88"/>
    <w:rsid w:val="007E2AB5"/>
    <w:rsid w:val="007E2E90"/>
    <w:rsid w:val="007E4409"/>
    <w:rsid w:val="007E4C5E"/>
    <w:rsid w:val="007E4E54"/>
    <w:rsid w:val="007E6183"/>
    <w:rsid w:val="007E6411"/>
    <w:rsid w:val="007E680E"/>
    <w:rsid w:val="007F364D"/>
    <w:rsid w:val="007F46B5"/>
    <w:rsid w:val="007F4761"/>
    <w:rsid w:val="007F4A67"/>
    <w:rsid w:val="007F5953"/>
    <w:rsid w:val="007F5C7C"/>
    <w:rsid w:val="007F5EF5"/>
    <w:rsid w:val="007F68E0"/>
    <w:rsid w:val="007F69F2"/>
    <w:rsid w:val="007F6F8A"/>
    <w:rsid w:val="007F7467"/>
    <w:rsid w:val="008012B4"/>
    <w:rsid w:val="00801DD6"/>
    <w:rsid w:val="00802144"/>
    <w:rsid w:val="008027A1"/>
    <w:rsid w:val="00802982"/>
    <w:rsid w:val="008036D3"/>
    <w:rsid w:val="00803F42"/>
    <w:rsid w:val="00805899"/>
    <w:rsid w:val="00806468"/>
    <w:rsid w:val="00810755"/>
    <w:rsid w:val="00811426"/>
    <w:rsid w:val="008125FE"/>
    <w:rsid w:val="00812921"/>
    <w:rsid w:val="00813CDD"/>
    <w:rsid w:val="00814013"/>
    <w:rsid w:val="008140E7"/>
    <w:rsid w:val="008146CD"/>
    <w:rsid w:val="00814B78"/>
    <w:rsid w:val="00816569"/>
    <w:rsid w:val="008168B5"/>
    <w:rsid w:val="00817059"/>
    <w:rsid w:val="00817208"/>
    <w:rsid w:val="00817213"/>
    <w:rsid w:val="00817B04"/>
    <w:rsid w:val="008207BE"/>
    <w:rsid w:val="008207CE"/>
    <w:rsid w:val="00821941"/>
    <w:rsid w:val="008220CD"/>
    <w:rsid w:val="008228C7"/>
    <w:rsid w:val="00824B75"/>
    <w:rsid w:val="008267ED"/>
    <w:rsid w:val="00826D8D"/>
    <w:rsid w:val="00827383"/>
    <w:rsid w:val="00827CDD"/>
    <w:rsid w:val="00830362"/>
    <w:rsid w:val="008315E2"/>
    <w:rsid w:val="008339A7"/>
    <w:rsid w:val="008340B2"/>
    <w:rsid w:val="00834489"/>
    <w:rsid w:val="00834AB9"/>
    <w:rsid w:val="00836A66"/>
    <w:rsid w:val="00837F53"/>
    <w:rsid w:val="008400C8"/>
    <w:rsid w:val="008418DA"/>
    <w:rsid w:val="008419F0"/>
    <w:rsid w:val="00841F76"/>
    <w:rsid w:val="00842A1B"/>
    <w:rsid w:val="00843000"/>
    <w:rsid w:val="008438F2"/>
    <w:rsid w:val="00843B2D"/>
    <w:rsid w:val="00844756"/>
    <w:rsid w:val="00846493"/>
    <w:rsid w:val="00846A6D"/>
    <w:rsid w:val="00846FD5"/>
    <w:rsid w:val="00850407"/>
    <w:rsid w:val="00852433"/>
    <w:rsid w:val="00853721"/>
    <w:rsid w:val="00853AB9"/>
    <w:rsid w:val="00853ED4"/>
    <w:rsid w:val="00853F1D"/>
    <w:rsid w:val="00853F53"/>
    <w:rsid w:val="0085404A"/>
    <w:rsid w:val="008546A8"/>
    <w:rsid w:val="00854FAB"/>
    <w:rsid w:val="0085538A"/>
    <w:rsid w:val="00856399"/>
    <w:rsid w:val="00857475"/>
    <w:rsid w:val="0086027F"/>
    <w:rsid w:val="00860D3A"/>
    <w:rsid w:val="008626AC"/>
    <w:rsid w:val="008632E1"/>
    <w:rsid w:val="00863BF0"/>
    <w:rsid w:val="008656D0"/>
    <w:rsid w:val="008661CB"/>
    <w:rsid w:val="00867537"/>
    <w:rsid w:val="0087047C"/>
    <w:rsid w:val="00871B48"/>
    <w:rsid w:val="0087221C"/>
    <w:rsid w:val="008728F3"/>
    <w:rsid w:val="00872A09"/>
    <w:rsid w:val="00872EFB"/>
    <w:rsid w:val="00873086"/>
    <w:rsid w:val="00875398"/>
    <w:rsid w:val="00875CB1"/>
    <w:rsid w:val="00875D80"/>
    <w:rsid w:val="008771D6"/>
    <w:rsid w:val="0087769F"/>
    <w:rsid w:val="008777E0"/>
    <w:rsid w:val="00877B2A"/>
    <w:rsid w:val="00877C2B"/>
    <w:rsid w:val="0088020D"/>
    <w:rsid w:val="00880400"/>
    <w:rsid w:val="00880FB4"/>
    <w:rsid w:val="00880FD5"/>
    <w:rsid w:val="00882045"/>
    <w:rsid w:val="008823D9"/>
    <w:rsid w:val="00882A8E"/>
    <w:rsid w:val="00884F76"/>
    <w:rsid w:val="00885951"/>
    <w:rsid w:val="00885A97"/>
    <w:rsid w:val="00885B7E"/>
    <w:rsid w:val="00886007"/>
    <w:rsid w:val="008866AA"/>
    <w:rsid w:val="00887588"/>
    <w:rsid w:val="00887C70"/>
    <w:rsid w:val="00887F80"/>
    <w:rsid w:val="008901D7"/>
    <w:rsid w:val="00890917"/>
    <w:rsid w:val="00890CB5"/>
    <w:rsid w:val="00890E1C"/>
    <w:rsid w:val="00890EA1"/>
    <w:rsid w:val="00892286"/>
    <w:rsid w:val="0089295A"/>
    <w:rsid w:val="00893833"/>
    <w:rsid w:val="00896D0A"/>
    <w:rsid w:val="00897204"/>
    <w:rsid w:val="008A0708"/>
    <w:rsid w:val="008A14D9"/>
    <w:rsid w:val="008A1DB2"/>
    <w:rsid w:val="008A1EB8"/>
    <w:rsid w:val="008A37C2"/>
    <w:rsid w:val="008A5308"/>
    <w:rsid w:val="008A5D66"/>
    <w:rsid w:val="008A6014"/>
    <w:rsid w:val="008A6903"/>
    <w:rsid w:val="008A7B3C"/>
    <w:rsid w:val="008B0B16"/>
    <w:rsid w:val="008B1CD9"/>
    <w:rsid w:val="008B286E"/>
    <w:rsid w:val="008B3015"/>
    <w:rsid w:val="008B3427"/>
    <w:rsid w:val="008B44ED"/>
    <w:rsid w:val="008B49D0"/>
    <w:rsid w:val="008B4CC0"/>
    <w:rsid w:val="008B4F14"/>
    <w:rsid w:val="008B64A9"/>
    <w:rsid w:val="008B66B3"/>
    <w:rsid w:val="008C278A"/>
    <w:rsid w:val="008C3539"/>
    <w:rsid w:val="008C3822"/>
    <w:rsid w:val="008C3E12"/>
    <w:rsid w:val="008C42ED"/>
    <w:rsid w:val="008C4489"/>
    <w:rsid w:val="008C49D1"/>
    <w:rsid w:val="008C49FF"/>
    <w:rsid w:val="008C4A2F"/>
    <w:rsid w:val="008C4B05"/>
    <w:rsid w:val="008C5ACA"/>
    <w:rsid w:val="008C62D3"/>
    <w:rsid w:val="008C63ED"/>
    <w:rsid w:val="008C6CC5"/>
    <w:rsid w:val="008D0A5E"/>
    <w:rsid w:val="008D0D36"/>
    <w:rsid w:val="008D0EE9"/>
    <w:rsid w:val="008D3051"/>
    <w:rsid w:val="008D3086"/>
    <w:rsid w:val="008D323D"/>
    <w:rsid w:val="008D5FB8"/>
    <w:rsid w:val="008D601A"/>
    <w:rsid w:val="008D6F3F"/>
    <w:rsid w:val="008D7DC1"/>
    <w:rsid w:val="008E0031"/>
    <w:rsid w:val="008E1336"/>
    <w:rsid w:val="008E4076"/>
    <w:rsid w:val="008E4A60"/>
    <w:rsid w:val="008E4C2F"/>
    <w:rsid w:val="008E4D02"/>
    <w:rsid w:val="008E5748"/>
    <w:rsid w:val="008E5C65"/>
    <w:rsid w:val="008E5DD8"/>
    <w:rsid w:val="008E62DD"/>
    <w:rsid w:val="008E79C4"/>
    <w:rsid w:val="008F0114"/>
    <w:rsid w:val="008F021A"/>
    <w:rsid w:val="008F0A01"/>
    <w:rsid w:val="008F0D68"/>
    <w:rsid w:val="008F1127"/>
    <w:rsid w:val="008F251A"/>
    <w:rsid w:val="008F4111"/>
    <w:rsid w:val="008F41D7"/>
    <w:rsid w:val="008F44E0"/>
    <w:rsid w:val="008F479F"/>
    <w:rsid w:val="008F796F"/>
    <w:rsid w:val="00901231"/>
    <w:rsid w:val="00901C45"/>
    <w:rsid w:val="009023E9"/>
    <w:rsid w:val="00902C81"/>
    <w:rsid w:val="009044F5"/>
    <w:rsid w:val="00904939"/>
    <w:rsid w:val="00905109"/>
    <w:rsid w:val="00906482"/>
    <w:rsid w:val="00907D10"/>
    <w:rsid w:val="009110CA"/>
    <w:rsid w:val="009118B9"/>
    <w:rsid w:val="009118C6"/>
    <w:rsid w:val="00913836"/>
    <w:rsid w:val="00913A89"/>
    <w:rsid w:val="00913A8A"/>
    <w:rsid w:val="009154F7"/>
    <w:rsid w:val="00916697"/>
    <w:rsid w:val="00916D7D"/>
    <w:rsid w:val="00917097"/>
    <w:rsid w:val="0091716E"/>
    <w:rsid w:val="009171BD"/>
    <w:rsid w:val="00920808"/>
    <w:rsid w:val="00922B14"/>
    <w:rsid w:val="0092479F"/>
    <w:rsid w:val="009249C7"/>
    <w:rsid w:val="00926E50"/>
    <w:rsid w:val="009273E4"/>
    <w:rsid w:val="00927B91"/>
    <w:rsid w:val="00931525"/>
    <w:rsid w:val="00932828"/>
    <w:rsid w:val="00932D72"/>
    <w:rsid w:val="009333AE"/>
    <w:rsid w:val="009337A4"/>
    <w:rsid w:val="00933AF8"/>
    <w:rsid w:val="00933E48"/>
    <w:rsid w:val="009363B8"/>
    <w:rsid w:val="0093711F"/>
    <w:rsid w:val="0093713C"/>
    <w:rsid w:val="00937C49"/>
    <w:rsid w:val="00940537"/>
    <w:rsid w:val="009405B2"/>
    <w:rsid w:val="00941C75"/>
    <w:rsid w:val="00942E5F"/>
    <w:rsid w:val="00943DC3"/>
    <w:rsid w:val="0094459C"/>
    <w:rsid w:val="00944B6D"/>
    <w:rsid w:val="00945152"/>
    <w:rsid w:val="00946C64"/>
    <w:rsid w:val="00946C7B"/>
    <w:rsid w:val="0094736D"/>
    <w:rsid w:val="00951047"/>
    <w:rsid w:val="00951DDD"/>
    <w:rsid w:val="00952959"/>
    <w:rsid w:val="00953274"/>
    <w:rsid w:val="0095372D"/>
    <w:rsid w:val="00953AB8"/>
    <w:rsid w:val="00954ECB"/>
    <w:rsid w:val="00955C8E"/>
    <w:rsid w:val="00956156"/>
    <w:rsid w:val="00956367"/>
    <w:rsid w:val="00956800"/>
    <w:rsid w:val="00957376"/>
    <w:rsid w:val="00960A41"/>
    <w:rsid w:val="00960CA6"/>
    <w:rsid w:val="00960FCE"/>
    <w:rsid w:val="0096103C"/>
    <w:rsid w:val="00961F05"/>
    <w:rsid w:val="00962294"/>
    <w:rsid w:val="00962BAC"/>
    <w:rsid w:val="009630E3"/>
    <w:rsid w:val="0096317E"/>
    <w:rsid w:val="0096344A"/>
    <w:rsid w:val="00963B8B"/>
    <w:rsid w:val="00964331"/>
    <w:rsid w:val="00964A79"/>
    <w:rsid w:val="00965417"/>
    <w:rsid w:val="00965BD8"/>
    <w:rsid w:val="00966199"/>
    <w:rsid w:val="009665CF"/>
    <w:rsid w:val="00966E2D"/>
    <w:rsid w:val="00966FCB"/>
    <w:rsid w:val="00967CBE"/>
    <w:rsid w:val="00970BE8"/>
    <w:rsid w:val="00971592"/>
    <w:rsid w:val="00971B89"/>
    <w:rsid w:val="00971CFC"/>
    <w:rsid w:val="00972F0A"/>
    <w:rsid w:val="00972FA6"/>
    <w:rsid w:val="0097584F"/>
    <w:rsid w:val="009760A6"/>
    <w:rsid w:val="00976FD5"/>
    <w:rsid w:val="009778A8"/>
    <w:rsid w:val="00977FD5"/>
    <w:rsid w:val="009801D8"/>
    <w:rsid w:val="00980C1D"/>
    <w:rsid w:val="00980FD8"/>
    <w:rsid w:val="00981317"/>
    <w:rsid w:val="00981764"/>
    <w:rsid w:val="00981AA0"/>
    <w:rsid w:val="00983150"/>
    <w:rsid w:val="00984CC4"/>
    <w:rsid w:val="0098552B"/>
    <w:rsid w:val="00985821"/>
    <w:rsid w:val="00985870"/>
    <w:rsid w:val="009878F9"/>
    <w:rsid w:val="0099003E"/>
    <w:rsid w:val="00990322"/>
    <w:rsid w:val="0099055E"/>
    <w:rsid w:val="00992CBE"/>
    <w:rsid w:val="009932BD"/>
    <w:rsid w:val="00993340"/>
    <w:rsid w:val="0099391E"/>
    <w:rsid w:val="00993D7E"/>
    <w:rsid w:val="009960F9"/>
    <w:rsid w:val="00996CFE"/>
    <w:rsid w:val="009975FE"/>
    <w:rsid w:val="009977EC"/>
    <w:rsid w:val="00997F66"/>
    <w:rsid w:val="009A06E5"/>
    <w:rsid w:val="009A132C"/>
    <w:rsid w:val="009A1B8E"/>
    <w:rsid w:val="009A3639"/>
    <w:rsid w:val="009A39F1"/>
    <w:rsid w:val="009A3A6B"/>
    <w:rsid w:val="009A497D"/>
    <w:rsid w:val="009A4983"/>
    <w:rsid w:val="009A5EBD"/>
    <w:rsid w:val="009A7196"/>
    <w:rsid w:val="009A7B8F"/>
    <w:rsid w:val="009B09D6"/>
    <w:rsid w:val="009B15AD"/>
    <w:rsid w:val="009B32F5"/>
    <w:rsid w:val="009B44AF"/>
    <w:rsid w:val="009B545B"/>
    <w:rsid w:val="009B5783"/>
    <w:rsid w:val="009B623D"/>
    <w:rsid w:val="009B637E"/>
    <w:rsid w:val="009B6855"/>
    <w:rsid w:val="009C013F"/>
    <w:rsid w:val="009C10BB"/>
    <w:rsid w:val="009C1943"/>
    <w:rsid w:val="009C2C81"/>
    <w:rsid w:val="009C4276"/>
    <w:rsid w:val="009C477D"/>
    <w:rsid w:val="009C4811"/>
    <w:rsid w:val="009C588D"/>
    <w:rsid w:val="009C5B68"/>
    <w:rsid w:val="009C5E97"/>
    <w:rsid w:val="009C6613"/>
    <w:rsid w:val="009C724F"/>
    <w:rsid w:val="009C74C5"/>
    <w:rsid w:val="009C78DA"/>
    <w:rsid w:val="009D0C66"/>
    <w:rsid w:val="009D28F4"/>
    <w:rsid w:val="009D3003"/>
    <w:rsid w:val="009D3C2C"/>
    <w:rsid w:val="009D4429"/>
    <w:rsid w:val="009D47D1"/>
    <w:rsid w:val="009D48A1"/>
    <w:rsid w:val="009D4C20"/>
    <w:rsid w:val="009D4CF2"/>
    <w:rsid w:val="009D5613"/>
    <w:rsid w:val="009D5BEB"/>
    <w:rsid w:val="009D5C28"/>
    <w:rsid w:val="009D6662"/>
    <w:rsid w:val="009D6934"/>
    <w:rsid w:val="009E00A2"/>
    <w:rsid w:val="009E1EC0"/>
    <w:rsid w:val="009E52F6"/>
    <w:rsid w:val="009E55FF"/>
    <w:rsid w:val="009E7035"/>
    <w:rsid w:val="009E7520"/>
    <w:rsid w:val="009F01B7"/>
    <w:rsid w:val="009F0507"/>
    <w:rsid w:val="009F121B"/>
    <w:rsid w:val="009F12EC"/>
    <w:rsid w:val="009F24E3"/>
    <w:rsid w:val="009F4950"/>
    <w:rsid w:val="009F5407"/>
    <w:rsid w:val="009F5B1B"/>
    <w:rsid w:val="009F5CA9"/>
    <w:rsid w:val="009F5F08"/>
    <w:rsid w:val="009F7C06"/>
    <w:rsid w:val="00A007FD"/>
    <w:rsid w:val="00A01796"/>
    <w:rsid w:val="00A01F25"/>
    <w:rsid w:val="00A028D4"/>
    <w:rsid w:val="00A02A8D"/>
    <w:rsid w:val="00A02CAA"/>
    <w:rsid w:val="00A0452D"/>
    <w:rsid w:val="00A04A57"/>
    <w:rsid w:val="00A05E07"/>
    <w:rsid w:val="00A06A3A"/>
    <w:rsid w:val="00A074B7"/>
    <w:rsid w:val="00A07CB9"/>
    <w:rsid w:val="00A10B3C"/>
    <w:rsid w:val="00A10E0B"/>
    <w:rsid w:val="00A11806"/>
    <w:rsid w:val="00A12319"/>
    <w:rsid w:val="00A12429"/>
    <w:rsid w:val="00A129A9"/>
    <w:rsid w:val="00A143C2"/>
    <w:rsid w:val="00A15278"/>
    <w:rsid w:val="00A15D69"/>
    <w:rsid w:val="00A16BC6"/>
    <w:rsid w:val="00A20062"/>
    <w:rsid w:val="00A2086E"/>
    <w:rsid w:val="00A21EDD"/>
    <w:rsid w:val="00A2232E"/>
    <w:rsid w:val="00A2243A"/>
    <w:rsid w:val="00A23227"/>
    <w:rsid w:val="00A23229"/>
    <w:rsid w:val="00A2388C"/>
    <w:rsid w:val="00A23928"/>
    <w:rsid w:val="00A24A6F"/>
    <w:rsid w:val="00A250E9"/>
    <w:rsid w:val="00A25427"/>
    <w:rsid w:val="00A2604A"/>
    <w:rsid w:val="00A26642"/>
    <w:rsid w:val="00A26C4A"/>
    <w:rsid w:val="00A26F68"/>
    <w:rsid w:val="00A278AE"/>
    <w:rsid w:val="00A27F0B"/>
    <w:rsid w:val="00A3064A"/>
    <w:rsid w:val="00A31850"/>
    <w:rsid w:val="00A324D2"/>
    <w:rsid w:val="00A32EBE"/>
    <w:rsid w:val="00A33CA0"/>
    <w:rsid w:val="00A33D2C"/>
    <w:rsid w:val="00A34948"/>
    <w:rsid w:val="00A34E68"/>
    <w:rsid w:val="00A3515A"/>
    <w:rsid w:val="00A361FA"/>
    <w:rsid w:val="00A36E6C"/>
    <w:rsid w:val="00A40B8B"/>
    <w:rsid w:val="00A40C4C"/>
    <w:rsid w:val="00A40EE8"/>
    <w:rsid w:val="00A41798"/>
    <w:rsid w:val="00A418FD"/>
    <w:rsid w:val="00A41996"/>
    <w:rsid w:val="00A41A20"/>
    <w:rsid w:val="00A41CD1"/>
    <w:rsid w:val="00A425F9"/>
    <w:rsid w:val="00A43DAE"/>
    <w:rsid w:val="00A4408A"/>
    <w:rsid w:val="00A4419C"/>
    <w:rsid w:val="00A44812"/>
    <w:rsid w:val="00A44984"/>
    <w:rsid w:val="00A45322"/>
    <w:rsid w:val="00A45711"/>
    <w:rsid w:val="00A459DF"/>
    <w:rsid w:val="00A46692"/>
    <w:rsid w:val="00A472B0"/>
    <w:rsid w:val="00A475EE"/>
    <w:rsid w:val="00A47677"/>
    <w:rsid w:val="00A47DB7"/>
    <w:rsid w:val="00A50DEE"/>
    <w:rsid w:val="00A51715"/>
    <w:rsid w:val="00A5239D"/>
    <w:rsid w:val="00A53189"/>
    <w:rsid w:val="00A53E36"/>
    <w:rsid w:val="00A54A08"/>
    <w:rsid w:val="00A56300"/>
    <w:rsid w:val="00A5718F"/>
    <w:rsid w:val="00A576DA"/>
    <w:rsid w:val="00A64658"/>
    <w:rsid w:val="00A6472F"/>
    <w:rsid w:val="00A64F09"/>
    <w:rsid w:val="00A66706"/>
    <w:rsid w:val="00A668FC"/>
    <w:rsid w:val="00A66CCB"/>
    <w:rsid w:val="00A6725F"/>
    <w:rsid w:val="00A67493"/>
    <w:rsid w:val="00A679DB"/>
    <w:rsid w:val="00A70363"/>
    <w:rsid w:val="00A717F5"/>
    <w:rsid w:val="00A718E7"/>
    <w:rsid w:val="00A71D46"/>
    <w:rsid w:val="00A721A0"/>
    <w:rsid w:val="00A72569"/>
    <w:rsid w:val="00A72772"/>
    <w:rsid w:val="00A72A0F"/>
    <w:rsid w:val="00A73BC3"/>
    <w:rsid w:val="00A7499C"/>
    <w:rsid w:val="00A7556F"/>
    <w:rsid w:val="00A757A7"/>
    <w:rsid w:val="00A77404"/>
    <w:rsid w:val="00A776E3"/>
    <w:rsid w:val="00A7794F"/>
    <w:rsid w:val="00A81388"/>
    <w:rsid w:val="00A81E6A"/>
    <w:rsid w:val="00A83082"/>
    <w:rsid w:val="00A830B8"/>
    <w:rsid w:val="00A83995"/>
    <w:rsid w:val="00A83CC5"/>
    <w:rsid w:val="00A8487A"/>
    <w:rsid w:val="00A85B19"/>
    <w:rsid w:val="00A86F4D"/>
    <w:rsid w:val="00A876D4"/>
    <w:rsid w:val="00A90828"/>
    <w:rsid w:val="00A91543"/>
    <w:rsid w:val="00A919C5"/>
    <w:rsid w:val="00A926D6"/>
    <w:rsid w:val="00A92B97"/>
    <w:rsid w:val="00A93A81"/>
    <w:rsid w:val="00A93BDB"/>
    <w:rsid w:val="00A94681"/>
    <w:rsid w:val="00A96663"/>
    <w:rsid w:val="00A966C8"/>
    <w:rsid w:val="00A968BD"/>
    <w:rsid w:val="00A96F36"/>
    <w:rsid w:val="00A97CB1"/>
    <w:rsid w:val="00AA07EF"/>
    <w:rsid w:val="00AA0E52"/>
    <w:rsid w:val="00AA138D"/>
    <w:rsid w:val="00AA19B1"/>
    <w:rsid w:val="00AA1B4F"/>
    <w:rsid w:val="00AA3678"/>
    <w:rsid w:val="00AA3930"/>
    <w:rsid w:val="00AA4139"/>
    <w:rsid w:val="00AA465B"/>
    <w:rsid w:val="00AA5F18"/>
    <w:rsid w:val="00AA5FA1"/>
    <w:rsid w:val="00AA76BC"/>
    <w:rsid w:val="00AA7921"/>
    <w:rsid w:val="00AA7D36"/>
    <w:rsid w:val="00AB0136"/>
    <w:rsid w:val="00AB0C3E"/>
    <w:rsid w:val="00AB262C"/>
    <w:rsid w:val="00AB29D9"/>
    <w:rsid w:val="00AB3C06"/>
    <w:rsid w:val="00AB41BD"/>
    <w:rsid w:val="00AB4877"/>
    <w:rsid w:val="00AB50AF"/>
    <w:rsid w:val="00AB5E93"/>
    <w:rsid w:val="00AC0388"/>
    <w:rsid w:val="00AC10B5"/>
    <w:rsid w:val="00AC1939"/>
    <w:rsid w:val="00AC1EB6"/>
    <w:rsid w:val="00AC4834"/>
    <w:rsid w:val="00AC4973"/>
    <w:rsid w:val="00AC4F90"/>
    <w:rsid w:val="00AC72AE"/>
    <w:rsid w:val="00AD042B"/>
    <w:rsid w:val="00AD0E37"/>
    <w:rsid w:val="00AD1461"/>
    <w:rsid w:val="00AD1580"/>
    <w:rsid w:val="00AD1682"/>
    <w:rsid w:val="00AD1C71"/>
    <w:rsid w:val="00AD24DC"/>
    <w:rsid w:val="00AD38C4"/>
    <w:rsid w:val="00AD3C71"/>
    <w:rsid w:val="00AD4656"/>
    <w:rsid w:val="00AD626D"/>
    <w:rsid w:val="00AD6443"/>
    <w:rsid w:val="00AD6793"/>
    <w:rsid w:val="00AD682C"/>
    <w:rsid w:val="00AD6DCF"/>
    <w:rsid w:val="00AE00A4"/>
    <w:rsid w:val="00AE19A7"/>
    <w:rsid w:val="00AE36A7"/>
    <w:rsid w:val="00AE5114"/>
    <w:rsid w:val="00AE73C0"/>
    <w:rsid w:val="00AE7839"/>
    <w:rsid w:val="00AF0F9D"/>
    <w:rsid w:val="00AF1492"/>
    <w:rsid w:val="00AF2300"/>
    <w:rsid w:val="00AF25DB"/>
    <w:rsid w:val="00AF2A49"/>
    <w:rsid w:val="00AF3B2E"/>
    <w:rsid w:val="00AF5A39"/>
    <w:rsid w:val="00AF6929"/>
    <w:rsid w:val="00AF6C01"/>
    <w:rsid w:val="00AF77E3"/>
    <w:rsid w:val="00AF7ADF"/>
    <w:rsid w:val="00B02248"/>
    <w:rsid w:val="00B039AF"/>
    <w:rsid w:val="00B0639A"/>
    <w:rsid w:val="00B07A98"/>
    <w:rsid w:val="00B1067B"/>
    <w:rsid w:val="00B10EAA"/>
    <w:rsid w:val="00B11379"/>
    <w:rsid w:val="00B11882"/>
    <w:rsid w:val="00B12A10"/>
    <w:rsid w:val="00B12AA4"/>
    <w:rsid w:val="00B12E0D"/>
    <w:rsid w:val="00B13182"/>
    <w:rsid w:val="00B13456"/>
    <w:rsid w:val="00B1419A"/>
    <w:rsid w:val="00B14536"/>
    <w:rsid w:val="00B1497C"/>
    <w:rsid w:val="00B14D00"/>
    <w:rsid w:val="00B14E0B"/>
    <w:rsid w:val="00B14E42"/>
    <w:rsid w:val="00B1543E"/>
    <w:rsid w:val="00B15606"/>
    <w:rsid w:val="00B16905"/>
    <w:rsid w:val="00B2050F"/>
    <w:rsid w:val="00B20739"/>
    <w:rsid w:val="00B20EA0"/>
    <w:rsid w:val="00B20FED"/>
    <w:rsid w:val="00B21E62"/>
    <w:rsid w:val="00B21E90"/>
    <w:rsid w:val="00B2208F"/>
    <w:rsid w:val="00B2229E"/>
    <w:rsid w:val="00B22D5E"/>
    <w:rsid w:val="00B23CFC"/>
    <w:rsid w:val="00B2427D"/>
    <w:rsid w:val="00B243F0"/>
    <w:rsid w:val="00B24B9E"/>
    <w:rsid w:val="00B26FA8"/>
    <w:rsid w:val="00B30606"/>
    <w:rsid w:val="00B308FE"/>
    <w:rsid w:val="00B30A2C"/>
    <w:rsid w:val="00B30C98"/>
    <w:rsid w:val="00B30CCB"/>
    <w:rsid w:val="00B32633"/>
    <w:rsid w:val="00B32A03"/>
    <w:rsid w:val="00B32BB6"/>
    <w:rsid w:val="00B3473D"/>
    <w:rsid w:val="00B34D84"/>
    <w:rsid w:val="00B3541F"/>
    <w:rsid w:val="00B36ADF"/>
    <w:rsid w:val="00B36E77"/>
    <w:rsid w:val="00B37632"/>
    <w:rsid w:val="00B40123"/>
    <w:rsid w:val="00B40ACF"/>
    <w:rsid w:val="00B412F0"/>
    <w:rsid w:val="00B420E0"/>
    <w:rsid w:val="00B42296"/>
    <w:rsid w:val="00B425D7"/>
    <w:rsid w:val="00B428FE"/>
    <w:rsid w:val="00B44490"/>
    <w:rsid w:val="00B44FB4"/>
    <w:rsid w:val="00B45903"/>
    <w:rsid w:val="00B45D0D"/>
    <w:rsid w:val="00B46190"/>
    <w:rsid w:val="00B46608"/>
    <w:rsid w:val="00B5149F"/>
    <w:rsid w:val="00B51AEC"/>
    <w:rsid w:val="00B53D88"/>
    <w:rsid w:val="00B54884"/>
    <w:rsid w:val="00B54910"/>
    <w:rsid w:val="00B5493C"/>
    <w:rsid w:val="00B54D08"/>
    <w:rsid w:val="00B550A8"/>
    <w:rsid w:val="00B56C8C"/>
    <w:rsid w:val="00B57B8A"/>
    <w:rsid w:val="00B57EA0"/>
    <w:rsid w:val="00B60D8A"/>
    <w:rsid w:val="00B622DF"/>
    <w:rsid w:val="00B62A48"/>
    <w:rsid w:val="00B62E7A"/>
    <w:rsid w:val="00B6383B"/>
    <w:rsid w:val="00B64B6C"/>
    <w:rsid w:val="00B6504B"/>
    <w:rsid w:val="00B65205"/>
    <w:rsid w:val="00B65523"/>
    <w:rsid w:val="00B65928"/>
    <w:rsid w:val="00B65B0F"/>
    <w:rsid w:val="00B65D8D"/>
    <w:rsid w:val="00B66AEC"/>
    <w:rsid w:val="00B67A84"/>
    <w:rsid w:val="00B67D80"/>
    <w:rsid w:val="00B67F81"/>
    <w:rsid w:val="00B706FC"/>
    <w:rsid w:val="00B71E52"/>
    <w:rsid w:val="00B72224"/>
    <w:rsid w:val="00B72713"/>
    <w:rsid w:val="00B729E8"/>
    <w:rsid w:val="00B73954"/>
    <w:rsid w:val="00B73A9C"/>
    <w:rsid w:val="00B73FC4"/>
    <w:rsid w:val="00B74504"/>
    <w:rsid w:val="00B768E8"/>
    <w:rsid w:val="00B76907"/>
    <w:rsid w:val="00B776E0"/>
    <w:rsid w:val="00B803E2"/>
    <w:rsid w:val="00B80436"/>
    <w:rsid w:val="00B811B4"/>
    <w:rsid w:val="00B814DC"/>
    <w:rsid w:val="00B82A29"/>
    <w:rsid w:val="00B837E1"/>
    <w:rsid w:val="00B83A35"/>
    <w:rsid w:val="00B83EEE"/>
    <w:rsid w:val="00B85276"/>
    <w:rsid w:val="00B8536A"/>
    <w:rsid w:val="00B85B76"/>
    <w:rsid w:val="00B863B5"/>
    <w:rsid w:val="00B86C29"/>
    <w:rsid w:val="00B870B8"/>
    <w:rsid w:val="00B87800"/>
    <w:rsid w:val="00B90500"/>
    <w:rsid w:val="00B9075B"/>
    <w:rsid w:val="00B90D9C"/>
    <w:rsid w:val="00B90F7B"/>
    <w:rsid w:val="00B91408"/>
    <w:rsid w:val="00B93248"/>
    <w:rsid w:val="00B942AF"/>
    <w:rsid w:val="00B94814"/>
    <w:rsid w:val="00B9595D"/>
    <w:rsid w:val="00B959BA"/>
    <w:rsid w:val="00B9614F"/>
    <w:rsid w:val="00B9793E"/>
    <w:rsid w:val="00B97D5B"/>
    <w:rsid w:val="00B97E1B"/>
    <w:rsid w:val="00BA073A"/>
    <w:rsid w:val="00BA0BA3"/>
    <w:rsid w:val="00BA1E69"/>
    <w:rsid w:val="00BA30AC"/>
    <w:rsid w:val="00BA31F8"/>
    <w:rsid w:val="00BA3450"/>
    <w:rsid w:val="00BA366C"/>
    <w:rsid w:val="00BA4027"/>
    <w:rsid w:val="00BA6F95"/>
    <w:rsid w:val="00BA7EBB"/>
    <w:rsid w:val="00BB3664"/>
    <w:rsid w:val="00BB3FF8"/>
    <w:rsid w:val="00BB4473"/>
    <w:rsid w:val="00BB465D"/>
    <w:rsid w:val="00BB4BD2"/>
    <w:rsid w:val="00BB5363"/>
    <w:rsid w:val="00BB5A1E"/>
    <w:rsid w:val="00BB6104"/>
    <w:rsid w:val="00BB79BC"/>
    <w:rsid w:val="00BC0EF6"/>
    <w:rsid w:val="00BC14F1"/>
    <w:rsid w:val="00BC288A"/>
    <w:rsid w:val="00BC321F"/>
    <w:rsid w:val="00BC3264"/>
    <w:rsid w:val="00BC3753"/>
    <w:rsid w:val="00BC3905"/>
    <w:rsid w:val="00BC4C51"/>
    <w:rsid w:val="00BC50B7"/>
    <w:rsid w:val="00BC627F"/>
    <w:rsid w:val="00BC7C60"/>
    <w:rsid w:val="00BD0890"/>
    <w:rsid w:val="00BD11C8"/>
    <w:rsid w:val="00BD1910"/>
    <w:rsid w:val="00BD217A"/>
    <w:rsid w:val="00BD272D"/>
    <w:rsid w:val="00BD3270"/>
    <w:rsid w:val="00BD327A"/>
    <w:rsid w:val="00BD34D9"/>
    <w:rsid w:val="00BD4AC0"/>
    <w:rsid w:val="00BD4B09"/>
    <w:rsid w:val="00BD5239"/>
    <w:rsid w:val="00BD57EB"/>
    <w:rsid w:val="00BD5FAC"/>
    <w:rsid w:val="00BD6602"/>
    <w:rsid w:val="00BD68D7"/>
    <w:rsid w:val="00BD6D31"/>
    <w:rsid w:val="00BD7864"/>
    <w:rsid w:val="00BE038B"/>
    <w:rsid w:val="00BE08A5"/>
    <w:rsid w:val="00BE0A83"/>
    <w:rsid w:val="00BE0F00"/>
    <w:rsid w:val="00BE124D"/>
    <w:rsid w:val="00BE2531"/>
    <w:rsid w:val="00BE2535"/>
    <w:rsid w:val="00BE31B8"/>
    <w:rsid w:val="00BE4728"/>
    <w:rsid w:val="00BE517D"/>
    <w:rsid w:val="00BE58C1"/>
    <w:rsid w:val="00BE5D3C"/>
    <w:rsid w:val="00BE6C08"/>
    <w:rsid w:val="00BE735A"/>
    <w:rsid w:val="00BE74E2"/>
    <w:rsid w:val="00BF14FB"/>
    <w:rsid w:val="00BF3F0C"/>
    <w:rsid w:val="00BF443B"/>
    <w:rsid w:val="00BF4FB8"/>
    <w:rsid w:val="00BF678F"/>
    <w:rsid w:val="00BF710D"/>
    <w:rsid w:val="00C0022E"/>
    <w:rsid w:val="00C00400"/>
    <w:rsid w:val="00C01C6A"/>
    <w:rsid w:val="00C02643"/>
    <w:rsid w:val="00C04A6B"/>
    <w:rsid w:val="00C04BFA"/>
    <w:rsid w:val="00C066BA"/>
    <w:rsid w:val="00C07BA5"/>
    <w:rsid w:val="00C07F7F"/>
    <w:rsid w:val="00C100C0"/>
    <w:rsid w:val="00C1065B"/>
    <w:rsid w:val="00C11150"/>
    <w:rsid w:val="00C1115D"/>
    <w:rsid w:val="00C12EF1"/>
    <w:rsid w:val="00C13494"/>
    <w:rsid w:val="00C13682"/>
    <w:rsid w:val="00C139A2"/>
    <w:rsid w:val="00C14212"/>
    <w:rsid w:val="00C157B6"/>
    <w:rsid w:val="00C1580B"/>
    <w:rsid w:val="00C16285"/>
    <w:rsid w:val="00C179AE"/>
    <w:rsid w:val="00C17A85"/>
    <w:rsid w:val="00C203B1"/>
    <w:rsid w:val="00C23683"/>
    <w:rsid w:val="00C23761"/>
    <w:rsid w:val="00C24032"/>
    <w:rsid w:val="00C240CC"/>
    <w:rsid w:val="00C24BE5"/>
    <w:rsid w:val="00C267DF"/>
    <w:rsid w:val="00C26EA8"/>
    <w:rsid w:val="00C27338"/>
    <w:rsid w:val="00C27C7C"/>
    <w:rsid w:val="00C27D21"/>
    <w:rsid w:val="00C30AA5"/>
    <w:rsid w:val="00C313BD"/>
    <w:rsid w:val="00C333EE"/>
    <w:rsid w:val="00C3551B"/>
    <w:rsid w:val="00C35B1C"/>
    <w:rsid w:val="00C362D4"/>
    <w:rsid w:val="00C367FF"/>
    <w:rsid w:val="00C36DE7"/>
    <w:rsid w:val="00C36E95"/>
    <w:rsid w:val="00C42FD7"/>
    <w:rsid w:val="00C4402F"/>
    <w:rsid w:val="00C44B38"/>
    <w:rsid w:val="00C4557F"/>
    <w:rsid w:val="00C4574D"/>
    <w:rsid w:val="00C46A01"/>
    <w:rsid w:val="00C4705C"/>
    <w:rsid w:val="00C47CFC"/>
    <w:rsid w:val="00C47DCB"/>
    <w:rsid w:val="00C51ADB"/>
    <w:rsid w:val="00C52445"/>
    <w:rsid w:val="00C52942"/>
    <w:rsid w:val="00C52B41"/>
    <w:rsid w:val="00C530C7"/>
    <w:rsid w:val="00C565E0"/>
    <w:rsid w:val="00C56C65"/>
    <w:rsid w:val="00C57928"/>
    <w:rsid w:val="00C61E90"/>
    <w:rsid w:val="00C62B87"/>
    <w:rsid w:val="00C635C1"/>
    <w:rsid w:val="00C64D6A"/>
    <w:rsid w:val="00C65124"/>
    <w:rsid w:val="00C666CE"/>
    <w:rsid w:val="00C6765A"/>
    <w:rsid w:val="00C708EE"/>
    <w:rsid w:val="00C72BA8"/>
    <w:rsid w:val="00C7319B"/>
    <w:rsid w:val="00C73C55"/>
    <w:rsid w:val="00C74B63"/>
    <w:rsid w:val="00C75ECE"/>
    <w:rsid w:val="00C76353"/>
    <w:rsid w:val="00C76D26"/>
    <w:rsid w:val="00C77D65"/>
    <w:rsid w:val="00C800D5"/>
    <w:rsid w:val="00C8144A"/>
    <w:rsid w:val="00C81498"/>
    <w:rsid w:val="00C81D39"/>
    <w:rsid w:val="00C832AC"/>
    <w:rsid w:val="00C833ED"/>
    <w:rsid w:val="00C840C8"/>
    <w:rsid w:val="00C852AD"/>
    <w:rsid w:val="00C85D19"/>
    <w:rsid w:val="00C85EA5"/>
    <w:rsid w:val="00C86E8D"/>
    <w:rsid w:val="00C86F7C"/>
    <w:rsid w:val="00C87E3B"/>
    <w:rsid w:val="00C90E56"/>
    <w:rsid w:val="00C91DB3"/>
    <w:rsid w:val="00C92EBA"/>
    <w:rsid w:val="00C92FF2"/>
    <w:rsid w:val="00C93E07"/>
    <w:rsid w:val="00C94854"/>
    <w:rsid w:val="00C94903"/>
    <w:rsid w:val="00C9522B"/>
    <w:rsid w:val="00C958DA"/>
    <w:rsid w:val="00C95E6E"/>
    <w:rsid w:val="00C95ED3"/>
    <w:rsid w:val="00C960B7"/>
    <w:rsid w:val="00C9698E"/>
    <w:rsid w:val="00C96CB8"/>
    <w:rsid w:val="00CA1A1C"/>
    <w:rsid w:val="00CA1AF9"/>
    <w:rsid w:val="00CA205A"/>
    <w:rsid w:val="00CA2446"/>
    <w:rsid w:val="00CA29EA"/>
    <w:rsid w:val="00CA43F4"/>
    <w:rsid w:val="00CA452C"/>
    <w:rsid w:val="00CA487D"/>
    <w:rsid w:val="00CA5BD6"/>
    <w:rsid w:val="00CA77FC"/>
    <w:rsid w:val="00CB09EB"/>
    <w:rsid w:val="00CB219A"/>
    <w:rsid w:val="00CB2B10"/>
    <w:rsid w:val="00CB2F72"/>
    <w:rsid w:val="00CB3FBA"/>
    <w:rsid w:val="00CB4B83"/>
    <w:rsid w:val="00CB5997"/>
    <w:rsid w:val="00CB5A37"/>
    <w:rsid w:val="00CB647D"/>
    <w:rsid w:val="00CB6567"/>
    <w:rsid w:val="00CB65DB"/>
    <w:rsid w:val="00CB7DF9"/>
    <w:rsid w:val="00CC027D"/>
    <w:rsid w:val="00CC040C"/>
    <w:rsid w:val="00CC128C"/>
    <w:rsid w:val="00CC1371"/>
    <w:rsid w:val="00CC1B0C"/>
    <w:rsid w:val="00CC1F9B"/>
    <w:rsid w:val="00CC2636"/>
    <w:rsid w:val="00CC3686"/>
    <w:rsid w:val="00CC3863"/>
    <w:rsid w:val="00CC4353"/>
    <w:rsid w:val="00CC439E"/>
    <w:rsid w:val="00CC5DEC"/>
    <w:rsid w:val="00CC6A38"/>
    <w:rsid w:val="00CC7818"/>
    <w:rsid w:val="00CD1C60"/>
    <w:rsid w:val="00CD2AA5"/>
    <w:rsid w:val="00CD3692"/>
    <w:rsid w:val="00CD41B1"/>
    <w:rsid w:val="00CD42F3"/>
    <w:rsid w:val="00CD4A48"/>
    <w:rsid w:val="00CD52A1"/>
    <w:rsid w:val="00CD565F"/>
    <w:rsid w:val="00CD6165"/>
    <w:rsid w:val="00CD61F4"/>
    <w:rsid w:val="00CD6AE1"/>
    <w:rsid w:val="00CD7057"/>
    <w:rsid w:val="00CD7358"/>
    <w:rsid w:val="00CD75E5"/>
    <w:rsid w:val="00CE0267"/>
    <w:rsid w:val="00CE05CF"/>
    <w:rsid w:val="00CE0C02"/>
    <w:rsid w:val="00CE3C57"/>
    <w:rsid w:val="00CE3F79"/>
    <w:rsid w:val="00CE4150"/>
    <w:rsid w:val="00CE6C39"/>
    <w:rsid w:val="00CE6CB7"/>
    <w:rsid w:val="00CE6D28"/>
    <w:rsid w:val="00CE72D3"/>
    <w:rsid w:val="00CF1036"/>
    <w:rsid w:val="00CF12AC"/>
    <w:rsid w:val="00CF1A6C"/>
    <w:rsid w:val="00CF22FD"/>
    <w:rsid w:val="00CF37B7"/>
    <w:rsid w:val="00CF3F5C"/>
    <w:rsid w:val="00CF40BB"/>
    <w:rsid w:val="00CF41D7"/>
    <w:rsid w:val="00CF44E0"/>
    <w:rsid w:val="00CF593D"/>
    <w:rsid w:val="00CF6FFC"/>
    <w:rsid w:val="00CF7616"/>
    <w:rsid w:val="00D005A0"/>
    <w:rsid w:val="00D00FD6"/>
    <w:rsid w:val="00D0138A"/>
    <w:rsid w:val="00D0256D"/>
    <w:rsid w:val="00D02839"/>
    <w:rsid w:val="00D0358C"/>
    <w:rsid w:val="00D04060"/>
    <w:rsid w:val="00D0456F"/>
    <w:rsid w:val="00D05B72"/>
    <w:rsid w:val="00D05E34"/>
    <w:rsid w:val="00D06782"/>
    <w:rsid w:val="00D074C4"/>
    <w:rsid w:val="00D10F4F"/>
    <w:rsid w:val="00D112BC"/>
    <w:rsid w:val="00D11F31"/>
    <w:rsid w:val="00D1236B"/>
    <w:rsid w:val="00D12538"/>
    <w:rsid w:val="00D12847"/>
    <w:rsid w:val="00D138F0"/>
    <w:rsid w:val="00D13B71"/>
    <w:rsid w:val="00D13BA9"/>
    <w:rsid w:val="00D14700"/>
    <w:rsid w:val="00D1584A"/>
    <w:rsid w:val="00D16708"/>
    <w:rsid w:val="00D16871"/>
    <w:rsid w:val="00D173D7"/>
    <w:rsid w:val="00D20787"/>
    <w:rsid w:val="00D20EF5"/>
    <w:rsid w:val="00D2202B"/>
    <w:rsid w:val="00D223BA"/>
    <w:rsid w:val="00D2392C"/>
    <w:rsid w:val="00D25FA8"/>
    <w:rsid w:val="00D27268"/>
    <w:rsid w:val="00D27722"/>
    <w:rsid w:val="00D27AF0"/>
    <w:rsid w:val="00D27C09"/>
    <w:rsid w:val="00D31BAD"/>
    <w:rsid w:val="00D32058"/>
    <w:rsid w:val="00D336F5"/>
    <w:rsid w:val="00D33FBA"/>
    <w:rsid w:val="00D34436"/>
    <w:rsid w:val="00D348BE"/>
    <w:rsid w:val="00D34AFC"/>
    <w:rsid w:val="00D36688"/>
    <w:rsid w:val="00D36974"/>
    <w:rsid w:val="00D36ADB"/>
    <w:rsid w:val="00D37401"/>
    <w:rsid w:val="00D37FA1"/>
    <w:rsid w:val="00D407FF"/>
    <w:rsid w:val="00D40E93"/>
    <w:rsid w:val="00D411F0"/>
    <w:rsid w:val="00D4294F"/>
    <w:rsid w:val="00D4379A"/>
    <w:rsid w:val="00D43B3B"/>
    <w:rsid w:val="00D43CE4"/>
    <w:rsid w:val="00D46EE9"/>
    <w:rsid w:val="00D47948"/>
    <w:rsid w:val="00D47A2D"/>
    <w:rsid w:val="00D50755"/>
    <w:rsid w:val="00D50E0F"/>
    <w:rsid w:val="00D51698"/>
    <w:rsid w:val="00D51AA9"/>
    <w:rsid w:val="00D51CDF"/>
    <w:rsid w:val="00D51DCF"/>
    <w:rsid w:val="00D52121"/>
    <w:rsid w:val="00D53936"/>
    <w:rsid w:val="00D53CBD"/>
    <w:rsid w:val="00D53ECF"/>
    <w:rsid w:val="00D545D4"/>
    <w:rsid w:val="00D566D1"/>
    <w:rsid w:val="00D56D20"/>
    <w:rsid w:val="00D5778C"/>
    <w:rsid w:val="00D57EA5"/>
    <w:rsid w:val="00D60D6D"/>
    <w:rsid w:val="00D61179"/>
    <w:rsid w:val="00D6130C"/>
    <w:rsid w:val="00D62267"/>
    <w:rsid w:val="00D62D4A"/>
    <w:rsid w:val="00D63032"/>
    <w:rsid w:val="00D63ADB"/>
    <w:rsid w:val="00D641C8"/>
    <w:rsid w:val="00D64A48"/>
    <w:rsid w:val="00D668DE"/>
    <w:rsid w:val="00D66A73"/>
    <w:rsid w:val="00D674A7"/>
    <w:rsid w:val="00D67A57"/>
    <w:rsid w:val="00D67B4D"/>
    <w:rsid w:val="00D67C75"/>
    <w:rsid w:val="00D7028B"/>
    <w:rsid w:val="00D70388"/>
    <w:rsid w:val="00D70964"/>
    <w:rsid w:val="00D716B2"/>
    <w:rsid w:val="00D732CB"/>
    <w:rsid w:val="00D73E20"/>
    <w:rsid w:val="00D742B7"/>
    <w:rsid w:val="00D74527"/>
    <w:rsid w:val="00D74845"/>
    <w:rsid w:val="00D75494"/>
    <w:rsid w:val="00D75776"/>
    <w:rsid w:val="00D75C4C"/>
    <w:rsid w:val="00D7739B"/>
    <w:rsid w:val="00D805E4"/>
    <w:rsid w:val="00D824C9"/>
    <w:rsid w:val="00D82F98"/>
    <w:rsid w:val="00D82FC6"/>
    <w:rsid w:val="00D843CD"/>
    <w:rsid w:val="00D84AED"/>
    <w:rsid w:val="00D85708"/>
    <w:rsid w:val="00D85750"/>
    <w:rsid w:val="00D85A07"/>
    <w:rsid w:val="00D85F13"/>
    <w:rsid w:val="00D8661F"/>
    <w:rsid w:val="00D86D6A"/>
    <w:rsid w:val="00D86EB7"/>
    <w:rsid w:val="00D87D0A"/>
    <w:rsid w:val="00D916FC"/>
    <w:rsid w:val="00D91C42"/>
    <w:rsid w:val="00D91FB6"/>
    <w:rsid w:val="00D92228"/>
    <w:rsid w:val="00D92D4B"/>
    <w:rsid w:val="00D93D2C"/>
    <w:rsid w:val="00D949EC"/>
    <w:rsid w:val="00D94FD3"/>
    <w:rsid w:val="00D95B26"/>
    <w:rsid w:val="00D96974"/>
    <w:rsid w:val="00DA3095"/>
    <w:rsid w:val="00DA6449"/>
    <w:rsid w:val="00DA76E9"/>
    <w:rsid w:val="00DA7D29"/>
    <w:rsid w:val="00DB0C92"/>
    <w:rsid w:val="00DB2C59"/>
    <w:rsid w:val="00DB2D3E"/>
    <w:rsid w:val="00DB374A"/>
    <w:rsid w:val="00DB3AA4"/>
    <w:rsid w:val="00DB45A6"/>
    <w:rsid w:val="00DB4691"/>
    <w:rsid w:val="00DB4AA9"/>
    <w:rsid w:val="00DB4E3E"/>
    <w:rsid w:val="00DB6424"/>
    <w:rsid w:val="00DB6674"/>
    <w:rsid w:val="00DB7056"/>
    <w:rsid w:val="00DB76C4"/>
    <w:rsid w:val="00DB7AA8"/>
    <w:rsid w:val="00DC0D36"/>
    <w:rsid w:val="00DC0F24"/>
    <w:rsid w:val="00DC1147"/>
    <w:rsid w:val="00DC15EC"/>
    <w:rsid w:val="00DC185D"/>
    <w:rsid w:val="00DC2489"/>
    <w:rsid w:val="00DC2EF9"/>
    <w:rsid w:val="00DC4F13"/>
    <w:rsid w:val="00DC5467"/>
    <w:rsid w:val="00DC5A86"/>
    <w:rsid w:val="00DC6282"/>
    <w:rsid w:val="00DC6B3C"/>
    <w:rsid w:val="00DC7136"/>
    <w:rsid w:val="00DD082E"/>
    <w:rsid w:val="00DD12C5"/>
    <w:rsid w:val="00DD15EC"/>
    <w:rsid w:val="00DD2176"/>
    <w:rsid w:val="00DD22A1"/>
    <w:rsid w:val="00DD301C"/>
    <w:rsid w:val="00DD35AE"/>
    <w:rsid w:val="00DD3ECE"/>
    <w:rsid w:val="00DD49C7"/>
    <w:rsid w:val="00DD4D40"/>
    <w:rsid w:val="00DD4E81"/>
    <w:rsid w:val="00DD5466"/>
    <w:rsid w:val="00DD5685"/>
    <w:rsid w:val="00DD5784"/>
    <w:rsid w:val="00DD5863"/>
    <w:rsid w:val="00DD5F60"/>
    <w:rsid w:val="00DE065E"/>
    <w:rsid w:val="00DE0F28"/>
    <w:rsid w:val="00DE1DE8"/>
    <w:rsid w:val="00DE2170"/>
    <w:rsid w:val="00DE3304"/>
    <w:rsid w:val="00DE3502"/>
    <w:rsid w:val="00DE39C8"/>
    <w:rsid w:val="00DE3F78"/>
    <w:rsid w:val="00DE3FAC"/>
    <w:rsid w:val="00DE4133"/>
    <w:rsid w:val="00DE4B6E"/>
    <w:rsid w:val="00DE54C1"/>
    <w:rsid w:val="00DE6428"/>
    <w:rsid w:val="00DE6A7C"/>
    <w:rsid w:val="00DF2064"/>
    <w:rsid w:val="00DF3824"/>
    <w:rsid w:val="00DF4F87"/>
    <w:rsid w:val="00DF502F"/>
    <w:rsid w:val="00DF69B1"/>
    <w:rsid w:val="00DF6D15"/>
    <w:rsid w:val="00DF6DBF"/>
    <w:rsid w:val="00DF7B55"/>
    <w:rsid w:val="00DF7CB1"/>
    <w:rsid w:val="00DF7E43"/>
    <w:rsid w:val="00E0060A"/>
    <w:rsid w:val="00E0111F"/>
    <w:rsid w:val="00E014B9"/>
    <w:rsid w:val="00E01B7A"/>
    <w:rsid w:val="00E01BE0"/>
    <w:rsid w:val="00E048A2"/>
    <w:rsid w:val="00E05887"/>
    <w:rsid w:val="00E10337"/>
    <w:rsid w:val="00E109CD"/>
    <w:rsid w:val="00E11810"/>
    <w:rsid w:val="00E13890"/>
    <w:rsid w:val="00E138E8"/>
    <w:rsid w:val="00E14564"/>
    <w:rsid w:val="00E1575B"/>
    <w:rsid w:val="00E162EA"/>
    <w:rsid w:val="00E179DD"/>
    <w:rsid w:val="00E212BD"/>
    <w:rsid w:val="00E2167A"/>
    <w:rsid w:val="00E2279A"/>
    <w:rsid w:val="00E23091"/>
    <w:rsid w:val="00E25E71"/>
    <w:rsid w:val="00E266D8"/>
    <w:rsid w:val="00E26991"/>
    <w:rsid w:val="00E26B2D"/>
    <w:rsid w:val="00E26DB1"/>
    <w:rsid w:val="00E275CE"/>
    <w:rsid w:val="00E27D1F"/>
    <w:rsid w:val="00E30713"/>
    <w:rsid w:val="00E30784"/>
    <w:rsid w:val="00E30BF6"/>
    <w:rsid w:val="00E32259"/>
    <w:rsid w:val="00E340B0"/>
    <w:rsid w:val="00E344BE"/>
    <w:rsid w:val="00E34810"/>
    <w:rsid w:val="00E34ABB"/>
    <w:rsid w:val="00E36584"/>
    <w:rsid w:val="00E36CAB"/>
    <w:rsid w:val="00E371B3"/>
    <w:rsid w:val="00E37870"/>
    <w:rsid w:val="00E400EF"/>
    <w:rsid w:val="00E4059D"/>
    <w:rsid w:val="00E40CDA"/>
    <w:rsid w:val="00E40FD0"/>
    <w:rsid w:val="00E4184A"/>
    <w:rsid w:val="00E41C21"/>
    <w:rsid w:val="00E41E48"/>
    <w:rsid w:val="00E42DF8"/>
    <w:rsid w:val="00E43D3E"/>
    <w:rsid w:val="00E4531F"/>
    <w:rsid w:val="00E4579A"/>
    <w:rsid w:val="00E47722"/>
    <w:rsid w:val="00E47B80"/>
    <w:rsid w:val="00E47DCF"/>
    <w:rsid w:val="00E50369"/>
    <w:rsid w:val="00E509D3"/>
    <w:rsid w:val="00E522BA"/>
    <w:rsid w:val="00E52F94"/>
    <w:rsid w:val="00E53361"/>
    <w:rsid w:val="00E541DB"/>
    <w:rsid w:val="00E5520A"/>
    <w:rsid w:val="00E56138"/>
    <w:rsid w:val="00E56409"/>
    <w:rsid w:val="00E56669"/>
    <w:rsid w:val="00E57045"/>
    <w:rsid w:val="00E5769A"/>
    <w:rsid w:val="00E576E0"/>
    <w:rsid w:val="00E577AB"/>
    <w:rsid w:val="00E57E2F"/>
    <w:rsid w:val="00E612EF"/>
    <w:rsid w:val="00E6219A"/>
    <w:rsid w:val="00E624BF"/>
    <w:rsid w:val="00E6293C"/>
    <w:rsid w:val="00E635DE"/>
    <w:rsid w:val="00E64294"/>
    <w:rsid w:val="00E653CD"/>
    <w:rsid w:val="00E65DA9"/>
    <w:rsid w:val="00E67734"/>
    <w:rsid w:val="00E703B7"/>
    <w:rsid w:val="00E70A5E"/>
    <w:rsid w:val="00E71106"/>
    <w:rsid w:val="00E738C5"/>
    <w:rsid w:val="00E739D0"/>
    <w:rsid w:val="00E73DE4"/>
    <w:rsid w:val="00E7494A"/>
    <w:rsid w:val="00E74FE2"/>
    <w:rsid w:val="00E7505B"/>
    <w:rsid w:val="00E75332"/>
    <w:rsid w:val="00E75839"/>
    <w:rsid w:val="00E75E20"/>
    <w:rsid w:val="00E76B13"/>
    <w:rsid w:val="00E77ABE"/>
    <w:rsid w:val="00E80715"/>
    <w:rsid w:val="00E81575"/>
    <w:rsid w:val="00E8182F"/>
    <w:rsid w:val="00E81831"/>
    <w:rsid w:val="00E81ABF"/>
    <w:rsid w:val="00E81BF9"/>
    <w:rsid w:val="00E81EB3"/>
    <w:rsid w:val="00E820B1"/>
    <w:rsid w:val="00E82BD1"/>
    <w:rsid w:val="00E844A5"/>
    <w:rsid w:val="00E854F3"/>
    <w:rsid w:val="00E85ACD"/>
    <w:rsid w:val="00E85B65"/>
    <w:rsid w:val="00E85CD6"/>
    <w:rsid w:val="00E85DE5"/>
    <w:rsid w:val="00E85EFF"/>
    <w:rsid w:val="00E86C4E"/>
    <w:rsid w:val="00E8724B"/>
    <w:rsid w:val="00E87959"/>
    <w:rsid w:val="00E90701"/>
    <w:rsid w:val="00E91240"/>
    <w:rsid w:val="00E91F3C"/>
    <w:rsid w:val="00E9246C"/>
    <w:rsid w:val="00E92B86"/>
    <w:rsid w:val="00E92D48"/>
    <w:rsid w:val="00E95093"/>
    <w:rsid w:val="00E956D8"/>
    <w:rsid w:val="00E96782"/>
    <w:rsid w:val="00E96A02"/>
    <w:rsid w:val="00E96E28"/>
    <w:rsid w:val="00E9741A"/>
    <w:rsid w:val="00EA0367"/>
    <w:rsid w:val="00EA05CF"/>
    <w:rsid w:val="00EA0C7D"/>
    <w:rsid w:val="00EA13D1"/>
    <w:rsid w:val="00EA1460"/>
    <w:rsid w:val="00EA22F2"/>
    <w:rsid w:val="00EA26D3"/>
    <w:rsid w:val="00EA286A"/>
    <w:rsid w:val="00EA3034"/>
    <w:rsid w:val="00EA31A9"/>
    <w:rsid w:val="00EA3FFE"/>
    <w:rsid w:val="00EA430E"/>
    <w:rsid w:val="00EA431B"/>
    <w:rsid w:val="00EA5416"/>
    <w:rsid w:val="00EA552D"/>
    <w:rsid w:val="00EA5AE7"/>
    <w:rsid w:val="00EA62CB"/>
    <w:rsid w:val="00EA6A29"/>
    <w:rsid w:val="00EB094C"/>
    <w:rsid w:val="00EB0CDA"/>
    <w:rsid w:val="00EB1E6F"/>
    <w:rsid w:val="00EB26CC"/>
    <w:rsid w:val="00EB2BA0"/>
    <w:rsid w:val="00EB2F8C"/>
    <w:rsid w:val="00EB329E"/>
    <w:rsid w:val="00EB34C7"/>
    <w:rsid w:val="00EB3BDA"/>
    <w:rsid w:val="00EB3E19"/>
    <w:rsid w:val="00EB3F11"/>
    <w:rsid w:val="00EB4734"/>
    <w:rsid w:val="00EB4D77"/>
    <w:rsid w:val="00EB5DEA"/>
    <w:rsid w:val="00EB7A0C"/>
    <w:rsid w:val="00EC146C"/>
    <w:rsid w:val="00EC15E9"/>
    <w:rsid w:val="00EC1855"/>
    <w:rsid w:val="00EC1B56"/>
    <w:rsid w:val="00EC24BC"/>
    <w:rsid w:val="00EC2539"/>
    <w:rsid w:val="00EC2C45"/>
    <w:rsid w:val="00EC35E4"/>
    <w:rsid w:val="00EC3638"/>
    <w:rsid w:val="00EC47DB"/>
    <w:rsid w:val="00EC5ABE"/>
    <w:rsid w:val="00EC6A21"/>
    <w:rsid w:val="00EC7073"/>
    <w:rsid w:val="00EC7BB9"/>
    <w:rsid w:val="00ED1686"/>
    <w:rsid w:val="00ED1711"/>
    <w:rsid w:val="00ED17E7"/>
    <w:rsid w:val="00ED1943"/>
    <w:rsid w:val="00ED1EFB"/>
    <w:rsid w:val="00ED3D4D"/>
    <w:rsid w:val="00ED47C8"/>
    <w:rsid w:val="00ED4B04"/>
    <w:rsid w:val="00EE0C96"/>
    <w:rsid w:val="00EE1251"/>
    <w:rsid w:val="00EE17F2"/>
    <w:rsid w:val="00EE286A"/>
    <w:rsid w:val="00EE2F81"/>
    <w:rsid w:val="00EE3204"/>
    <w:rsid w:val="00EE3FDE"/>
    <w:rsid w:val="00EE5723"/>
    <w:rsid w:val="00EE7E32"/>
    <w:rsid w:val="00EF01E6"/>
    <w:rsid w:val="00EF1528"/>
    <w:rsid w:val="00EF168E"/>
    <w:rsid w:val="00EF16BB"/>
    <w:rsid w:val="00EF1805"/>
    <w:rsid w:val="00EF1E4E"/>
    <w:rsid w:val="00EF20B3"/>
    <w:rsid w:val="00EF20C7"/>
    <w:rsid w:val="00EF2672"/>
    <w:rsid w:val="00EF2842"/>
    <w:rsid w:val="00EF2BFF"/>
    <w:rsid w:val="00EF2EE3"/>
    <w:rsid w:val="00EF3949"/>
    <w:rsid w:val="00EF68FA"/>
    <w:rsid w:val="00EF792C"/>
    <w:rsid w:val="00F00628"/>
    <w:rsid w:val="00F00CB8"/>
    <w:rsid w:val="00F01217"/>
    <w:rsid w:val="00F01E22"/>
    <w:rsid w:val="00F020BB"/>
    <w:rsid w:val="00F0262C"/>
    <w:rsid w:val="00F02B85"/>
    <w:rsid w:val="00F02D7A"/>
    <w:rsid w:val="00F03A84"/>
    <w:rsid w:val="00F03C15"/>
    <w:rsid w:val="00F0459C"/>
    <w:rsid w:val="00F05B54"/>
    <w:rsid w:val="00F05BE5"/>
    <w:rsid w:val="00F07183"/>
    <w:rsid w:val="00F104AF"/>
    <w:rsid w:val="00F10C6B"/>
    <w:rsid w:val="00F10DF5"/>
    <w:rsid w:val="00F11B7C"/>
    <w:rsid w:val="00F12059"/>
    <w:rsid w:val="00F137E7"/>
    <w:rsid w:val="00F14132"/>
    <w:rsid w:val="00F152DB"/>
    <w:rsid w:val="00F15981"/>
    <w:rsid w:val="00F16597"/>
    <w:rsid w:val="00F16695"/>
    <w:rsid w:val="00F2089E"/>
    <w:rsid w:val="00F21132"/>
    <w:rsid w:val="00F2125A"/>
    <w:rsid w:val="00F219FD"/>
    <w:rsid w:val="00F21EA6"/>
    <w:rsid w:val="00F22433"/>
    <w:rsid w:val="00F2461D"/>
    <w:rsid w:val="00F24D02"/>
    <w:rsid w:val="00F24E65"/>
    <w:rsid w:val="00F25576"/>
    <w:rsid w:val="00F25805"/>
    <w:rsid w:val="00F25BE2"/>
    <w:rsid w:val="00F25D22"/>
    <w:rsid w:val="00F26B1E"/>
    <w:rsid w:val="00F278FE"/>
    <w:rsid w:val="00F300FF"/>
    <w:rsid w:val="00F309D7"/>
    <w:rsid w:val="00F317E1"/>
    <w:rsid w:val="00F31988"/>
    <w:rsid w:val="00F31A8E"/>
    <w:rsid w:val="00F31D4C"/>
    <w:rsid w:val="00F32E00"/>
    <w:rsid w:val="00F33C4F"/>
    <w:rsid w:val="00F3489B"/>
    <w:rsid w:val="00F34EB5"/>
    <w:rsid w:val="00F36071"/>
    <w:rsid w:val="00F36B81"/>
    <w:rsid w:val="00F371F1"/>
    <w:rsid w:val="00F37579"/>
    <w:rsid w:val="00F405FD"/>
    <w:rsid w:val="00F40FB1"/>
    <w:rsid w:val="00F41E03"/>
    <w:rsid w:val="00F4232E"/>
    <w:rsid w:val="00F42CA3"/>
    <w:rsid w:val="00F42DD5"/>
    <w:rsid w:val="00F434FF"/>
    <w:rsid w:val="00F43724"/>
    <w:rsid w:val="00F4567A"/>
    <w:rsid w:val="00F459C9"/>
    <w:rsid w:val="00F464C6"/>
    <w:rsid w:val="00F46F41"/>
    <w:rsid w:val="00F46F7D"/>
    <w:rsid w:val="00F470B0"/>
    <w:rsid w:val="00F47F54"/>
    <w:rsid w:val="00F50535"/>
    <w:rsid w:val="00F50F7F"/>
    <w:rsid w:val="00F51C63"/>
    <w:rsid w:val="00F53195"/>
    <w:rsid w:val="00F560D1"/>
    <w:rsid w:val="00F5661F"/>
    <w:rsid w:val="00F569B7"/>
    <w:rsid w:val="00F57632"/>
    <w:rsid w:val="00F6034E"/>
    <w:rsid w:val="00F61428"/>
    <w:rsid w:val="00F616F2"/>
    <w:rsid w:val="00F629B5"/>
    <w:rsid w:val="00F631F7"/>
    <w:rsid w:val="00F646D0"/>
    <w:rsid w:val="00F65C11"/>
    <w:rsid w:val="00F67F5B"/>
    <w:rsid w:val="00F70451"/>
    <w:rsid w:val="00F704DD"/>
    <w:rsid w:val="00F70A33"/>
    <w:rsid w:val="00F71CF8"/>
    <w:rsid w:val="00F72828"/>
    <w:rsid w:val="00F72DEB"/>
    <w:rsid w:val="00F744B0"/>
    <w:rsid w:val="00F758E9"/>
    <w:rsid w:val="00F75B8D"/>
    <w:rsid w:val="00F761B0"/>
    <w:rsid w:val="00F76FFE"/>
    <w:rsid w:val="00F77168"/>
    <w:rsid w:val="00F77880"/>
    <w:rsid w:val="00F8008B"/>
    <w:rsid w:val="00F803D9"/>
    <w:rsid w:val="00F8177A"/>
    <w:rsid w:val="00F81982"/>
    <w:rsid w:val="00F819B5"/>
    <w:rsid w:val="00F8221D"/>
    <w:rsid w:val="00F822CE"/>
    <w:rsid w:val="00F82E5D"/>
    <w:rsid w:val="00F83624"/>
    <w:rsid w:val="00F841B8"/>
    <w:rsid w:val="00F846E8"/>
    <w:rsid w:val="00F84A98"/>
    <w:rsid w:val="00F85801"/>
    <w:rsid w:val="00F87078"/>
    <w:rsid w:val="00F87592"/>
    <w:rsid w:val="00F87B10"/>
    <w:rsid w:val="00F90158"/>
    <w:rsid w:val="00F90618"/>
    <w:rsid w:val="00F90CB3"/>
    <w:rsid w:val="00F92AE0"/>
    <w:rsid w:val="00F93E3A"/>
    <w:rsid w:val="00F94FB1"/>
    <w:rsid w:val="00F95335"/>
    <w:rsid w:val="00F956C8"/>
    <w:rsid w:val="00F95984"/>
    <w:rsid w:val="00F97BA0"/>
    <w:rsid w:val="00F97D28"/>
    <w:rsid w:val="00FA25DF"/>
    <w:rsid w:val="00FA359B"/>
    <w:rsid w:val="00FA49A0"/>
    <w:rsid w:val="00FA4F08"/>
    <w:rsid w:val="00FA51D0"/>
    <w:rsid w:val="00FA5653"/>
    <w:rsid w:val="00FA567F"/>
    <w:rsid w:val="00FA6178"/>
    <w:rsid w:val="00FA7968"/>
    <w:rsid w:val="00FB0CBE"/>
    <w:rsid w:val="00FB0DF6"/>
    <w:rsid w:val="00FB16F3"/>
    <w:rsid w:val="00FB2BE8"/>
    <w:rsid w:val="00FB301B"/>
    <w:rsid w:val="00FB329D"/>
    <w:rsid w:val="00FB38E7"/>
    <w:rsid w:val="00FB39B2"/>
    <w:rsid w:val="00FB3EA4"/>
    <w:rsid w:val="00FB66B8"/>
    <w:rsid w:val="00FB6826"/>
    <w:rsid w:val="00FB7043"/>
    <w:rsid w:val="00FC0416"/>
    <w:rsid w:val="00FC0503"/>
    <w:rsid w:val="00FC1488"/>
    <w:rsid w:val="00FC2AD1"/>
    <w:rsid w:val="00FC4639"/>
    <w:rsid w:val="00FC4865"/>
    <w:rsid w:val="00FC4870"/>
    <w:rsid w:val="00FC5419"/>
    <w:rsid w:val="00FC6B26"/>
    <w:rsid w:val="00FC7776"/>
    <w:rsid w:val="00FD00BB"/>
    <w:rsid w:val="00FD1304"/>
    <w:rsid w:val="00FD1865"/>
    <w:rsid w:val="00FD2AAE"/>
    <w:rsid w:val="00FD2F3B"/>
    <w:rsid w:val="00FD3706"/>
    <w:rsid w:val="00FD3729"/>
    <w:rsid w:val="00FD387E"/>
    <w:rsid w:val="00FD41C3"/>
    <w:rsid w:val="00FD4C83"/>
    <w:rsid w:val="00FD4E34"/>
    <w:rsid w:val="00FD5F5C"/>
    <w:rsid w:val="00FD6710"/>
    <w:rsid w:val="00FD6804"/>
    <w:rsid w:val="00FD6F76"/>
    <w:rsid w:val="00FE0150"/>
    <w:rsid w:val="00FE04CF"/>
    <w:rsid w:val="00FE0A88"/>
    <w:rsid w:val="00FE0DD2"/>
    <w:rsid w:val="00FE1095"/>
    <w:rsid w:val="00FE2AFD"/>
    <w:rsid w:val="00FE3184"/>
    <w:rsid w:val="00FE40D3"/>
    <w:rsid w:val="00FE40FC"/>
    <w:rsid w:val="00FE4291"/>
    <w:rsid w:val="00FE75E7"/>
    <w:rsid w:val="00FE7D65"/>
    <w:rsid w:val="00FF0163"/>
    <w:rsid w:val="00FF0485"/>
    <w:rsid w:val="00FF0A11"/>
    <w:rsid w:val="00FF109B"/>
    <w:rsid w:val="00FF12A7"/>
    <w:rsid w:val="00FF17A6"/>
    <w:rsid w:val="00FF23DC"/>
    <w:rsid w:val="00FF4132"/>
    <w:rsid w:val="00FF5D15"/>
    <w:rsid w:val="00FF5EB9"/>
    <w:rsid w:val="00FF6958"/>
    <w:rsid w:val="00FF6C6D"/>
    <w:rsid w:val="00FF6F4C"/>
    <w:rsid w:val="00FF7240"/>
    <w:rsid w:val="00FF781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54ADF1"/>
  <w15:docId w15:val="{A8DB46C3-F677-4606-8C7F-82DB5A88DB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105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20FED"/>
    <w:pPr>
      <w:ind w:left="720"/>
      <w:contextualSpacing/>
    </w:pPr>
  </w:style>
  <w:style w:type="paragraph" w:customStyle="1" w:styleId="EndNoteBibliographyTitle">
    <w:name w:val="EndNote Bibliography Title"/>
    <w:basedOn w:val="Normal"/>
    <w:link w:val="EndNoteBibliographyTitleChar"/>
    <w:rsid w:val="008012B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012B4"/>
    <w:rPr>
      <w:rFonts w:ascii="Calibri" w:hAnsi="Calibri" w:cs="Calibri"/>
      <w:noProof/>
      <w:lang w:val="en-US"/>
    </w:rPr>
  </w:style>
  <w:style w:type="paragraph" w:customStyle="1" w:styleId="EndNoteBibliography">
    <w:name w:val="EndNote Bibliography"/>
    <w:basedOn w:val="Normal"/>
    <w:link w:val="EndNoteBibliographyChar"/>
    <w:rsid w:val="008012B4"/>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8012B4"/>
    <w:rPr>
      <w:rFonts w:ascii="Calibri" w:hAnsi="Calibri" w:cs="Calibri"/>
      <w:noProof/>
      <w:lang w:val="en-US"/>
    </w:rPr>
  </w:style>
  <w:style w:type="paragraph" w:styleId="NoSpacing">
    <w:name w:val="No Spacing"/>
    <w:uiPriority w:val="1"/>
    <w:qFormat/>
    <w:rsid w:val="004B1609"/>
    <w:pPr>
      <w:widowControl w:val="0"/>
      <w:spacing w:after="0" w:line="240" w:lineRule="auto"/>
      <w:jc w:val="both"/>
    </w:pPr>
    <w:rPr>
      <w:kern w:val="2"/>
      <w:sz w:val="21"/>
      <w:lang w:val="en-US" w:eastAsia="zh-CN"/>
    </w:rPr>
  </w:style>
  <w:style w:type="paragraph" w:styleId="BalloonText">
    <w:name w:val="Balloon Text"/>
    <w:basedOn w:val="Normal"/>
    <w:link w:val="BalloonTextChar"/>
    <w:uiPriority w:val="99"/>
    <w:semiHidden/>
    <w:unhideWhenUsed/>
    <w:rsid w:val="00D56D20"/>
    <w:pPr>
      <w:spacing w:after="0" w:line="240" w:lineRule="auto"/>
    </w:pPr>
    <w:rPr>
      <w:sz w:val="18"/>
      <w:szCs w:val="18"/>
    </w:rPr>
  </w:style>
  <w:style w:type="character" w:customStyle="1" w:styleId="BalloonTextChar">
    <w:name w:val="Balloon Text Char"/>
    <w:basedOn w:val="DefaultParagraphFont"/>
    <w:link w:val="BalloonText"/>
    <w:uiPriority w:val="99"/>
    <w:semiHidden/>
    <w:rsid w:val="00D56D20"/>
    <w:rPr>
      <w:sz w:val="18"/>
      <w:szCs w:val="18"/>
    </w:rPr>
  </w:style>
  <w:style w:type="character" w:styleId="Strong">
    <w:name w:val="Strong"/>
    <w:basedOn w:val="DefaultParagraphFont"/>
    <w:uiPriority w:val="22"/>
    <w:qFormat/>
    <w:rsid w:val="00AB0136"/>
    <w:rPr>
      <w:b/>
      <w:bCs/>
    </w:rPr>
  </w:style>
  <w:style w:type="character" w:styleId="CommentReference">
    <w:name w:val="annotation reference"/>
    <w:basedOn w:val="DefaultParagraphFont"/>
    <w:uiPriority w:val="99"/>
    <w:semiHidden/>
    <w:unhideWhenUsed/>
    <w:rsid w:val="00CC5DEC"/>
    <w:rPr>
      <w:sz w:val="21"/>
      <w:szCs w:val="21"/>
    </w:rPr>
  </w:style>
  <w:style w:type="paragraph" w:styleId="CommentText">
    <w:name w:val="annotation text"/>
    <w:basedOn w:val="Normal"/>
    <w:link w:val="CommentTextChar"/>
    <w:uiPriority w:val="99"/>
    <w:semiHidden/>
    <w:unhideWhenUsed/>
    <w:rsid w:val="00CC5DEC"/>
  </w:style>
  <w:style w:type="character" w:customStyle="1" w:styleId="CommentTextChar">
    <w:name w:val="Comment Text Char"/>
    <w:basedOn w:val="DefaultParagraphFont"/>
    <w:link w:val="CommentText"/>
    <w:uiPriority w:val="99"/>
    <w:semiHidden/>
    <w:rsid w:val="00CC5DEC"/>
  </w:style>
  <w:style w:type="paragraph" w:styleId="CommentSubject">
    <w:name w:val="annotation subject"/>
    <w:basedOn w:val="CommentText"/>
    <w:next w:val="CommentText"/>
    <w:link w:val="CommentSubjectChar"/>
    <w:uiPriority w:val="99"/>
    <w:semiHidden/>
    <w:unhideWhenUsed/>
    <w:rsid w:val="00CC5DEC"/>
    <w:rPr>
      <w:b/>
      <w:bCs/>
    </w:rPr>
  </w:style>
  <w:style w:type="character" w:customStyle="1" w:styleId="CommentSubjectChar">
    <w:name w:val="Comment Subject Char"/>
    <w:basedOn w:val="CommentTextChar"/>
    <w:link w:val="CommentSubject"/>
    <w:uiPriority w:val="99"/>
    <w:semiHidden/>
    <w:rsid w:val="00CC5DEC"/>
    <w:rPr>
      <w:b/>
      <w:bCs/>
    </w:rPr>
  </w:style>
  <w:style w:type="paragraph" w:styleId="HTMLPreformatted">
    <w:name w:val="HTML Preformatted"/>
    <w:basedOn w:val="Normal"/>
    <w:link w:val="HTMLPreformattedChar"/>
    <w:uiPriority w:val="99"/>
    <w:unhideWhenUsed/>
    <w:rsid w:val="00F348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SimSun" w:eastAsia="SimSun" w:hAnsi="SimSun" w:cs="SimSun"/>
      <w:sz w:val="24"/>
      <w:szCs w:val="24"/>
      <w:lang w:val="en-US" w:eastAsia="zh-CN"/>
    </w:rPr>
  </w:style>
  <w:style w:type="character" w:customStyle="1" w:styleId="HTMLPreformattedChar">
    <w:name w:val="HTML Preformatted Char"/>
    <w:basedOn w:val="DefaultParagraphFont"/>
    <w:link w:val="HTMLPreformatted"/>
    <w:uiPriority w:val="99"/>
    <w:rsid w:val="00F3489B"/>
    <w:rPr>
      <w:rFonts w:ascii="SimSun" w:eastAsia="SimSun" w:hAnsi="SimSun" w:cs="SimSun"/>
      <w:sz w:val="24"/>
      <w:szCs w:val="24"/>
      <w:lang w:val="en-US" w:eastAsia="zh-CN"/>
    </w:rPr>
  </w:style>
  <w:style w:type="paragraph" w:styleId="NormalWeb">
    <w:name w:val="Normal (Web)"/>
    <w:basedOn w:val="Normal"/>
    <w:uiPriority w:val="99"/>
    <w:unhideWhenUsed/>
    <w:rsid w:val="001A1281"/>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styleId="Revision">
    <w:name w:val="Revision"/>
    <w:hidden/>
    <w:uiPriority w:val="99"/>
    <w:semiHidden/>
    <w:rsid w:val="00F25BE2"/>
    <w:pPr>
      <w:spacing w:after="0" w:line="240" w:lineRule="auto"/>
    </w:pPr>
  </w:style>
  <w:style w:type="character" w:customStyle="1" w:styleId="skip">
    <w:name w:val="skip"/>
    <w:basedOn w:val="DefaultParagraphFont"/>
    <w:rsid w:val="00CE0267"/>
  </w:style>
  <w:style w:type="character" w:styleId="Hyperlink">
    <w:name w:val="Hyperlink"/>
    <w:basedOn w:val="DefaultParagraphFont"/>
    <w:uiPriority w:val="99"/>
    <w:semiHidden/>
    <w:unhideWhenUsed/>
    <w:rsid w:val="00CE0267"/>
    <w:rPr>
      <w:color w:val="0000FF"/>
      <w:u w:val="single"/>
    </w:rPr>
  </w:style>
  <w:style w:type="character" w:customStyle="1" w:styleId="apple-converted-space">
    <w:name w:val="apple-converted-space"/>
    <w:basedOn w:val="DefaultParagraphFont"/>
    <w:rsid w:val="00CE0267"/>
  </w:style>
  <w:style w:type="paragraph" w:styleId="Header">
    <w:name w:val="header"/>
    <w:basedOn w:val="Normal"/>
    <w:link w:val="HeaderChar"/>
    <w:uiPriority w:val="99"/>
    <w:unhideWhenUsed/>
    <w:rsid w:val="00710C8E"/>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710C8E"/>
    <w:rPr>
      <w:sz w:val="18"/>
      <w:szCs w:val="18"/>
    </w:rPr>
  </w:style>
  <w:style w:type="paragraph" w:styleId="Footer">
    <w:name w:val="footer"/>
    <w:basedOn w:val="Normal"/>
    <w:link w:val="FooterChar"/>
    <w:uiPriority w:val="99"/>
    <w:unhideWhenUsed/>
    <w:rsid w:val="00710C8E"/>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710C8E"/>
    <w:rPr>
      <w:sz w:val="18"/>
      <w:szCs w:val="18"/>
    </w:rPr>
  </w:style>
  <w:style w:type="character" w:styleId="Emphasis">
    <w:name w:val="Emphasis"/>
    <w:basedOn w:val="DefaultParagraphFont"/>
    <w:uiPriority w:val="20"/>
    <w:qFormat/>
    <w:rsid w:val="00F8177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886360">
      <w:bodyDiv w:val="1"/>
      <w:marLeft w:val="0"/>
      <w:marRight w:val="0"/>
      <w:marTop w:val="0"/>
      <w:marBottom w:val="0"/>
      <w:divBdr>
        <w:top w:val="none" w:sz="0" w:space="0" w:color="auto"/>
        <w:left w:val="none" w:sz="0" w:space="0" w:color="auto"/>
        <w:bottom w:val="none" w:sz="0" w:space="0" w:color="auto"/>
        <w:right w:val="none" w:sz="0" w:space="0" w:color="auto"/>
      </w:divBdr>
    </w:div>
    <w:div w:id="515114302">
      <w:bodyDiv w:val="1"/>
      <w:marLeft w:val="0"/>
      <w:marRight w:val="0"/>
      <w:marTop w:val="0"/>
      <w:marBottom w:val="0"/>
      <w:divBdr>
        <w:top w:val="none" w:sz="0" w:space="0" w:color="auto"/>
        <w:left w:val="none" w:sz="0" w:space="0" w:color="auto"/>
        <w:bottom w:val="none" w:sz="0" w:space="0" w:color="auto"/>
        <w:right w:val="none" w:sz="0" w:space="0" w:color="auto"/>
      </w:divBdr>
    </w:div>
    <w:div w:id="517696143">
      <w:bodyDiv w:val="1"/>
      <w:marLeft w:val="0"/>
      <w:marRight w:val="0"/>
      <w:marTop w:val="0"/>
      <w:marBottom w:val="0"/>
      <w:divBdr>
        <w:top w:val="none" w:sz="0" w:space="0" w:color="auto"/>
        <w:left w:val="none" w:sz="0" w:space="0" w:color="auto"/>
        <w:bottom w:val="none" w:sz="0" w:space="0" w:color="auto"/>
        <w:right w:val="none" w:sz="0" w:space="0" w:color="auto"/>
      </w:divBdr>
    </w:div>
    <w:div w:id="549224170">
      <w:bodyDiv w:val="1"/>
      <w:marLeft w:val="0"/>
      <w:marRight w:val="0"/>
      <w:marTop w:val="0"/>
      <w:marBottom w:val="0"/>
      <w:divBdr>
        <w:top w:val="none" w:sz="0" w:space="0" w:color="auto"/>
        <w:left w:val="none" w:sz="0" w:space="0" w:color="auto"/>
        <w:bottom w:val="none" w:sz="0" w:space="0" w:color="auto"/>
        <w:right w:val="none" w:sz="0" w:space="0" w:color="auto"/>
      </w:divBdr>
    </w:div>
    <w:div w:id="594870545">
      <w:bodyDiv w:val="1"/>
      <w:marLeft w:val="0"/>
      <w:marRight w:val="0"/>
      <w:marTop w:val="0"/>
      <w:marBottom w:val="0"/>
      <w:divBdr>
        <w:top w:val="none" w:sz="0" w:space="0" w:color="auto"/>
        <w:left w:val="none" w:sz="0" w:space="0" w:color="auto"/>
        <w:bottom w:val="none" w:sz="0" w:space="0" w:color="auto"/>
        <w:right w:val="none" w:sz="0" w:space="0" w:color="auto"/>
      </w:divBdr>
    </w:div>
    <w:div w:id="718286473">
      <w:bodyDiv w:val="1"/>
      <w:marLeft w:val="0"/>
      <w:marRight w:val="0"/>
      <w:marTop w:val="0"/>
      <w:marBottom w:val="0"/>
      <w:divBdr>
        <w:top w:val="none" w:sz="0" w:space="0" w:color="auto"/>
        <w:left w:val="none" w:sz="0" w:space="0" w:color="auto"/>
        <w:bottom w:val="none" w:sz="0" w:space="0" w:color="auto"/>
        <w:right w:val="none" w:sz="0" w:space="0" w:color="auto"/>
      </w:divBdr>
    </w:div>
    <w:div w:id="807743524">
      <w:bodyDiv w:val="1"/>
      <w:marLeft w:val="0"/>
      <w:marRight w:val="0"/>
      <w:marTop w:val="0"/>
      <w:marBottom w:val="0"/>
      <w:divBdr>
        <w:top w:val="none" w:sz="0" w:space="0" w:color="auto"/>
        <w:left w:val="none" w:sz="0" w:space="0" w:color="auto"/>
        <w:bottom w:val="none" w:sz="0" w:space="0" w:color="auto"/>
        <w:right w:val="none" w:sz="0" w:space="0" w:color="auto"/>
      </w:divBdr>
    </w:div>
    <w:div w:id="1074232431">
      <w:bodyDiv w:val="1"/>
      <w:marLeft w:val="0"/>
      <w:marRight w:val="0"/>
      <w:marTop w:val="0"/>
      <w:marBottom w:val="0"/>
      <w:divBdr>
        <w:top w:val="none" w:sz="0" w:space="0" w:color="auto"/>
        <w:left w:val="none" w:sz="0" w:space="0" w:color="auto"/>
        <w:bottom w:val="none" w:sz="0" w:space="0" w:color="auto"/>
        <w:right w:val="none" w:sz="0" w:space="0" w:color="auto"/>
      </w:divBdr>
    </w:div>
    <w:div w:id="1113401925">
      <w:bodyDiv w:val="1"/>
      <w:marLeft w:val="0"/>
      <w:marRight w:val="0"/>
      <w:marTop w:val="0"/>
      <w:marBottom w:val="0"/>
      <w:divBdr>
        <w:top w:val="none" w:sz="0" w:space="0" w:color="auto"/>
        <w:left w:val="none" w:sz="0" w:space="0" w:color="auto"/>
        <w:bottom w:val="none" w:sz="0" w:space="0" w:color="auto"/>
        <w:right w:val="none" w:sz="0" w:space="0" w:color="auto"/>
      </w:divBdr>
    </w:div>
    <w:div w:id="1288971752">
      <w:bodyDiv w:val="1"/>
      <w:marLeft w:val="0"/>
      <w:marRight w:val="0"/>
      <w:marTop w:val="0"/>
      <w:marBottom w:val="0"/>
      <w:divBdr>
        <w:top w:val="none" w:sz="0" w:space="0" w:color="auto"/>
        <w:left w:val="none" w:sz="0" w:space="0" w:color="auto"/>
        <w:bottom w:val="none" w:sz="0" w:space="0" w:color="auto"/>
        <w:right w:val="none" w:sz="0" w:space="0" w:color="auto"/>
      </w:divBdr>
    </w:div>
    <w:div w:id="1325209381">
      <w:bodyDiv w:val="1"/>
      <w:marLeft w:val="0"/>
      <w:marRight w:val="0"/>
      <w:marTop w:val="0"/>
      <w:marBottom w:val="0"/>
      <w:divBdr>
        <w:top w:val="none" w:sz="0" w:space="0" w:color="auto"/>
        <w:left w:val="none" w:sz="0" w:space="0" w:color="auto"/>
        <w:bottom w:val="none" w:sz="0" w:space="0" w:color="auto"/>
        <w:right w:val="none" w:sz="0" w:space="0" w:color="auto"/>
      </w:divBdr>
    </w:div>
    <w:div w:id="1600793997">
      <w:bodyDiv w:val="1"/>
      <w:marLeft w:val="0"/>
      <w:marRight w:val="0"/>
      <w:marTop w:val="0"/>
      <w:marBottom w:val="0"/>
      <w:divBdr>
        <w:top w:val="none" w:sz="0" w:space="0" w:color="auto"/>
        <w:left w:val="none" w:sz="0" w:space="0" w:color="auto"/>
        <w:bottom w:val="none" w:sz="0" w:space="0" w:color="auto"/>
        <w:right w:val="none" w:sz="0" w:space="0" w:color="auto"/>
      </w:divBdr>
    </w:div>
    <w:div w:id="1924601199">
      <w:bodyDiv w:val="1"/>
      <w:marLeft w:val="0"/>
      <w:marRight w:val="0"/>
      <w:marTop w:val="0"/>
      <w:marBottom w:val="0"/>
      <w:divBdr>
        <w:top w:val="none" w:sz="0" w:space="0" w:color="auto"/>
        <w:left w:val="none" w:sz="0" w:space="0" w:color="auto"/>
        <w:bottom w:val="none" w:sz="0" w:space="0" w:color="auto"/>
        <w:right w:val="none" w:sz="0" w:space="0" w:color="auto"/>
      </w:divBdr>
    </w:div>
    <w:div w:id="20585536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1891F8-61D6-4EFA-A797-155B339408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6</Pages>
  <Words>9279</Words>
  <Characters>52893</Characters>
  <Application>Microsoft Office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62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ixeira Lopes, Bernardo</dc:creator>
  <cp:lastModifiedBy>Ahmed Elsheikh</cp:lastModifiedBy>
  <cp:revision>4</cp:revision>
  <dcterms:created xsi:type="dcterms:W3CDTF">2022-08-25T07:58:00Z</dcterms:created>
  <dcterms:modified xsi:type="dcterms:W3CDTF">2022-08-25T07:59:00Z</dcterms:modified>
</cp:coreProperties>
</file>